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C77E8" w14:textId="78DAE62C" w:rsidR="00922181" w:rsidRPr="00694996" w:rsidRDefault="00694996" w:rsidP="00694996">
      <w:pPr>
        <w:autoSpaceDE w:val="0"/>
        <w:autoSpaceDN w:val="0"/>
        <w:adjustRightInd w:val="0"/>
        <w:ind w:left="851" w:hanging="851"/>
        <w:jc w:val="center"/>
        <w:rPr>
          <w:rFonts w:ascii="Times New Roman" w:hAnsi="Times New Roman" w:cs="Times New Roman"/>
          <w:b/>
          <w:color w:val="000000"/>
          <w:sz w:val="28"/>
          <w:szCs w:val="28"/>
        </w:rPr>
      </w:pPr>
      <w:r w:rsidRPr="00694996">
        <w:rPr>
          <w:rFonts w:ascii="Times New Roman" w:hAnsi="Times New Roman" w:cs="Times New Roman"/>
          <w:b/>
          <w:color w:val="000000"/>
          <w:sz w:val="28"/>
          <w:szCs w:val="28"/>
        </w:rPr>
        <w:t>TUGAS AKHIR</w:t>
      </w:r>
    </w:p>
    <w:p w14:paraId="00BD13E9" w14:textId="77777777" w:rsidR="00694996" w:rsidRPr="00694996" w:rsidRDefault="00694996" w:rsidP="00694996">
      <w:pPr>
        <w:autoSpaceDE w:val="0"/>
        <w:autoSpaceDN w:val="0"/>
        <w:adjustRightInd w:val="0"/>
        <w:ind w:left="851" w:hanging="851"/>
        <w:jc w:val="center"/>
        <w:rPr>
          <w:b/>
          <w:color w:val="000000"/>
          <w:sz w:val="28"/>
          <w:szCs w:val="28"/>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37FC3052" w:rsidR="00922181" w:rsidRPr="00694996" w:rsidRDefault="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ABIMANYU</w:t>
      </w:r>
    </w:p>
    <w:p w14:paraId="1850D469" w14:textId="77777777" w:rsidR="00922181" w:rsidRPr="00694996" w:rsidRDefault="005E482F">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sidRPr="00694996">
        <w:rPr>
          <w:rFonts w:ascii="Times New Roman" w:hAnsi="Times New Roman" w:cs="Times New Roman"/>
          <w:iCs/>
          <w:color w:val="000000"/>
          <w:sz w:val="24"/>
          <w:szCs w:val="24"/>
        </w:rPr>
        <w:t>19102</w:t>
      </w:r>
      <w:r w:rsidRPr="00694996">
        <w:rPr>
          <w:rFonts w:ascii="Times New Roman" w:hAnsi="Times New Roman" w:cs="Times New Roman"/>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6A284BC4" w:rsidR="00922181" w:rsidRDefault="00694996">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TUGAS AKHIR</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502FBDE0" w14:textId="0019698A" w:rsidR="00694996" w:rsidRDefault="005E482F" w:rsidP="00694996">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E79EECB" w14:textId="3B882FDC" w:rsidR="00694996" w:rsidRDefault="00694996" w:rsidP="00694996">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72A0D9E5" w14:textId="77777777" w:rsidR="00694996"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sz w:val="24"/>
          <w:szCs w:val="24"/>
          <w:lang w:val="en-ID"/>
        </w:rPr>
      </w:pPr>
    </w:p>
    <w:p w14:paraId="2FFDD9F3" w14:textId="61CD334E" w:rsidR="00922181"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sz w:val="24"/>
          <w:szCs w:val="24"/>
          <w:lang w:val="en-ID"/>
        </w:rPr>
      </w:pPr>
      <w:r w:rsidRPr="00694996">
        <w:rPr>
          <w:rFonts w:ascii="Times New Roman" w:hAnsi="Times New Roman" w:cs="Times New Roman"/>
          <w:sz w:val="24"/>
          <w:szCs w:val="24"/>
        </w:rPr>
        <w:t>Disusun Sebagai Salah Satu Syarat untuk Memperoleh Gelar Sarjana Komputer</w:t>
      </w: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DB5018" w14:textId="77777777" w:rsidR="00694996" w:rsidRPr="00694996" w:rsidRDefault="00694996" w:rsidP="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ABIMANYU</w:t>
      </w:r>
    </w:p>
    <w:p w14:paraId="6B5DF336" w14:textId="512D11EF" w:rsidR="00922181" w:rsidRPr="00694996" w:rsidRDefault="00694996" w:rsidP="00694996">
      <w:pPr>
        <w:autoSpaceDE w:val="0"/>
        <w:autoSpaceDN w:val="0"/>
        <w:adjustRightInd w:val="0"/>
        <w:spacing w:after="0" w:line="360" w:lineRule="auto"/>
        <w:ind w:left="851" w:hanging="851"/>
        <w:jc w:val="center"/>
        <w:rPr>
          <w:rFonts w:ascii="Times New Roman" w:hAnsi="Times New Roman" w:cs="Times New Roman"/>
          <w:iCs/>
          <w:color w:val="000000"/>
          <w:sz w:val="24"/>
          <w:szCs w:val="24"/>
          <w:lang w:val="en-US"/>
        </w:rPr>
      </w:pPr>
      <w:r w:rsidRPr="00694996">
        <w:rPr>
          <w:rFonts w:ascii="Times New Roman" w:hAnsi="Times New Roman" w:cs="Times New Roman"/>
          <w:iCs/>
          <w:color w:val="000000"/>
          <w:sz w:val="24"/>
          <w:szCs w:val="24"/>
        </w:rPr>
        <w:t>19102</w:t>
      </w:r>
      <w:r w:rsidRPr="00694996">
        <w:rPr>
          <w:rFonts w:ascii="Times New Roman" w:hAnsi="Times New Roman" w:cs="Times New Roman"/>
          <w:iCs/>
          <w:color w:val="000000"/>
          <w:sz w:val="24"/>
          <w:szCs w:val="24"/>
          <w:lang w:val="en-US"/>
        </w:rPr>
        <w:t>054</w:t>
      </w: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1FE3AFDB" w14:textId="4FE4C886" w:rsidR="00694996" w:rsidRDefault="009E4C1D" w:rsidP="00694996">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6D4E128">
            <wp:simplePos x="0" y="0"/>
            <wp:positionH relativeFrom="page">
              <wp:posOffset>1799590</wp:posOffset>
            </wp:positionH>
            <wp:positionV relativeFrom="paragraph">
              <wp:posOffset>344170</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r w:rsidR="00694996">
        <w:rPr>
          <w:rFonts w:ascii="Times New Roman" w:eastAsia="Times New Roman" w:hAnsi="Times New Roman" w:cs="Times New Roman"/>
          <w:b/>
          <w:sz w:val="28"/>
          <w:szCs w:val="28"/>
        </w:rPr>
        <w:t xml:space="preserve">RANCANG BANGUN KONTROLER MEDIA BUDIDAYA TERUMBU KARANG SKALA MIKRO DENGAN </w:t>
      </w:r>
      <w:r w:rsidR="00694996">
        <w:rPr>
          <w:rFonts w:ascii="Times New Roman" w:eastAsia="Times New Roman" w:hAnsi="Times New Roman" w:cs="Times New Roman"/>
          <w:b/>
          <w:i/>
          <w:sz w:val="28"/>
          <w:szCs w:val="28"/>
        </w:rPr>
        <w:t>ARDUINO NANO</w:t>
      </w:r>
      <w:r w:rsidR="00694996">
        <w:rPr>
          <w:rFonts w:ascii="Times New Roman" w:eastAsia="Times New Roman" w:hAnsi="Times New Roman" w:cs="Times New Roman"/>
          <w:b/>
          <w:sz w:val="28"/>
          <w:szCs w:val="28"/>
        </w:rPr>
        <w:t xml:space="preserve"> DAN </w:t>
      </w:r>
      <w:r w:rsidR="00694996">
        <w:rPr>
          <w:rFonts w:ascii="Times New Roman" w:eastAsia="Times New Roman" w:hAnsi="Times New Roman" w:cs="Times New Roman"/>
          <w:b/>
          <w:i/>
          <w:sz w:val="28"/>
          <w:szCs w:val="28"/>
        </w:rPr>
        <w:t>FLUTTER SDK</w:t>
      </w:r>
    </w:p>
    <w:p w14:paraId="5646B18C" w14:textId="7536BC5A" w:rsidR="00922181" w:rsidRPr="00694996" w:rsidRDefault="00694996" w:rsidP="00694996">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2410F782" w:rsidR="00922181" w:rsidRPr="00694996" w:rsidRDefault="00694996">
      <w:pPr>
        <w:spacing w:line="360" w:lineRule="auto"/>
        <w:jc w:val="center"/>
        <w:rPr>
          <w:rFonts w:ascii="Times New Roman" w:hAnsi="Times New Roman" w:cs="Times New Roman"/>
          <w:sz w:val="24"/>
          <w:szCs w:val="24"/>
        </w:rPr>
      </w:pPr>
      <w:r w:rsidRPr="00694996">
        <w:rPr>
          <w:rFonts w:ascii="Times New Roman" w:hAnsi="Times New Roman" w:cs="Times New Roman"/>
          <w:sz w:val="24"/>
          <w:szCs w:val="24"/>
        </w:rPr>
        <w:t>ABIMANYU</w:t>
      </w:r>
    </w:p>
    <w:p w14:paraId="2A622593" w14:textId="77777777" w:rsidR="00922181" w:rsidRPr="00694996" w:rsidRDefault="005E482F">
      <w:pPr>
        <w:spacing w:line="360" w:lineRule="auto"/>
        <w:jc w:val="center"/>
        <w:rPr>
          <w:rFonts w:ascii="Times New Roman" w:hAnsi="Times New Roman" w:cs="Times New Roman"/>
          <w:sz w:val="24"/>
          <w:szCs w:val="24"/>
        </w:rPr>
      </w:pPr>
      <w:r w:rsidRPr="00694996">
        <w:rPr>
          <w:rFonts w:ascii="Times New Roman" w:hAnsi="Times New Roman" w:cs="Times New Roman"/>
          <w:sz w:val="24"/>
          <w:szCs w:val="24"/>
        </w:rPr>
        <w:t>19102054</w:t>
      </w:r>
    </w:p>
    <w:p w14:paraId="6C9E3AF6" w14:textId="77777777" w:rsidR="009E4C1D" w:rsidRDefault="009E4C1D" w:rsidP="009E4C1D">
      <w:pPr>
        <w:spacing w:line="360" w:lineRule="auto"/>
        <w:jc w:val="center"/>
        <w:rPr>
          <w:rFonts w:ascii="Times New Roman" w:hAnsi="Times New Roman" w:cs="Times New Roman"/>
          <w:b/>
          <w:sz w:val="24"/>
          <w:szCs w:val="24"/>
        </w:rPr>
      </w:pPr>
    </w:p>
    <w:p w14:paraId="0D48E83B" w14:textId="77777777" w:rsidR="009E4C1D" w:rsidRDefault="009E4C1D" w:rsidP="009E4C1D">
      <w:pPr>
        <w:spacing w:line="276" w:lineRule="auto"/>
        <w:jc w:val="center"/>
        <w:rPr>
          <w:b/>
          <w:bCs/>
          <w:sz w:val="28"/>
          <w:szCs w:val="24"/>
        </w:rPr>
      </w:pPr>
      <w:r>
        <w:rPr>
          <w:b/>
          <w:bCs/>
          <w:sz w:val="28"/>
          <w:szCs w:val="24"/>
        </w:rPr>
        <w:t>Fakultas Informatika</w:t>
      </w:r>
    </w:p>
    <w:p w14:paraId="4101D276" w14:textId="77777777" w:rsidR="009E4C1D" w:rsidRPr="0070045A" w:rsidRDefault="009E4C1D" w:rsidP="009E4C1D">
      <w:pPr>
        <w:spacing w:line="276" w:lineRule="auto"/>
        <w:jc w:val="center"/>
        <w:rPr>
          <w:b/>
          <w:bCs/>
          <w:sz w:val="28"/>
          <w:szCs w:val="24"/>
        </w:rPr>
      </w:pPr>
      <w:r>
        <w:rPr>
          <w:b/>
          <w:bCs/>
          <w:sz w:val="28"/>
          <w:szCs w:val="24"/>
        </w:rPr>
        <w:t>Institut Teknologi Telkom Purwokerto</w:t>
      </w:r>
    </w:p>
    <w:p w14:paraId="7DF3C717" w14:textId="77777777" w:rsidR="009E4C1D" w:rsidRPr="0070045A" w:rsidRDefault="009E4C1D" w:rsidP="009E4C1D">
      <w:pPr>
        <w:spacing w:line="276" w:lineRule="auto"/>
        <w:jc w:val="center"/>
        <w:rPr>
          <w:b/>
          <w:bCs/>
        </w:rPr>
      </w:pPr>
      <w:r>
        <w:rPr>
          <w:b/>
          <w:bCs/>
          <w:sz w:val="28"/>
          <w:szCs w:val="24"/>
        </w:rPr>
        <w:t>25</w:t>
      </w:r>
      <w:r w:rsidRPr="0070045A">
        <w:rPr>
          <w:b/>
          <w:bCs/>
          <w:sz w:val="28"/>
          <w:szCs w:val="24"/>
        </w:rPr>
        <w:t xml:space="preserve"> </w:t>
      </w:r>
      <w:r>
        <w:rPr>
          <w:b/>
          <w:bCs/>
          <w:sz w:val="28"/>
          <w:szCs w:val="24"/>
        </w:rPr>
        <w:t>Juli</w:t>
      </w:r>
      <w:r w:rsidRPr="0070045A">
        <w:rPr>
          <w:b/>
          <w:bCs/>
          <w:sz w:val="28"/>
          <w:szCs w:val="24"/>
        </w:rPr>
        <w:t xml:space="preserve"> 2023</w:t>
      </w:r>
    </w:p>
    <w:p w14:paraId="363D8103" w14:textId="77777777" w:rsidR="009E4C1D" w:rsidRDefault="009E4C1D" w:rsidP="009E4C1D">
      <w:pPr>
        <w:spacing w:line="276" w:lineRule="auto"/>
      </w:pPr>
    </w:p>
    <w:p w14:paraId="708B1193" w14:textId="77777777" w:rsidR="009E4C1D" w:rsidRDefault="009E4C1D" w:rsidP="009E4C1D">
      <w:pPr>
        <w:spacing w:line="276" w:lineRule="auto"/>
        <w:jc w:val="center"/>
      </w:pPr>
    </w:p>
    <w:tbl>
      <w:tblPr>
        <w:tblStyle w:val="TableGrid"/>
        <w:tblW w:w="36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tblGrid>
      <w:tr w:rsidR="009E4C1D" w14:paraId="48F20B38" w14:textId="77777777" w:rsidTr="009E4C1D">
        <w:trPr>
          <w:jc w:val="center"/>
        </w:trPr>
        <w:tc>
          <w:tcPr>
            <w:tcW w:w="3691" w:type="dxa"/>
            <w:hideMark/>
          </w:tcPr>
          <w:p w14:paraId="222E2B2A" w14:textId="77777777" w:rsidR="009E4C1D" w:rsidRDefault="009E4C1D" w:rsidP="009E4C1D">
            <w:pPr>
              <w:spacing w:line="276" w:lineRule="auto"/>
              <w:jc w:val="center"/>
            </w:pPr>
            <w:r>
              <w:t>Pembimbing Utama,</w:t>
            </w:r>
          </w:p>
        </w:tc>
      </w:tr>
      <w:tr w:rsidR="009E4C1D" w14:paraId="7A014E41" w14:textId="77777777" w:rsidTr="009E4C1D">
        <w:trPr>
          <w:jc w:val="center"/>
        </w:trPr>
        <w:tc>
          <w:tcPr>
            <w:tcW w:w="3691" w:type="dxa"/>
          </w:tcPr>
          <w:p w14:paraId="08A54AF9" w14:textId="77777777" w:rsidR="009E4C1D" w:rsidRDefault="009E4C1D" w:rsidP="009E4C1D">
            <w:pPr>
              <w:spacing w:line="276" w:lineRule="auto"/>
            </w:pPr>
          </w:p>
          <w:p w14:paraId="4839EDF3" w14:textId="77777777" w:rsidR="009E4C1D" w:rsidRDefault="009E4C1D" w:rsidP="009E4C1D">
            <w:pPr>
              <w:spacing w:line="276" w:lineRule="auto"/>
              <w:jc w:val="center"/>
            </w:pPr>
          </w:p>
          <w:p w14:paraId="716A65A8" w14:textId="13F5A0DA" w:rsidR="009E4C1D" w:rsidRPr="009E4C1D" w:rsidRDefault="009E4C1D" w:rsidP="009E4C1D">
            <w:pPr>
              <w:spacing w:line="276" w:lineRule="auto"/>
              <w:jc w:val="center"/>
            </w:pPr>
            <w:r w:rsidRPr="009E4C1D">
              <w:rPr>
                <w:rFonts w:ascii="Times New Roman" w:hAnsi="Times New Roman" w:cs="Times New Roman"/>
                <w:iCs/>
                <w:color w:val="000000"/>
                <w:sz w:val="24"/>
                <w:szCs w:val="24"/>
              </w:rPr>
              <w:t>Aulia Desy Nur Utomo, S.Kom., M.Cs.</w:t>
            </w:r>
          </w:p>
        </w:tc>
      </w:tr>
      <w:tr w:rsidR="009E4C1D" w14:paraId="4461141A" w14:textId="77777777" w:rsidTr="009E4C1D">
        <w:trPr>
          <w:jc w:val="center"/>
        </w:trPr>
        <w:tc>
          <w:tcPr>
            <w:tcW w:w="3691" w:type="dxa"/>
            <w:hideMark/>
          </w:tcPr>
          <w:p w14:paraId="1F23FD1D" w14:textId="13823F9E"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NIDN </w:t>
            </w:r>
            <w:r w:rsidRPr="00465188">
              <w:rPr>
                <w:rFonts w:ascii="Times New Roman" w:hAnsi="Times New Roman" w:cs="Times New Roman"/>
                <w:iCs/>
                <w:color w:val="000000"/>
                <w:sz w:val="24"/>
                <w:szCs w:val="24"/>
              </w:rPr>
              <w:t>0609128902</w:t>
            </w:r>
          </w:p>
        </w:tc>
      </w:tr>
    </w:tbl>
    <w:p w14:paraId="751BAFF0" w14:textId="47E4FC87" w:rsidR="00922181" w:rsidRDefault="009E4C1D">
      <w:pPr>
        <w:pStyle w:val="Heading1"/>
        <w:rPr>
          <w:rFonts w:cs="Times New Roman"/>
          <w:sz w:val="28"/>
          <w:szCs w:val="36"/>
        </w:rPr>
      </w:pPr>
      <w:bookmarkStart w:id="1" w:name="_Toc124507384"/>
      <w:bookmarkStart w:id="2" w:name="_Toc139409224"/>
      <w:r>
        <w:rPr>
          <w:sz w:val="28"/>
          <w:szCs w:val="36"/>
        </w:rPr>
        <w:lastRenderedPageBreak/>
        <w:t xml:space="preserve">LEMBAR </w:t>
      </w:r>
      <w:bookmarkEnd w:id="1"/>
      <w:r>
        <w:rPr>
          <w:sz w:val="28"/>
          <w:szCs w:val="36"/>
        </w:rPr>
        <w:t>PENETAPAN PENGUJI</w:t>
      </w:r>
      <w:bookmarkEnd w:id="2"/>
    </w:p>
    <w:p w14:paraId="362DBDF1" w14:textId="111078DE" w:rsidR="009E4C1D" w:rsidRDefault="005E482F" w:rsidP="009E4C1D">
      <w:pPr>
        <w:autoSpaceDE w:val="0"/>
        <w:autoSpaceDN w:val="0"/>
        <w:adjustRightInd w:val="0"/>
        <w:spacing w:after="0" w:line="360" w:lineRule="auto"/>
        <w:jc w:val="center"/>
        <w:rPr>
          <w:rFonts w:ascii="Times New Roman" w:eastAsia="Times New Roman" w:hAnsi="Times New Roman" w:cs="Times New Roman"/>
          <w:b/>
          <w:i/>
          <w:sz w:val="28"/>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074386D3">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14:sizeRelV relativeFrom="margin">
              <wp14:pctHeight>0</wp14:pctHeight>
            </wp14:sizeRelV>
          </wp:anchor>
        </w:drawing>
      </w:r>
      <w:r>
        <w:rPr>
          <w:rFonts w:ascii="Times New Roman" w:hAnsi="Times New Roman" w:cs="Times New Roman"/>
          <w:b/>
          <w:color w:val="000000"/>
          <w:sz w:val="32"/>
          <w:szCs w:val="32"/>
        </w:rPr>
        <w:t xml:space="preserve"> </w:t>
      </w:r>
      <w:r w:rsidR="009E4C1D">
        <w:rPr>
          <w:rFonts w:ascii="Times New Roman" w:eastAsia="Times New Roman" w:hAnsi="Times New Roman" w:cs="Times New Roman"/>
          <w:b/>
          <w:sz w:val="28"/>
          <w:szCs w:val="28"/>
        </w:rPr>
        <w:t xml:space="preserve">RANCANG BANGUN KONTROLER MEDIA BUDIDAYA TERUMBU KARANG SKALA MIKRO DENGAN </w:t>
      </w:r>
      <w:r w:rsidR="009E4C1D">
        <w:rPr>
          <w:rFonts w:ascii="Times New Roman" w:eastAsia="Times New Roman" w:hAnsi="Times New Roman" w:cs="Times New Roman"/>
          <w:b/>
          <w:i/>
          <w:sz w:val="28"/>
          <w:szCs w:val="28"/>
        </w:rPr>
        <w:t>ARDUINO</w:t>
      </w:r>
      <w:r w:rsidR="009E4C1D" w:rsidRPr="009E4C1D">
        <w:rPr>
          <w:rFonts w:ascii="Times New Roman" w:eastAsia="Times New Roman" w:hAnsi="Times New Roman" w:cs="Times New Roman"/>
          <w:b/>
          <w:i/>
          <w:sz w:val="28"/>
          <w:szCs w:val="28"/>
        </w:rPr>
        <w:t xml:space="preserve"> </w:t>
      </w:r>
      <w:r w:rsidR="009E4C1D">
        <w:rPr>
          <w:rFonts w:ascii="Times New Roman" w:eastAsia="Times New Roman" w:hAnsi="Times New Roman" w:cs="Times New Roman"/>
          <w:b/>
          <w:i/>
          <w:sz w:val="28"/>
          <w:szCs w:val="28"/>
        </w:rPr>
        <w:t>NANO</w:t>
      </w:r>
      <w:r w:rsidR="009E4C1D">
        <w:rPr>
          <w:rFonts w:ascii="Times New Roman" w:eastAsia="Times New Roman" w:hAnsi="Times New Roman" w:cs="Times New Roman"/>
          <w:b/>
          <w:sz w:val="28"/>
          <w:szCs w:val="28"/>
        </w:rPr>
        <w:t xml:space="preserve"> DAN </w:t>
      </w:r>
      <w:r w:rsidR="009E4C1D">
        <w:rPr>
          <w:rFonts w:ascii="Times New Roman" w:eastAsia="Times New Roman" w:hAnsi="Times New Roman" w:cs="Times New Roman"/>
          <w:b/>
          <w:i/>
          <w:sz w:val="28"/>
          <w:szCs w:val="28"/>
        </w:rPr>
        <w:t>FLUTTER SDK</w:t>
      </w:r>
    </w:p>
    <w:p w14:paraId="34B2ADBF" w14:textId="1B6F29DC" w:rsidR="00922181" w:rsidRPr="009E4C1D" w:rsidRDefault="009E4C1D" w:rsidP="009E4C1D">
      <w:pPr>
        <w:autoSpaceDE w:val="0"/>
        <w:autoSpaceDN w:val="0"/>
        <w:adjustRightInd w:val="0"/>
        <w:spacing w:after="0" w:line="360" w:lineRule="auto"/>
        <w:jc w:val="center"/>
        <w:rPr>
          <w:rFonts w:ascii="Times New Roman" w:eastAsia="Times New Roman" w:hAnsi="Times New Roman" w:cs="Times New Roman"/>
          <w:b/>
          <w:i/>
          <w:sz w:val="28"/>
          <w:szCs w:val="28"/>
          <w:lang w:val="en-ID"/>
        </w:rPr>
      </w:pPr>
      <w:r>
        <w:rPr>
          <w:rFonts w:ascii="Times New Roman" w:eastAsia="Times New Roman" w:hAnsi="Times New Roman" w:cs="Times New Roman"/>
          <w:b/>
          <w:i/>
          <w:sz w:val="28"/>
          <w:szCs w:val="28"/>
          <w:lang w:val="en-ID"/>
        </w:rPr>
        <w:t>DESIGN AND DEVELOPMENT OF MICRO SCALE CORAL PROPAGATION MEDIA CONTROLLER WITH ARDUINO NANO AND FLUTTER SDK</w:t>
      </w:r>
    </w:p>
    <w:p w14:paraId="38212577" w14:textId="77777777" w:rsidR="009E4C1D"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Dipersiapkan dan Disusun oleh</w:t>
      </w:r>
    </w:p>
    <w:p w14:paraId="7F7B1D17" w14:textId="1932422B" w:rsidR="00922181"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Abimanyu</w:t>
      </w:r>
    </w:p>
    <w:p w14:paraId="7C1FA359" w14:textId="67BA0EED" w:rsidR="00922181" w:rsidRPr="00465188" w:rsidRDefault="005E482F"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19102054</w:t>
      </w:r>
    </w:p>
    <w:p w14:paraId="6E1A54E2" w14:textId="77777777" w:rsidR="009E4C1D" w:rsidRPr="00465188" w:rsidRDefault="009E4C1D" w:rsidP="009E4C1D">
      <w:pPr>
        <w:spacing w:line="240"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Telah Diujikan dan Dipertahankan dalam Sidang Ujian Tugas Akhir </w:t>
      </w:r>
    </w:p>
    <w:p w14:paraId="03376275" w14:textId="6E13E3E9" w:rsidR="009E4C1D" w:rsidRPr="00952D48" w:rsidRDefault="009E4C1D" w:rsidP="009E4C1D">
      <w:pPr>
        <w:spacing w:line="240" w:lineRule="auto"/>
        <w:jc w:val="center"/>
        <w:rPr>
          <w:rFonts w:ascii="Times New Roman" w:hAnsi="Times New Roman" w:cs="Times New Roman"/>
          <w:sz w:val="24"/>
          <w:szCs w:val="24"/>
          <w:lang w:val="en-ID"/>
        </w:rPr>
      </w:pPr>
      <w:r w:rsidRPr="00465188">
        <w:rPr>
          <w:rFonts w:ascii="Times New Roman" w:hAnsi="Times New Roman" w:cs="Times New Roman"/>
          <w:sz w:val="24"/>
          <w:szCs w:val="24"/>
        </w:rPr>
        <w:t xml:space="preserve">Pada Hari . . . . , Tanggal . . .  </w:t>
      </w:r>
      <w:r w:rsidR="00952D48">
        <w:rPr>
          <w:rFonts w:ascii="Times New Roman" w:hAnsi="Times New Roman" w:cs="Times New Roman"/>
          <w:sz w:val="24"/>
          <w:szCs w:val="24"/>
          <w:lang w:val="en-ID"/>
        </w:rPr>
        <w:t>Januar</w:t>
      </w:r>
      <w:r w:rsidRPr="00465188">
        <w:rPr>
          <w:rFonts w:ascii="Times New Roman" w:hAnsi="Times New Roman" w:cs="Times New Roman"/>
          <w:sz w:val="24"/>
          <w:szCs w:val="24"/>
        </w:rPr>
        <w:t>i 202</w:t>
      </w:r>
      <w:r w:rsidR="00952D48">
        <w:rPr>
          <w:rFonts w:ascii="Times New Roman" w:hAnsi="Times New Roman" w:cs="Times New Roman"/>
          <w:sz w:val="24"/>
          <w:szCs w:val="24"/>
          <w:lang w:val="en-ID"/>
        </w:rPr>
        <w:t>4</w:t>
      </w:r>
    </w:p>
    <w:p w14:paraId="7EC8DBD2" w14:textId="77777777" w:rsidR="009E4C1D" w:rsidRPr="00465188" w:rsidRDefault="009E4C1D" w:rsidP="009E4C1D">
      <w:pPr>
        <w:spacing w:line="276" w:lineRule="auto"/>
        <w:rPr>
          <w:rFonts w:ascii="Times New Roman" w:hAnsi="Times New Roman" w:cs="Times New Roman"/>
          <w:sz w:val="24"/>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6"/>
        <w:gridCol w:w="900"/>
        <w:gridCol w:w="1886"/>
        <w:gridCol w:w="2787"/>
      </w:tblGrid>
      <w:tr w:rsidR="009E4C1D" w:rsidRPr="00465188" w14:paraId="376B90D4" w14:textId="77777777" w:rsidTr="009E4C1D">
        <w:trPr>
          <w:trHeight w:val="1904"/>
        </w:trPr>
        <w:tc>
          <w:tcPr>
            <w:tcW w:w="2786" w:type="dxa"/>
          </w:tcPr>
          <w:p w14:paraId="7AA605C4"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w:t>
            </w:r>
          </w:p>
          <w:p w14:paraId="4E38387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DDC498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66FEE297"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B47AD6B"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67D4D7A8"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NIDN . . . . . . . . . . . . . .</w:t>
            </w:r>
          </w:p>
        </w:tc>
        <w:tc>
          <w:tcPr>
            <w:tcW w:w="2786" w:type="dxa"/>
            <w:gridSpan w:val="2"/>
          </w:tcPr>
          <w:p w14:paraId="6B62368C"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I,</w:t>
            </w:r>
          </w:p>
          <w:p w14:paraId="31D395FE"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1D2DF1F0"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06A754AA"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5C67B461"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117FD70A" w14:textId="77777777" w:rsidR="009E4C1D" w:rsidRPr="00465188" w:rsidRDefault="009E4C1D" w:rsidP="009E4C1D">
            <w:pPr>
              <w:spacing w:line="276" w:lineRule="auto"/>
              <w:ind w:left="-167" w:firstLine="47"/>
              <w:jc w:val="center"/>
              <w:rPr>
                <w:rFonts w:ascii="Times New Roman" w:hAnsi="Times New Roman" w:cs="Times New Roman"/>
                <w:sz w:val="24"/>
                <w:szCs w:val="24"/>
              </w:rPr>
            </w:pPr>
            <w:r w:rsidRPr="00465188">
              <w:rPr>
                <w:rFonts w:ascii="Times New Roman" w:hAnsi="Times New Roman" w:cs="Times New Roman"/>
                <w:sz w:val="24"/>
                <w:szCs w:val="24"/>
              </w:rPr>
              <w:t>NIDN . . . . . . . . . . . . . .</w:t>
            </w:r>
          </w:p>
          <w:p w14:paraId="70696063" w14:textId="77777777" w:rsidR="009E4C1D" w:rsidRPr="00465188" w:rsidRDefault="009E4C1D" w:rsidP="009E4C1D">
            <w:pPr>
              <w:spacing w:line="276" w:lineRule="auto"/>
              <w:ind w:left="-167" w:firstLine="47"/>
              <w:jc w:val="center"/>
              <w:rPr>
                <w:rFonts w:ascii="Times New Roman" w:hAnsi="Times New Roman" w:cs="Times New Roman"/>
                <w:sz w:val="24"/>
                <w:szCs w:val="24"/>
              </w:rPr>
            </w:pPr>
          </w:p>
        </w:tc>
        <w:tc>
          <w:tcPr>
            <w:tcW w:w="2787" w:type="dxa"/>
          </w:tcPr>
          <w:p w14:paraId="15A3BA4B" w14:textId="77777777" w:rsidR="009E4C1D" w:rsidRPr="00465188" w:rsidRDefault="009E4C1D" w:rsidP="009E4C1D">
            <w:pPr>
              <w:spacing w:line="276" w:lineRule="auto"/>
              <w:ind w:left="29" w:hanging="7"/>
              <w:jc w:val="center"/>
              <w:rPr>
                <w:rFonts w:ascii="Times New Roman" w:hAnsi="Times New Roman" w:cs="Times New Roman"/>
                <w:sz w:val="24"/>
                <w:szCs w:val="24"/>
              </w:rPr>
            </w:pPr>
            <w:r w:rsidRPr="00465188">
              <w:rPr>
                <w:rFonts w:ascii="Times New Roman" w:hAnsi="Times New Roman" w:cs="Times New Roman"/>
                <w:sz w:val="24"/>
                <w:szCs w:val="24"/>
              </w:rPr>
              <w:t>Penguji III,</w:t>
            </w:r>
          </w:p>
          <w:p w14:paraId="452E7A54"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2317D35E"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6414715F" w14:textId="77777777" w:rsidR="009E4C1D" w:rsidRPr="00465188" w:rsidRDefault="009E4C1D" w:rsidP="009E4C1D">
            <w:pPr>
              <w:spacing w:line="276" w:lineRule="auto"/>
              <w:ind w:left="29" w:hanging="7"/>
              <w:jc w:val="center"/>
              <w:rPr>
                <w:rFonts w:ascii="Times New Roman" w:hAnsi="Times New Roman" w:cs="Times New Roman"/>
                <w:sz w:val="24"/>
                <w:szCs w:val="24"/>
              </w:rPr>
            </w:pPr>
          </w:p>
          <w:p w14:paraId="7F4E3A80" w14:textId="77777777" w:rsidR="009E4C1D" w:rsidRPr="00465188" w:rsidRDefault="009E4C1D" w:rsidP="009E4C1D">
            <w:pPr>
              <w:spacing w:line="276" w:lineRule="auto"/>
              <w:ind w:left="29" w:hanging="7"/>
              <w:rPr>
                <w:rFonts w:ascii="Times New Roman" w:hAnsi="Times New Roman" w:cs="Times New Roman"/>
                <w:sz w:val="24"/>
                <w:szCs w:val="24"/>
              </w:rPr>
            </w:pPr>
            <w:r w:rsidRPr="00465188">
              <w:rPr>
                <w:rFonts w:ascii="Times New Roman" w:hAnsi="Times New Roman" w:cs="Times New Roman"/>
                <w:sz w:val="24"/>
                <w:szCs w:val="24"/>
              </w:rPr>
              <w:t>. . . . . . . . . . . . . .</w:t>
            </w:r>
          </w:p>
          <w:p w14:paraId="77273D67" w14:textId="77777777" w:rsidR="009E4C1D" w:rsidRPr="00465188" w:rsidRDefault="009E4C1D" w:rsidP="009E4C1D">
            <w:pPr>
              <w:spacing w:line="276" w:lineRule="auto"/>
              <w:ind w:left="-167" w:firstLine="47"/>
              <w:jc w:val="center"/>
              <w:rPr>
                <w:rFonts w:ascii="Times New Roman" w:hAnsi="Times New Roman" w:cs="Times New Roman"/>
                <w:sz w:val="24"/>
                <w:szCs w:val="24"/>
              </w:rPr>
            </w:pPr>
            <w:r w:rsidRPr="00465188">
              <w:rPr>
                <w:rFonts w:ascii="Times New Roman" w:hAnsi="Times New Roman" w:cs="Times New Roman"/>
                <w:sz w:val="24"/>
                <w:szCs w:val="24"/>
              </w:rPr>
              <w:t>NIDN . . . . . . . . . . . . . .</w:t>
            </w:r>
          </w:p>
        </w:tc>
      </w:tr>
      <w:tr w:rsidR="009E4C1D" w:rsidRPr="00465188" w14:paraId="50D64382" w14:textId="77777777" w:rsidTr="009E4C1D">
        <w:trPr>
          <w:trHeight w:val="259"/>
        </w:trPr>
        <w:tc>
          <w:tcPr>
            <w:tcW w:w="3686" w:type="dxa"/>
            <w:gridSpan w:val="2"/>
            <w:hideMark/>
          </w:tcPr>
          <w:p w14:paraId="349FEAF6" w14:textId="3C1E2EA5" w:rsidR="009E4C1D" w:rsidRPr="00465188" w:rsidRDefault="00465188" w:rsidP="009E4C1D">
            <w:pPr>
              <w:spacing w:line="276" w:lineRule="auto"/>
              <w:jc w:val="center"/>
              <w:rPr>
                <w:rFonts w:ascii="Times New Roman" w:hAnsi="Times New Roman" w:cs="Times New Roman"/>
                <w:sz w:val="24"/>
                <w:szCs w:val="24"/>
              </w:rPr>
            </w:pPr>
            <w:r>
              <w:rPr>
                <w:rFonts w:ascii="Times New Roman" w:hAnsi="Times New Roman" w:cs="Times New Roman"/>
                <w:sz w:val="24"/>
                <w:szCs w:val="24"/>
              </w:rPr>
              <w:t>Dekan</w:t>
            </w:r>
            <w:r w:rsidR="009E4C1D" w:rsidRPr="00465188">
              <w:rPr>
                <w:rFonts w:ascii="Times New Roman" w:hAnsi="Times New Roman" w:cs="Times New Roman"/>
                <w:sz w:val="24"/>
                <w:szCs w:val="24"/>
              </w:rPr>
              <w:t>,</w:t>
            </w:r>
          </w:p>
        </w:tc>
        <w:tc>
          <w:tcPr>
            <w:tcW w:w="4673" w:type="dxa"/>
            <w:gridSpan w:val="2"/>
            <w:hideMark/>
          </w:tcPr>
          <w:p w14:paraId="76059FF4" w14:textId="1DC15655"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 xml:space="preserve">Pembimbing </w:t>
            </w:r>
            <w:r w:rsidR="00465188">
              <w:rPr>
                <w:rFonts w:ascii="Times New Roman" w:hAnsi="Times New Roman" w:cs="Times New Roman"/>
                <w:sz w:val="24"/>
                <w:szCs w:val="24"/>
              </w:rPr>
              <w:t>Utama</w:t>
            </w:r>
            <w:r w:rsidRPr="00465188">
              <w:rPr>
                <w:rFonts w:ascii="Times New Roman" w:hAnsi="Times New Roman" w:cs="Times New Roman"/>
                <w:sz w:val="24"/>
                <w:szCs w:val="24"/>
              </w:rPr>
              <w:t>,</w:t>
            </w:r>
          </w:p>
        </w:tc>
      </w:tr>
      <w:tr w:rsidR="009E4C1D" w:rsidRPr="00465188" w14:paraId="0C064B4E" w14:textId="77777777" w:rsidTr="009E4C1D">
        <w:tc>
          <w:tcPr>
            <w:tcW w:w="3686" w:type="dxa"/>
            <w:gridSpan w:val="2"/>
          </w:tcPr>
          <w:p w14:paraId="46E8B369" w14:textId="77777777" w:rsidR="009E4C1D" w:rsidRPr="00465188" w:rsidRDefault="009E4C1D" w:rsidP="009E4C1D">
            <w:pPr>
              <w:spacing w:line="276" w:lineRule="auto"/>
              <w:jc w:val="center"/>
              <w:rPr>
                <w:rFonts w:ascii="Times New Roman" w:hAnsi="Times New Roman" w:cs="Times New Roman"/>
                <w:sz w:val="24"/>
                <w:szCs w:val="24"/>
              </w:rPr>
            </w:pPr>
          </w:p>
          <w:p w14:paraId="68378D2C" w14:textId="77777777" w:rsidR="009E4C1D" w:rsidRPr="00465188" w:rsidRDefault="009E4C1D" w:rsidP="009E4C1D">
            <w:pPr>
              <w:spacing w:line="276" w:lineRule="auto"/>
              <w:jc w:val="center"/>
              <w:rPr>
                <w:rFonts w:ascii="Times New Roman" w:hAnsi="Times New Roman" w:cs="Times New Roman"/>
                <w:sz w:val="24"/>
                <w:szCs w:val="24"/>
              </w:rPr>
            </w:pPr>
          </w:p>
          <w:p w14:paraId="362FBC82" w14:textId="77777777" w:rsidR="009E4C1D" w:rsidRPr="00465188" w:rsidRDefault="009E4C1D" w:rsidP="009E4C1D">
            <w:pPr>
              <w:spacing w:line="276" w:lineRule="auto"/>
              <w:jc w:val="center"/>
              <w:rPr>
                <w:rFonts w:ascii="Times New Roman" w:hAnsi="Times New Roman" w:cs="Times New Roman"/>
                <w:sz w:val="24"/>
                <w:szCs w:val="24"/>
              </w:rPr>
            </w:pPr>
          </w:p>
          <w:p w14:paraId="605F93CD" w14:textId="5E522AF3"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Auliya Burhanuddin, S.Si., M. Kom.</w:t>
            </w:r>
          </w:p>
        </w:tc>
        <w:tc>
          <w:tcPr>
            <w:tcW w:w="4673" w:type="dxa"/>
            <w:gridSpan w:val="2"/>
          </w:tcPr>
          <w:p w14:paraId="4DB611BD" w14:textId="77777777" w:rsidR="009E4C1D" w:rsidRPr="00465188" w:rsidRDefault="009E4C1D" w:rsidP="009E4C1D">
            <w:pPr>
              <w:spacing w:line="276" w:lineRule="auto"/>
              <w:ind w:left="27"/>
              <w:jc w:val="center"/>
              <w:rPr>
                <w:rFonts w:ascii="Times New Roman" w:hAnsi="Times New Roman" w:cs="Times New Roman"/>
                <w:sz w:val="24"/>
                <w:szCs w:val="24"/>
              </w:rPr>
            </w:pPr>
          </w:p>
          <w:p w14:paraId="5CD35993" w14:textId="77777777" w:rsidR="009E4C1D" w:rsidRPr="00465188" w:rsidRDefault="009E4C1D" w:rsidP="009E4C1D">
            <w:pPr>
              <w:spacing w:line="276" w:lineRule="auto"/>
              <w:ind w:left="27"/>
              <w:jc w:val="center"/>
              <w:rPr>
                <w:rFonts w:ascii="Times New Roman" w:hAnsi="Times New Roman" w:cs="Times New Roman"/>
                <w:sz w:val="24"/>
                <w:szCs w:val="24"/>
              </w:rPr>
            </w:pPr>
          </w:p>
          <w:p w14:paraId="3320350B" w14:textId="77777777" w:rsidR="009E4C1D" w:rsidRPr="00465188" w:rsidRDefault="009E4C1D" w:rsidP="009E4C1D">
            <w:pPr>
              <w:spacing w:line="276" w:lineRule="auto"/>
              <w:ind w:left="27"/>
              <w:jc w:val="center"/>
              <w:rPr>
                <w:rFonts w:ascii="Times New Roman" w:hAnsi="Times New Roman" w:cs="Times New Roman"/>
                <w:sz w:val="24"/>
                <w:szCs w:val="24"/>
              </w:rPr>
            </w:pPr>
          </w:p>
          <w:p w14:paraId="759FBC43" w14:textId="23B5CE3C" w:rsidR="009E4C1D" w:rsidRPr="00465188" w:rsidRDefault="00465188" w:rsidP="009E4C1D">
            <w:pPr>
              <w:spacing w:line="276" w:lineRule="auto"/>
              <w:ind w:left="27"/>
              <w:jc w:val="center"/>
              <w:rPr>
                <w:rFonts w:ascii="Times New Roman" w:hAnsi="Times New Roman" w:cs="Times New Roman"/>
                <w:sz w:val="24"/>
                <w:szCs w:val="24"/>
              </w:rPr>
            </w:pPr>
            <w:r w:rsidRPr="00465188">
              <w:rPr>
                <w:rFonts w:ascii="Times New Roman" w:hAnsi="Times New Roman" w:cs="Times New Roman"/>
                <w:iCs/>
                <w:color w:val="000000"/>
                <w:sz w:val="24"/>
                <w:szCs w:val="24"/>
              </w:rPr>
              <w:t>Aulia Desy Nur Utomo, S.Kom., M.Cs.</w:t>
            </w:r>
          </w:p>
        </w:tc>
      </w:tr>
      <w:tr w:rsidR="009E4C1D" w:rsidRPr="00465188" w14:paraId="5E09EFCA" w14:textId="77777777" w:rsidTr="009E4C1D">
        <w:tc>
          <w:tcPr>
            <w:tcW w:w="3686" w:type="dxa"/>
            <w:gridSpan w:val="2"/>
            <w:hideMark/>
          </w:tcPr>
          <w:p w14:paraId="6883B7A4" w14:textId="0D27F79F" w:rsidR="009E4C1D" w:rsidRPr="00465188" w:rsidRDefault="009E4C1D" w:rsidP="009E4C1D">
            <w:pPr>
              <w:spacing w:line="276" w:lineRule="auto"/>
              <w:jc w:val="center"/>
              <w:rPr>
                <w:rFonts w:ascii="Times New Roman" w:hAnsi="Times New Roman" w:cs="Times New Roman"/>
                <w:sz w:val="24"/>
                <w:szCs w:val="24"/>
              </w:rPr>
            </w:pPr>
            <w:r w:rsidRPr="00465188">
              <w:rPr>
                <w:rFonts w:ascii="Times New Roman" w:hAnsi="Times New Roman" w:cs="Times New Roman"/>
                <w:sz w:val="24"/>
                <w:szCs w:val="24"/>
              </w:rPr>
              <w:t>NIK. 19820008</w:t>
            </w:r>
          </w:p>
        </w:tc>
        <w:tc>
          <w:tcPr>
            <w:tcW w:w="4673" w:type="dxa"/>
            <w:gridSpan w:val="2"/>
            <w:hideMark/>
          </w:tcPr>
          <w:p w14:paraId="2028F349" w14:textId="6B9331D4" w:rsidR="009E4C1D" w:rsidRPr="00465188" w:rsidRDefault="00465188" w:rsidP="009E4C1D">
            <w:pPr>
              <w:spacing w:line="276" w:lineRule="auto"/>
              <w:ind w:left="27"/>
              <w:jc w:val="center"/>
              <w:rPr>
                <w:rFonts w:ascii="Times New Roman" w:hAnsi="Times New Roman" w:cs="Times New Roman"/>
                <w:sz w:val="24"/>
                <w:szCs w:val="24"/>
              </w:rPr>
            </w:pPr>
            <w:r w:rsidRPr="00465188">
              <w:rPr>
                <w:rFonts w:ascii="Times New Roman" w:hAnsi="Times New Roman" w:cs="Times New Roman"/>
                <w:sz w:val="24"/>
                <w:szCs w:val="24"/>
              </w:rPr>
              <w:t xml:space="preserve">NIDN </w:t>
            </w:r>
            <w:r w:rsidRPr="00465188">
              <w:rPr>
                <w:rFonts w:ascii="Times New Roman" w:hAnsi="Times New Roman" w:cs="Times New Roman"/>
                <w:iCs/>
                <w:color w:val="000000"/>
                <w:sz w:val="24"/>
                <w:szCs w:val="24"/>
              </w:rPr>
              <w:t>0609128902</w:t>
            </w:r>
          </w:p>
        </w:tc>
      </w:tr>
    </w:tbl>
    <w:p w14:paraId="63B49BE9" w14:textId="77777777" w:rsidR="00465188" w:rsidRPr="00465188" w:rsidRDefault="00465188" w:rsidP="00465188">
      <w:pPr>
        <w:pStyle w:val="Heading41"/>
        <w:rPr>
          <w:lang w:val="en-US"/>
        </w:rPr>
      </w:pPr>
      <w:bookmarkStart w:id="3" w:name="_Toc94477391"/>
      <w:bookmarkStart w:id="4" w:name="_Toc125720216"/>
      <w:bookmarkStart w:id="5" w:name="_Toc94477388"/>
      <w:bookmarkStart w:id="6" w:name="_Toc125720213"/>
      <w:r w:rsidRPr="00465188">
        <w:lastRenderedPageBreak/>
        <w:t>HALAMAN PERNYATAAN KEASLIAN TUGAS AKH</w:t>
      </w:r>
      <w:bookmarkEnd w:id="3"/>
      <w:r w:rsidRPr="00465188">
        <w:rPr>
          <w:lang w:val="en-US"/>
        </w:rPr>
        <w:t>IR</w:t>
      </w:r>
      <w:bookmarkEnd w:id="4"/>
    </w:p>
    <w:p w14:paraId="2996BFEF" w14:textId="4D5AF980" w:rsidR="00465188" w:rsidRPr="00465188" w:rsidRDefault="00465188" w:rsidP="00465188">
      <w:pPr>
        <w:spacing w:line="276" w:lineRule="auto"/>
        <w:rPr>
          <w:rFonts w:ascii="Times New Roman" w:hAnsi="Times New Roman" w:cs="Times New Roman"/>
        </w:rPr>
      </w:pPr>
      <w:r w:rsidRPr="00465188">
        <w:rPr>
          <w:rFonts w:ascii="Times New Roman" w:hAnsi="Times New Roman" w:cs="Times New Roman"/>
        </w:rPr>
        <w:t>Yang bertandatangan di bawah ini,</w:t>
      </w:r>
    </w:p>
    <w:p w14:paraId="174DFA7C" w14:textId="3822CA17" w:rsidR="00465188" w:rsidRPr="00465188" w:rsidRDefault="00465188" w:rsidP="00465188">
      <w:pPr>
        <w:spacing w:line="276" w:lineRule="auto"/>
        <w:rPr>
          <w:rFonts w:ascii="Times New Roman" w:hAnsi="Times New Roman" w:cs="Times New Roman"/>
          <w:b/>
          <w:bCs/>
        </w:rPr>
      </w:pPr>
      <w:r w:rsidRPr="00465188">
        <w:rPr>
          <w:rFonts w:ascii="Times New Roman" w:hAnsi="Times New Roman" w:cs="Times New Roman"/>
          <w:b/>
          <w:bCs/>
        </w:rPr>
        <w:t>Nama mahasiswa</w:t>
      </w:r>
      <w:r w:rsidRPr="00465188">
        <w:rPr>
          <w:rFonts w:ascii="Times New Roman" w:hAnsi="Times New Roman" w:cs="Times New Roman"/>
          <w:b/>
          <w:bCs/>
        </w:rPr>
        <w:tab/>
        <w:t xml:space="preserve">: </w:t>
      </w:r>
      <w:r w:rsidR="00952D48">
        <w:rPr>
          <w:rFonts w:ascii="Times New Roman" w:hAnsi="Times New Roman" w:cs="Times New Roman"/>
          <w:b/>
          <w:bCs/>
          <w:lang w:val="en-ID"/>
        </w:rPr>
        <w:t>Abimanyu</w:t>
      </w:r>
      <w:r w:rsidRPr="00465188">
        <w:rPr>
          <w:rFonts w:ascii="Times New Roman" w:hAnsi="Times New Roman" w:cs="Times New Roman"/>
          <w:b/>
          <w:bCs/>
        </w:rPr>
        <w:t xml:space="preserve"> </w:t>
      </w:r>
    </w:p>
    <w:p w14:paraId="258F258A" w14:textId="76FB9560" w:rsidR="00465188" w:rsidRPr="00952D48" w:rsidRDefault="00465188" w:rsidP="00465188">
      <w:pPr>
        <w:spacing w:line="276" w:lineRule="auto"/>
        <w:rPr>
          <w:rFonts w:ascii="Times New Roman" w:hAnsi="Times New Roman" w:cs="Times New Roman"/>
          <w:b/>
          <w:bCs/>
          <w:lang w:val="en-ID"/>
        </w:rPr>
      </w:pPr>
      <w:r w:rsidRPr="00465188">
        <w:rPr>
          <w:rFonts w:ascii="Times New Roman" w:hAnsi="Times New Roman" w:cs="Times New Roman"/>
          <w:b/>
          <w:bCs/>
        </w:rPr>
        <w:t>NIM</w:t>
      </w:r>
      <w:r w:rsidRPr="00465188">
        <w:rPr>
          <w:rFonts w:ascii="Times New Roman" w:hAnsi="Times New Roman" w:cs="Times New Roman"/>
          <w:b/>
          <w:bCs/>
        </w:rPr>
        <w:tab/>
      </w:r>
      <w:r w:rsidRPr="00465188">
        <w:rPr>
          <w:rFonts w:ascii="Times New Roman" w:hAnsi="Times New Roman" w:cs="Times New Roman"/>
          <w:b/>
          <w:bCs/>
        </w:rPr>
        <w:tab/>
      </w:r>
      <w:r w:rsidRPr="00465188">
        <w:rPr>
          <w:rFonts w:ascii="Times New Roman" w:hAnsi="Times New Roman" w:cs="Times New Roman"/>
          <w:b/>
          <w:bCs/>
        </w:rPr>
        <w:tab/>
        <w:t>: 191020</w:t>
      </w:r>
      <w:r w:rsidR="00952D48">
        <w:rPr>
          <w:rFonts w:ascii="Times New Roman" w:hAnsi="Times New Roman" w:cs="Times New Roman"/>
          <w:b/>
          <w:bCs/>
          <w:lang w:val="en-ID"/>
        </w:rPr>
        <w:t>54</w:t>
      </w:r>
    </w:p>
    <w:p w14:paraId="342E1C03" w14:textId="67A58BFB" w:rsidR="00465188" w:rsidRPr="00952D48" w:rsidRDefault="00465188" w:rsidP="00465188">
      <w:pPr>
        <w:spacing w:line="276" w:lineRule="auto"/>
        <w:rPr>
          <w:rFonts w:ascii="Times New Roman" w:hAnsi="Times New Roman" w:cs="Times New Roman"/>
          <w:b/>
          <w:bCs/>
        </w:rPr>
      </w:pPr>
      <w:r w:rsidRPr="00465188">
        <w:rPr>
          <w:rFonts w:ascii="Times New Roman" w:hAnsi="Times New Roman" w:cs="Times New Roman"/>
          <w:b/>
          <w:bCs/>
        </w:rPr>
        <w:t>Program Studi</w:t>
      </w:r>
      <w:r w:rsidRPr="00465188">
        <w:rPr>
          <w:rFonts w:ascii="Times New Roman" w:hAnsi="Times New Roman" w:cs="Times New Roman"/>
          <w:b/>
          <w:bCs/>
        </w:rPr>
        <w:tab/>
        <w:t xml:space="preserve">: S1 Teknik Informatika </w:t>
      </w:r>
    </w:p>
    <w:p w14:paraId="67F57E06" w14:textId="77777777" w:rsidR="00465188" w:rsidRPr="00465188" w:rsidRDefault="00465188" w:rsidP="00465188">
      <w:pPr>
        <w:rPr>
          <w:rFonts w:ascii="Times New Roman" w:hAnsi="Times New Roman" w:cs="Times New Roman"/>
        </w:rPr>
      </w:pPr>
      <w:r w:rsidRPr="00465188">
        <w:rPr>
          <w:rFonts w:ascii="Times New Roman" w:hAnsi="Times New Roman" w:cs="Times New Roman"/>
        </w:rPr>
        <w:t>Menyatakan bahwa Tugas Akhir dengan judul berikut:</w:t>
      </w:r>
    </w:p>
    <w:p w14:paraId="2D6C324D" w14:textId="57634ED7" w:rsidR="00952D48" w:rsidRPr="00952D48" w:rsidRDefault="00952D48" w:rsidP="00465188">
      <w:pPr>
        <w:spacing w:line="276" w:lineRule="auto"/>
        <w:rPr>
          <w:rFonts w:ascii="Times New Roman" w:hAnsi="Times New Roman" w:cs="Times New Roman"/>
          <w:b/>
          <w:bCs/>
          <w:iCs/>
          <w:sz w:val="24"/>
          <w:szCs w:val="24"/>
        </w:rPr>
      </w:pPr>
      <w:r w:rsidRPr="00952D48">
        <w:rPr>
          <w:rFonts w:ascii="Times New Roman" w:eastAsia="Times New Roman" w:hAnsi="Times New Roman" w:cs="Times New Roman"/>
          <w:b/>
          <w:sz w:val="24"/>
          <w:szCs w:val="24"/>
        </w:rPr>
        <w:t xml:space="preserve">RANCANG BANGUN KONTROLER MEDIA BUDIDAYA TERUMBU KARANG SKALA MIKRO DENGAN </w:t>
      </w:r>
      <w:r w:rsidRPr="00952D48">
        <w:rPr>
          <w:rFonts w:ascii="Times New Roman" w:eastAsia="Times New Roman" w:hAnsi="Times New Roman" w:cs="Times New Roman"/>
          <w:b/>
          <w:i/>
          <w:sz w:val="24"/>
          <w:szCs w:val="24"/>
        </w:rPr>
        <w:t>ARDUINO NANO</w:t>
      </w:r>
      <w:r w:rsidRPr="00952D48">
        <w:rPr>
          <w:rFonts w:ascii="Times New Roman" w:eastAsia="Times New Roman" w:hAnsi="Times New Roman" w:cs="Times New Roman"/>
          <w:b/>
          <w:sz w:val="24"/>
          <w:szCs w:val="24"/>
        </w:rPr>
        <w:t xml:space="preserve"> DAN </w:t>
      </w:r>
      <w:r w:rsidRPr="00952D48">
        <w:rPr>
          <w:rFonts w:ascii="Times New Roman" w:eastAsia="Times New Roman" w:hAnsi="Times New Roman" w:cs="Times New Roman"/>
          <w:b/>
          <w:i/>
          <w:sz w:val="24"/>
          <w:szCs w:val="24"/>
        </w:rPr>
        <w:t>FLUTTER SDK</w:t>
      </w:r>
    </w:p>
    <w:p w14:paraId="3B5976FB" w14:textId="5D9D2090" w:rsid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Dosen Pembimbing Utama</w:t>
      </w:r>
      <w:r w:rsidRPr="00465188">
        <w:rPr>
          <w:rFonts w:ascii="Times New Roman" w:hAnsi="Times New Roman" w:cs="Times New Roman"/>
          <w:szCs w:val="24"/>
        </w:rPr>
        <w:tab/>
        <w:t xml:space="preserve">: </w:t>
      </w:r>
      <w:r w:rsidR="00952D48" w:rsidRPr="00465188">
        <w:rPr>
          <w:rFonts w:ascii="Times New Roman" w:hAnsi="Times New Roman" w:cs="Times New Roman"/>
          <w:iCs/>
          <w:color w:val="000000"/>
          <w:sz w:val="24"/>
          <w:szCs w:val="24"/>
        </w:rPr>
        <w:t>Aulia Desy Nur Utomo, S.Kom., M.Cs.</w:t>
      </w:r>
    </w:p>
    <w:p w14:paraId="601C7374" w14:textId="77777777" w:rsidR="00952D48" w:rsidRPr="00465188" w:rsidRDefault="00952D48" w:rsidP="00465188">
      <w:pPr>
        <w:tabs>
          <w:tab w:val="left" w:pos="3261"/>
        </w:tabs>
        <w:spacing w:line="276" w:lineRule="auto"/>
        <w:rPr>
          <w:rFonts w:ascii="Times New Roman" w:hAnsi="Times New Roman" w:cs="Times New Roman"/>
          <w:szCs w:val="24"/>
        </w:rPr>
      </w:pPr>
    </w:p>
    <w:p w14:paraId="72364223"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Karya tulis ini adalah benar-benar ASLI dan BELUM PERNAH diajukan untuk mendapatkan gelar akademik, baik di Institut Teknologi Telkom Purwokerto maupun di Perguruan Tinggi lainnya.</w:t>
      </w:r>
    </w:p>
    <w:p w14:paraId="26943972"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Karya tulis ini merupakan gagasan, rumusan, dan penelitian Saya Sendiri, tanpa bantuan pihak lain kecuali arahan dari Tim Dosen Pembimbing.</w:t>
      </w:r>
    </w:p>
    <w:p w14:paraId="1F6C804A"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Dalam Karya tulis ini tidak terdapat karya atau pendapat orang lain, kecuali secara tertulis dengan jelas dicantumkan sebagai acuan dalam naskah dengan disebutkan nama pengarang dan disebutkan dalam Daftar Pustaka pada karya tulis ini.</w:t>
      </w:r>
    </w:p>
    <w:p w14:paraId="2082615D"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Perangkat lunak yang digunakan dalam penelitian ini sepenuhnya menjadi tanggungjawab Saya, bukan tanggungjawab Institut Teknologi Telkom Purwokerto.</w:t>
      </w:r>
    </w:p>
    <w:p w14:paraId="44DDF564" w14:textId="77777777" w:rsidR="00465188" w:rsidRPr="00465188" w:rsidRDefault="00465188" w:rsidP="0070638C">
      <w:pPr>
        <w:pStyle w:val="ListParagraph"/>
        <w:numPr>
          <w:ilvl w:val="0"/>
          <w:numId w:val="75"/>
        </w:numPr>
        <w:tabs>
          <w:tab w:val="left" w:pos="3261"/>
        </w:tabs>
        <w:spacing w:after="0" w:line="276" w:lineRule="auto"/>
        <w:ind w:left="426" w:hanging="426"/>
        <w:contextualSpacing w:val="0"/>
        <w:jc w:val="both"/>
        <w:rPr>
          <w:rFonts w:ascii="Times New Roman" w:hAnsi="Times New Roman" w:cs="Times New Roman"/>
          <w:szCs w:val="24"/>
        </w:rPr>
      </w:pPr>
      <w:r w:rsidRPr="00465188">
        <w:rPr>
          <w:rFonts w:ascii="Times New Roman" w:hAnsi="Times New Roman" w:cs="Times New Roman"/>
        </w:rPr>
        <w:t>Pernyataan ini Saya buat dengan sesungguhnya, apabila dikemudian hari terdapat penyimpangan dan ketidakbenaran dalam pernyataan ini, maka Saya bersedia menerima Sanksi Akademik dengan pencabutan gelar yang sudah diperoleh serta sanksi lainnya sesuai dengan norma yang berlaku di Perguruan Tinggi.</w:t>
      </w:r>
    </w:p>
    <w:p w14:paraId="121BD78B" w14:textId="77777777" w:rsidR="00465188" w:rsidRPr="00465188" w:rsidRDefault="00465188" w:rsidP="00465188">
      <w:pPr>
        <w:tabs>
          <w:tab w:val="left" w:pos="3261"/>
        </w:tabs>
        <w:spacing w:line="276" w:lineRule="auto"/>
        <w:rPr>
          <w:rFonts w:ascii="Times New Roman" w:hAnsi="Times New Roman" w:cs="Times New Roman"/>
          <w:szCs w:val="24"/>
        </w:rPr>
      </w:pPr>
    </w:p>
    <w:p w14:paraId="5128BDA5" w14:textId="437AB75E" w:rsidR="00465188" w:rsidRP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 xml:space="preserve">Purwokerto, </w:t>
      </w:r>
      <w:r w:rsidR="00952D48">
        <w:rPr>
          <w:rFonts w:ascii="Times New Roman" w:hAnsi="Times New Roman" w:cs="Times New Roman"/>
          <w:szCs w:val="24"/>
          <w:lang w:val="en-ID"/>
        </w:rPr>
        <w:t>12</w:t>
      </w:r>
      <w:r w:rsidRPr="00465188">
        <w:rPr>
          <w:rFonts w:ascii="Times New Roman" w:hAnsi="Times New Roman" w:cs="Times New Roman"/>
          <w:szCs w:val="24"/>
        </w:rPr>
        <w:t xml:space="preserve"> </w:t>
      </w:r>
      <w:r w:rsidRPr="00465188">
        <w:rPr>
          <w:rFonts w:ascii="Times New Roman" w:hAnsi="Times New Roman" w:cs="Times New Roman"/>
        </w:rPr>
        <w:t>J</w:t>
      </w:r>
      <w:r w:rsidR="00952D48">
        <w:rPr>
          <w:rFonts w:ascii="Times New Roman" w:hAnsi="Times New Roman" w:cs="Times New Roman"/>
          <w:lang w:val="en-ID"/>
        </w:rPr>
        <w:t>anuari</w:t>
      </w:r>
      <w:r w:rsidRPr="00465188">
        <w:rPr>
          <w:rFonts w:ascii="Times New Roman" w:hAnsi="Times New Roman" w:cs="Times New Roman"/>
        </w:rPr>
        <w:t xml:space="preserve"> </w:t>
      </w:r>
      <w:r w:rsidRPr="00465188">
        <w:rPr>
          <w:rFonts w:ascii="Times New Roman" w:hAnsi="Times New Roman" w:cs="Times New Roman"/>
          <w:szCs w:val="24"/>
        </w:rPr>
        <w:t>202</w:t>
      </w:r>
      <w:r w:rsidR="00952D48">
        <w:rPr>
          <w:rFonts w:ascii="Times New Roman" w:hAnsi="Times New Roman" w:cs="Times New Roman"/>
          <w:szCs w:val="24"/>
          <w:lang w:val="en-ID"/>
        </w:rPr>
        <w:t>4</w:t>
      </w:r>
      <w:r w:rsidRPr="00465188">
        <w:rPr>
          <w:rFonts w:ascii="Times New Roman" w:hAnsi="Times New Roman" w:cs="Times New Roman"/>
          <w:szCs w:val="24"/>
        </w:rPr>
        <w:t>,</w:t>
      </w:r>
    </w:p>
    <w:p w14:paraId="275F0A59" w14:textId="4DE23FA8" w:rsidR="00465188" w:rsidRDefault="00465188" w:rsidP="00465188">
      <w:pPr>
        <w:tabs>
          <w:tab w:val="left" w:pos="3261"/>
        </w:tabs>
        <w:spacing w:line="276" w:lineRule="auto"/>
        <w:rPr>
          <w:rFonts w:ascii="Times New Roman" w:hAnsi="Times New Roman" w:cs="Times New Roman"/>
          <w:szCs w:val="24"/>
        </w:rPr>
      </w:pPr>
      <w:r w:rsidRPr="00465188">
        <w:rPr>
          <w:rFonts w:ascii="Times New Roman" w:hAnsi="Times New Roman" w:cs="Times New Roman"/>
          <w:szCs w:val="24"/>
        </w:rPr>
        <w:t>Yang Menyatakan,</w:t>
      </w:r>
    </w:p>
    <w:p w14:paraId="7BB0E380" w14:textId="77777777" w:rsidR="00952D48" w:rsidRDefault="00952D48" w:rsidP="00465188">
      <w:pPr>
        <w:tabs>
          <w:tab w:val="left" w:pos="3261"/>
        </w:tabs>
        <w:spacing w:line="276" w:lineRule="auto"/>
        <w:rPr>
          <w:rFonts w:ascii="Times New Roman" w:hAnsi="Times New Roman" w:cs="Times New Roman"/>
          <w:szCs w:val="24"/>
        </w:rPr>
      </w:pPr>
    </w:p>
    <w:p w14:paraId="6ABF746C" w14:textId="77777777" w:rsidR="00952D48" w:rsidRPr="00465188" w:rsidRDefault="00952D48" w:rsidP="00465188">
      <w:pPr>
        <w:tabs>
          <w:tab w:val="left" w:pos="3261"/>
        </w:tabs>
        <w:spacing w:line="276" w:lineRule="auto"/>
        <w:rPr>
          <w:rFonts w:ascii="Times New Roman" w:hAnsi="Times New Roman" w:cs="Times New Roman"/>
          <w:szCs w:val="24"/>
        </w:rPr>
      </w:pPr>
    </w:p>
    <w:p w14:paraId="041CBC39" w14:textId="61F5A892" w:rsidR="00465188" w:rsidRPr="00952D48" w:rsidRDefault="00952D48" w:rsidP="00465188">
      <w:pPr>
        <w:spacing w:line="276" w:lineRule="auto"/>
        <w:rPr>
          <w:rFonts w:ascii="Times New Roman" w:hAnsi="Times New Roman" w:cs="Times New Roman"/>
          <w:sz w:val="28"/>
          <w:szCs w:val="24"/>
          <w:lang w:val="en-ID"/>
        </w:rPr>
      </w:pPr>
      <w:r>
        <w:rPr>
          <w:rFonts w:ascii="Times New Roman" w:hAnsi="Times New Roman" w:cs="Times New Roman"/>
          <w:szCs w:val="24"/>
          <w:lang w:val="en-ID"/>
        </w:rPr>
        <w:t>Abimanyu</w:t>
      </w:r>
    </w:p>
    <w:p w14:paraId="1A3A3941" w14:textId="07BCABB1" w:rsidR="00465188" w:rsidRDefault="00465188" w:rsidP="00465188">
      <w:pPr>
        <w:pStyle w:val="Heading1"/>
        <w:rPr>
          <w:rFonts w:cs="Times New Roman"/>
          <w:sz w:val="28"/>
          <w:szCs w:val="28"/>
        </w:rPr>
      </w:pPr>
    </w:p>
    <w:p w14:paraId="21D0948B" w14:textId="77777777" w:rsidR="00465188" w:rsidRPr="00465188" w:rsidRDefault="00465188" w:rsidP="00465188">
      <w:pPr>
        <w:pStyle w:val="Heading1"/>
        <w:spacing w:line="600" w:lineRule="auto"/>
        <w:rPr>
          <w:rFonts w:cs="Times New Roman"/>
          <w:sz w:val="28"/>
          <w:szCs w:val="36"/>
        </w:rPr>
      </w:pPr>
      <w:bookmarkStart w:id="7" w:name="_Toc139409226"/>
      <w:r w:rsidRPr="00465188">
        <w:rPr>
          <w:rFonts w:cs="Times New Roman"/>
          <w:sz w:val="28"/>
          <w:szCs w:val="36"/>
        </w:rPr>
        <w:t>KATA PENGANTAR</w:t>
      </w:r>
      <w:bookmarkEnd w:id="7"/>
    </w:p>
    <w:p w14:paraId="59DF6CC0" w14:textId="77777777" w:rsidR="00465188" w:rsidRPr="00465188" w:rsidRDefault="00465188" w:rsidP="00465188">
      <w:pPr>
        <w:ind w:firstLine="567"/>
        <w:rPr>
          <w:rFonts w:ascii="Times New Roman" w:hAnsi="Times New Roman" w:cs="Times New Roman"/>
          <w:sz w:val="24"/>
          <w:szCs w:val="24"/>
        </w:rPr>
      </w:pPr>
      <w:r w:rsidRPr="00465188">
        <w:rPr>
          <w:rFonts w:ascii="Times New Roman" w:hAnsi="Times New Roman" w:cs="Times New Roman"/>
          <w:sz w:val="24"/>
          <w:szCs w:val="24"/>
        </w:rPr>
        <w:t>Puji dan syukur penulis panjatkan atas kehadirat Allah SWT yang telah memberikan segala nikmat, rahmat, dan karunia-Nya yang tak terkira jumlahnya kepada penulis sehingga dapat menyelesaikan tugas akhir ini dengan baik dan tepat waktu. Penulisan tugas akhir ini ditujukan sebagai persyaratan untuk memperoleh gelar Sarjana Komputer pada Institut Teknologi Telkom Purwokerto.</w:t>
      </w:r>
    </w:p>
    <w:p w14:paraId="6B5BF88C" w14:textId="088E808A" w:rsidR="00465188" w:rsidRPr="00465188" w:rsidRDefault="00465188" w:rsidP="00465188">
      <w:pPr>
        <w:ind w:firstLine="567"/>
        <w:rPr>
          <w:rFonts w:ascii="Times New Roman" w:hAnsi="Times New Roman" w:cs="Times New Roman"/>
          <w:sz w:val="24"/>
          <w:szCs w:val="24"/>
        </w:rPr>
      </w:pPr>
      <w:r w:rsidRPr="00465188">
        <w:rPr>
          <w:rFonts w:ascii="Times New Roman" w:hAnsi="Times New Roman" w:cs="Times New Roman"/>
          <w:sz w:val="24"/>
          <w:szCs w:val="24"/>
        </w:rPr>
        <w:t>Adapun judul tugas akhir ini yaitu “</w:t>
      </w:r>
      <w:r w:rsidRPr="00465188">
        <w:rPr>
          <w:rFonts w:ascii="Times New Roman" w:eastAsia="Times New Roman" w:hAnsi="Times New Roman" w:cs="Times New Roman"/>
          <w:b/>
          <w:sz w:val="24"/>
          <w:szCs w:val="24"/>
        </w:rPr>
        <w:t xml:space="preserve">RANCANG BANGUN KONTROLER MEDIA BUDIDAYA TERUMBU KARANG SKALA MIKRO DENGAN </w:t>
      </w:r>
      <w:r w:rsidRPr="00465188">
        <w:rPr>
          <w:rFonts w:ascii="Times New Roman" w:eastAsia="Times New Roman" w:hAnsi="Times New Roman" w:cs="Times New Roman"/>
          <w:b/>
          <w:i/>
          <w:sz w:val="24"/>
          <w:szCs w:val="24"/>
        </w:rPr>
        <w:t>ARDUINO NANO</w:t>
      </w:r>
      <w:r w:rsidRPr="00465188">
        <w:rPr>
          <w:rFonts w:ascii="Times New Roman" w:eastAsia="Times New Roman" w:hAnsi="Times New Roman" w:cs="Times New Roman"/>
          <w:b/>
          <w:sz w:val="24"/>
          <w:szCs w:val="24"/>
        </w:rPr>
        <w:t xml:space="preserve"> DAN </w:t>
      </w:r>
      <w:r w:rsidRPr="00465188">
        <w:rPr>
          <w:rFonts w:ascii="Times New Roman" w:eastAsia="Times New Roman" w:hAnsi="Times New Roman" w:cs="Times New Roman"/>
          <w:b/>
          <w:i/>
          <w:sz w:val="24"/>
          <w:szCs w:val="24"/>
        </w:rPr>
        <w:t>FLUTTER SDK</w:t>
      </w:r>
      <w:r w:rsidRPr="00465188">
        <w:rPr>
          <w:rFonts w:ascii="Times New Roman" w:hAnsi="Times New Roman" w:cs="Times New Roman"/>
          <w:sz w:val="24"/>
          <w:szCs w:val="24"/>
        </w:rPr>
        <w:t xml:space="preserve"> </w:t>
      </w:r>
      <w:r w:rsidRPr="00465188">
        <w:rPr>
          <w:rFonts w:ascii="Times New Roman" w:eastAsia="Times New Roman" w:hAnsi="Times New Roman" w:cs="Times New Roman"/>
          <w:b/>
          <w:sz w:val="24"/>
          <w:szCs w:val="24"/>
        </w:rPr>
        <w:t xml:space="preserve">RANCANG BANGUN KONTROLER MEDIA BUDIDAYA TERUMBU KARANG SKALA MIKRO DENGAN </w:t>
      </w:r>
      <w:r w:rsidRPr="00465188">
        <w:rPr>
          <w:rFonts w:ascii="Times New Roman" w:eastAsia="Times New Roman" w:hAnsi="Times New Roman" w:cs="Times New Roman"/>
          <w:b/>
          <w:i/>
          <w:sz w:val="24"/>
          <w:szCs w:val="24"/>
        </w:rPr>
        <w:t>ARDUINO NANO</w:t>
      </w:r>
      <w:r w:rsidRPr="00465188">
        <w:rPr>
          <w:rFonts w:ascii="Times New Roman" w:eastAsia="Times New Roman" w:hAnsi="Times New Roman" w:cs="Times New Roman"/>
          <w:b/>
          <w:sz w:val="24"/>
          <w:szCs w:val="24"/>
        </w:rPr>
        <w:t xml:space="preserve"> DAN </w:t>
      </w:r>
      <w:r w:rsidRPr="00465188">
        <w:rPr>
          <w:rFonts w:ascii="Times New Roman" w:eastAsia="Times New Roman" w:hAnsi="Times New Roman" w:cs="Times New Roman"/>
          <w:b/>
          <w:i/>
          <w:sz w:val="24"/>
          <w:szCs w:val="24"/>
        </w:rPr>
        <w:t>FLUTTER SDK</w:t>
      </w:r>
      <w:r w:rsidRPr="00465188">
        <w:rPr>
          <w:rFonts w:ascii="Times New Roman" w:hAnsi="Times New Roman" w:cs="Times New Roman"/>
          <w:sz w:val="24"/>
          <w:szCs w:val="24"/>
        </w:rPr>
        <w:t xml:space="preserve"> “. Adapun dalam proses penyelesaian penelitian dan penulisan tugas akhir ini tidak lepas dari bimbingan, dukungan, motivasi, doa, dan bantuan dari berbagai pihak. Penulis ingin mengucapkan banyak terima kasih kepada seluruh pihak yang terlibat dalam membantu proses penelitian dan penulisan tugas akhir ini. Oleh karena itu, penulis ingin mengucapkan terima kasih kepada:</w:t>
      </w:r>
    </w:p>
    <w:p w14:paraId="425AFF81"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Bapak Dr. Arfianto Fahmi, S.T., M.T. selaku Rektor Institut Teknologi Telkom Purwokerto.</w:t>
      </w:r>
    </w:p>
    <w:p w14:paraId="3808E064"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Bapak Auliya Burhanuddin, S.Si., M.Kom. selaku Dekan Fakultas Informatika Institut Teknologi Telkom Purwokerto.</w:t>
      </w:r>
    </w:p>
    <w:p w14:paraId="47951EB7" w14:textId="77777777"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sz w:val="24"/>
          <w:szCs w:val="24"/>
        </w:rPr>
        <w:t>Ibu Amalia Beladinna Arifa, S.Pd., M.Cs. selaku Kepala Program Studi S1 Teknik Informatika.</w:t>
      </w:r>
    </w:p>
    <w:p w14:paraId="1FF75BDC" w14:textId="4CC229DD" w:rsidR="00465188" w:rsidRPr="0046518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sidRPr="00465188">
        <w:rPr>
          <w:rFonts w:ascii="Times New Roman" w:hAnsi="Times New Roman" w:cs="Times New Roman"/>
          <w:iCs/>
          <w:color w:val="000000"/>
          <w:sz w:val="24"/>
          <w:szCs w:val="24"/>
        </w:rPr>
        <w:t>Aulia Desy Nur Utomo, S.Kom., M.Cs</w:t>
      </w:r>
      <w:r w:rsidRPr="00465188">
        <w:rPr>
          <w:rFonts w:ascii="Times New Roman" w:hAnsi="Times New Roman" w:cs="Times New Roman"/>
          <w:sz w:val="24"/>
          <w:szCs w:val="24"/>
        </w:rPr>
        <w:t>. selaku dosen pembimbing I yang telah bersedia membimbing serta mengarahkan penulis dalam menyelesaikan kesulitan yang dihadapi selama menyusun tugas akhir.</w:t>
      </w:r>
    </w:p>
    <w:p w14:paraId="6F8BD2F9" w14:textId="2850CF8B" w:rsidR="00465188" w:rsidRPr="00952D48" w:rsidRDefault="0046518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Pr>
          <w:rFonts w:ascii="Times New Roman" w:hAnsi="Times New Roman" w:cs="Times New Roman"/>
          <w:sz w:val="24"/>
          <w:szCs w:val="24"/>
          <w:lang w:val="en-ID"/>
        </w:rPr>
        <w:t>Orang tua</w:t>
      </w:r>
      <w:r w:rsidRPr="00465188">
        <w:rPr>
          <w:rFonts w:ascii="Times New Roman" w:hAnsi="Times New Roman" w:cs="Times New Roman"/>
          <w:sz w:val="24"/>
          <w:szCs w:val="24"/>
        </w:rPr>
        <w:t xml:space="preserve"> penulis, Bapak </w:t>
      </w:r>
      <w:r>
        <w:rPr>
          <w:rFonts w:ascii="Times New Roman" w:hAnsi="Times New Roman" w:cs="Times New Roman"/>
          <w:sz w:val="24"/>
          <w:szCs w:val="24"/>
          <w:lang w:val="en-ID"/>
        </w:rPr>
        <w:t>Sudarmono dan Ibu Lidia</w:t>
      </w:r>
      <w:r w:rsidRPr="00465188">
        <w:rPr>
          <w:rFonts w:ascii="Times New Roman" w:hAnsi="Times New Roman" w:cs="Times New Roman"/>
          <w:sz w:val="24"/>
          <w:szCs w:val="24"/>
        </w:rPr>
        <w:t xml:space="preserve"> yang selalu me</w:t>
      </w:r>
      <w:r>
        <w:rPr>
          <w:rFonts w:ascii="Times New Roman" w:hAnsi="Times New Roman" w:cs="Times New Roman"/>
          <w:sz w:val="24"/>
          <w:szCs w:val="24"/>
          <w:lang w:val="en-ID"/>
        </w:rPr>
        <w:t>mberikan doa</w:t>
      </w:r>
      <w:r w:rsidRPr="00465188">
        <w:rPr>
          <w:rFonts w:ascii="Times New Roman" w:hAnsi="Times New Roman" w:cs="Times New Roman"/>
          <w:sz w:val="24"/>
          <w:szCs w:val="24"/>
        </w:rPr>
        <w:t xml:space="preserve"> terbaik, memberikan motivasi dan dukungan kepada penulis, sehingga penulis mampu menamatkan pendidikan S1 dan mendapatkan gelar sarjana.</w:t>
      </w:r>
    </w:p>
    <w:p w14:paraId="32B3CEB1" w14:textId="33A0A343" w:rsidR="00952D48" w:rsidRPr="00952D48" w:rsidRDefault="00952D48" w:rsidP="0070638C">
      <w:pPr>
        <w:pStyle w:val="ListParagraph"/>
        <w:numPr>
          <w:ilvl w:val="0"/>
          <w:numId w:val="74"/>
        </w:numPr>
        <w:spacing w:after="0" w:line="360" w:lineRule="auto"/>
        <w:ind w:left="426" w:hanging="426"/>
        <w:contextualSpacing w:val="0"/>
        <w:jc w:val="both"/>
        <w:rPr>
          <w:rFonts w:ascii="Times New Roman" w:hAnsi="Times New Roman" w:cs="Times New Roman"/>
          <w:b/>
          <w:bCs/>
          <w:i/>
          <w:iCs/>
          <w:sz w:val="24"/>
          <w:szCs w:val="24"/>
        </w:rPr>
      </w:pPr>
      <w:r>
        <w:rPr>
          <w:rFonts w:ascii="Times New Roman" w:hAnsi="Times New Roman" w:cs="Times New Roman"/>
          <w:bCs/>
          <w:iCs/>
          <w:sz w:val="24"/>
          <w:szCs w:val="24"/>
          <w:lang w:val="en-ID"/>
        </w:rPr>
        <w:t xml:space="preserve">Teman-teman penulis yang telah memberikan dukunganya selama penulis </w:t>
      </w:r>
      <w:r w:rsidRPr="00952D48">
        <w:rPr>
          <w:rFonts w:ascii="Times New Roman" w:hAnsi="Times New Roman" w:cs="Times New Roman"/>
          <w:bCs/>
          <w:iCs/>
          <w:sz w:val="24"/>
          <w:szCs w:val="24"/>
          <w:lang w:val="en-ID"/>
        </w:rPr>
        <w:t>menempuh pendidikan di Institut Teknologi Telkom Purwokerto.</w:t>
      </w:r>
    </w:p>
    <w:p w14:paraId="0013FF10" w14:textId="77777777" w:rsidR="00952D48" w:rsidRPr="00952D48" w:rsidRDefault="00952D48" w:rsidP="00952D48">
      <w:pPr>
        <w:spacing w:before="120"/>
        <w:ind w:firstLine="426"/>
        <w:rPr>
          <w:rFonts w:ascii="Times New Roman" w:hAnsi="Times New Roman" w:cs="Times New Roman"/>
          <w:sz w:val="24"/>
          <w:szCs w:val="24"/>
        </w:rPr>
      </w:pPr>
      <w:r w:rsidRPr="00952D48">
        <w:rPr>
          <w:rFonts w:ascii="Times New Roman" w:hAnsi="Times New Roman" w:cs="Times New Roman"/>
          <w:sz w:val="24"/>
          <w:szCs w:val="24"/>
        </w:rPr>
        <w:t xml:space="preserve">Semoga Allah SWT senantiasa memberkahi dan membalas seluruh amal dan kebaikan kepada pihak-pihak yang telah membantu dalam menyelesaikan </w:t>
      </w:r>
      <w:r w:rsidRPr="00952D48">
        <w:rPr>
          <w:rFonts w:ascii="Times New Roman" w:hAnsi="Times New Roman" w:cs="Times New Roman"/>
          <w:sz w:val="24"/>
          <w:szCs w:val="24"/>
        </w:rPr>
        <w:lastRenderedPageBreak/>
        <w:t>pendidikan sarjana penulis. Penulis menyadari masih terdapat banyak kekurangan dalam penyusunan dan penulisan tugas akhir ini. Meskipun demikian, penulis berharap tugas akhir ini dapat bermanfaat bagi para pembacan.</w:t>
      </w:r>
    </w:p>
    <w:p w14:paraId="66E3CFA7" w14:textId="77777777" w:rsidR="00952D48" w:rsidRDefault="00952D48" w:rsidP="00952D48">
      <w:pPr>
        <w:spacing w:before="120"/>
        <w:ind w:left="4320" w:firstLine="720"/>
        <w:rPr>
          <w:rFonts w:ascii="Times New Roman" w:hAnsi="Times New Roman" w:cs="Times New Roman"/>
          <w:sz w:val="24"/>
          <w:szCs w:val="24"/>
          <w:lang w:val="en-ID"/>
        </w:rPr>
      </w:pPr>
      <w:r w:rsidRPr="00952D48">
        <w:rPr>
          <w:rFonts w:ascii="Times New Roman" w:hAnsi="Times New Roman" w:cs="Times New Roman"/>
          <w:sz w:val="24"/>
          <w:szCs w:val="24"/>
        </w:rPr>
        <w:t xml:space="preserve">Purwokerto, </w:t>
      </w:r>
      <w:r w:rsidRPr="00952D48">
        <w:rPr>
          <w:rFonts w:ascii="Times New Roman" w:hAnsi="Times New Roman" w:cs="Times New Roman"/>
          <w:sz w:val="24"/>
          <w:szCs w:val="24"/>
          <w:lang w:val="en-ID"/>
        </w:rPr>
        <w:t xml:space="preserve">12 Januari </w:t>
      </w:r>
      <w:r w:rsidRPr="00952D48">
        <w:rPr>
          <w:rFonts w:ascii="Times New Roman" w:hAnsi="Times New Roman" w:cs="Times New Roman"/>
          <w:sz w:val="24"/>
          <w:szCs w:val="24"/>
        </w:rPr>
        <w:t>202</w:t>
      </w:r>
      <w:r w:rsidRPr="00952D48">
        <w:rPr>
          <w:rFonts w:ascii="Times New Roman" w:hAnsi="Times New Roman" w:cs="Times New Roman"/>
          <w:sz w:val="24"/>
          <w:szCs w:val="24"/>
          <w:lang w:val="en-ID"/>
        </w:rPr>
        <w:t>4</w:t>
      </w:r>
    </w:p>
    <w:p w14:paraId="05FA988B" w14:textId="77777777" w:rsidR="00952D48" w:rsidRDefault="00952D48" w:rsidP="00952D48">
      <w:pPr>
        <w:spacing w:before="120"/>
        <w:ind w:left="4320" w:firstLine="720"/>
        <w:rPr>
          <w:rFonts w:ascii="Times New Roman" w:hAnsi="Times New Roman" w:cs="Times New Roman"/>
          <w:sz w:val="24"/>
          <w:szCs w:val="24"/>
          <w:lang w:val="en-ID"/>
        </w:rPr>
      </w:pPr>
    </w:p>
    <w:p w14:paraId="0A8EFA36" w14:textId="77777777" w:rsidR="00952D48" w:rsidRDefault="00952D48" w:rsidP="00952D48">
      <w:pPr>
        <w:spacing w:before="120"/>
        <w:ind w:left="4320" w:firstLine="720"/>
        <w:rPr>
          <w:rFonts w:ascii="Times New Roman" w:hAnsi="Times New Roman" w:cs="Times New Roman"/>
          <w:sz w:val="24"/>
          <w:szCs w:val="24"/>
          <w:lang w:val="en-ID"/>
        </w:rPr>
      </w:pPr>
    </w:p>
    <w:p w14:paraId="37716E74" w14:textId="79BAB3C1" w:rsidR="00952D48" w:rsidRPr="00952D48" w:rsidRDefault="00952D48" w:rsidP="00952D48">
      <w:pPr>
        <w:spacing w:before="120"/>
        <w:ind w:left="6480"/>
        <w:rPr>
          <w:rFonts w:ascii="Times New Roman" w:hAnsi="Times New Roman" w:cs="Times New Roman"/>
          <w:sz w:val="24"/>
          <w:szCs w:val="24"/>
          <w:lang w:val="en-ID"/>
        </w:rPr>
      </w:pPr>
      <w:r w:rsidRPr="00952D48">
        <w:rPr>
          <w:rFonts w:ascii="Times New Roman" w:hAnsi="Times New Roman" w:cs="Times New Roman"/>
          <w:sz w:val="24"/>
          <w:szCs w:val="24"/>
          <w:lang w:val="en-ID"/>
        </w:rPr>
        <w:t>Abimanyu</w:t>
      </w:r>
    </w:p>
    <w:p w14:paraId="34A41316" w14:textId="77777777" w:rsidR="00952D48" w:rsidRPr="00952D48" w:rsidRDefault="00952D48" w:rsidP="00952D48">
      <w:pPr>
        <w:spacing w:after="0" w:line="360" w:lineRule="auto"/>
        <w:jc w:val="both"/>
        <w:rPr>
          <w:rFonts w:ascii="Times New Roman" w:hAnsi="Times New Roman" w:cs="Times New Roman"/>
          <w:b/>
          <w:bCs/>
          <w:iCs/>
          <w:sz w:val="24"/>
          <w:szCs w:val="24"/>
        </w:rPr>
      </w:pPr>
    </w:p>
    <w:p w14:paraId="574B0F4A" w14:textId="77777777" w:rsidR="00465188" w:rsidRPr="00465188" w:rsidRDefault="00465188">
      <w:pPr>
        <w:pStyle w:val="Heading1"/>
        <w:rPr>
          <w:rFonts w:cs="Times New Roman"/>
          <w:sz w:val="28"/>
          <w:szCs w:val="28"/>
        </w:rPr>
      </w:pPr>
    </w:p>
    <w:p w14:paraId="24FB27B3" w14:textId="77777777" w:rsidR="00465188" w:rsidRPr="00465188" w:rsidRDefault="00465188">
      <w:pPr>
        <w:spacing w:after="0" w:line="240" w:lineRule="auto"/>
        <w:rPr>
          <w:rFonts w:ascii="Times New Roman" w:eastAsiaTheme="majorEastAsia" w:hAnsi="Times New Roman" w:cs="Times New Roman"/>
          <w:b/>
          <w:sz w:val="28"/>
          <w:szCs w:val="28"/>
        </w:rPr>
      </w:pPr>
      <w:r w:rsidRPr="00465188">
        <w:rPr>
          <w:rFonts w:ascii="Times New Roman" w:hAnsi="Times New Roman" w:cs="Times New Roman"/>
          <w:sz w:val="28"/>
          <w:szCs w:val="28"/>
        </w:rPr>
        <w:br w:type="page"/>
      </w:r>
    </w:p>
    <w:p w14:paraId="10B7CA99" w14:textId="75966059" w:rsidR="00922181" w:rsidRDefault="005E482F">
      <w:pPr>
        <w:pStyle w:val="Heading1"/>
        <w:rPr>
          <w:rFonts w:cs="Times New Roman"/>
          <w:sz w:val="28"/>
          <w:szCs w:val="28"/>
        </w:rPr>
      </w:pPr>
      <w:r>
        <w:rPr>
          <w:rFonts w:cs="Times New Roman"/>
          <w:sz w:val="28"/>
          <w:szCs w:val="28"/>
        </w:rPr>
        <w:lastRenderedPageBreak/>
        <w:t>DAFTAR ISI</w:t>
      </w:r>
      <w:bookmarkEnd w:id="5"/>
      <w:bookmarkEnd w:id="6"/>
    </w:p>
    <w:p w14:paraId="75E412CA" w14:textId="77777777" w:rsidR="00922181" w:rsidRDefault="00922181">
      <w:pPr>
        <w:pStyle w:val="TOCHeading2"/>
        <w:spacing w:line="360" w:lineRule="auto"/>
        <w:rPr>
          <w:rFonts w:ascii="Times New Roman" w:hAnsi="Times New Roman" w:cs="Times New Roman"/>
          <w:sz w:val="24"/>
          <w:szCs w:val="24"/>
        </w:rPr>
      </w:pPr>
      <w:bookmarkStart w:id="8" w:name="_Toc94477389"/>
      <w:bookmarkStart w:id="9" w:name="_Toc93269245"/>
    </w:p>
    <w:p w14:paraId="5CE45FE2" w14:textId="4335BAC3"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376DD7">
          <w:rPr>
            <w:noProof/>
            <w:webHidden/>
          </w:rPr>
          <w:t>ii</w:t>
        </w:r>
        <w:r w:rsidR="001D6BDA">
          <w:rPr>
            <w:noProof/>
            <w:webHidden/>
          </w:rPr>
          <w:fldChar w:fldCharType="end"/>
        </w:r>
      </w:hyperlink>
    </w:p>
    <w:p w14:paraId="403F3C37" w14:textId="66F7F669" w:rsidR="001D6BDA" w:rsidRDefault="00D761CE">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376DD7">
          <w:rPr>
            <w:b/>
            <w:bCs/>
            <w:noProof/>
            <w:webHidden/>
            <w:lang w:val="en-US"/>
          </w:rPr>
          <w:t>Error! Bookmark not defined.</w:t>
        </w:r>
        <w:r w:rsidR="001D6BDA">
          <w:rPr>
            <w:noProof/>
            <w:webHidden/>
          </w:rPr>
          <w:fldChar w:fldCharType="end"/>
        </w:r>
      </w:hyperlink>
    </w:p>
    <w:p w14:paraId="54F5DF06" w14:textId="2B2E009A" w:rsidR="001D6BDA" w:rsidRDefault="00D761CE">
      <w:pPr>
        <w:pStyle w:val="TOC1"/>
        <w:rPr>
          <w:noProof/>
        </w:rPr>
      </w:pPr>
      <w:hyperlink w:anchor="_Toc125720213" w:history="1">
        <w:r w:rsidR="00465188" w:rsidRPr="00465188">
          <w:rPr>
            <w:rStyle w:val="Hyperlink"/>
            <w:noProof/>
          </w:rPr>
          <w:t>HALAMAN PERNYATAAN KEASLIAN TUGAS AKHIR</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376DD7">
          <w:rPr>
            <w:noProof/>
            <w:webHidden/>
          </w:rPr>
          <w:t>iv</w:t>
        </w:r>
        <w:r w:rsidR="001D6BDA">
          <w:rPr>
            <w:noProof/>
            <w:webHidden/>
          </w:rPr>
          <w:fldChar w:fldCharType="end"/>
        </w:r>
      </w:hyperlink>
    </w:p>
    <w:p w14:paraId="26D7553F" w14:textId="26734D00" w:rsidR="00465188" w:rsidRPr="00465188" w:rsidRDefault="00D761CE" w:rsidP="00465188">
      <w:pPr>
        <w:pStyle w:val="TOC1"/>
        <w:rPr>
          <w:rFonts w:asciiTheme="minorHAnsi" w:eastAsiaTheme="minorEastAsia" w:hAnsiTheme="minorHAnsi" w:cstheme="minorBidi"/>
          <w:noProof/>
          <w:sz w:val="22"/>
          <w:szCs w:val="22"/>
          <w:lang w:val="en-US"/>
        </w:rPr>
      </w:pPr>
      <w:hyperlink w:anchor="_Toc125720213" w:history="1">
        <w:r w:rsidR="00465188">
          <w:rPr>
            <w:rStyle w:val="Hyperlink"/>
            <w:noProof/>
            <w:lang w:val="en-ID"/>
          </w:rPr>
          <w:t>KATA PENGANTAR</w:t>
        </w:r>
        <w:r w:rsidR="00465188" w:rsidRPr="00465188">
          <w:rPr>
            <w:rStyle w:val="Hyperlink"/>
            <w:noProof/>
          </w:rPr>
          <w:t xml:space="preserve"> </w:t>
        </w:r>
        <w:r w:rsidR="00465188">
          <w:rPr>
            <w:noProof/>
            <w:webHidden/>
          </w:rPr>
          <w:tab/>
        </w:r>
        <w:r w:rsidR="00465188">
          <w:rPr>
            <w:noProof/>
            <w:webHidden/>
          </w:rPr>
          <w:fldChar w:fldCharType="begin"/>
        </w:r>
        <w:r w:rsidR="00465188">
          <w:rPr>
            <w:noProof/>
            <w:webHidden/>
          </w:rPr>
          <w:instrText xml:space="preserve"> PAGEREF _Toc125720213 \h </w:instrText>
        </w:r>
        <w:r w:rsidR="00465188">
          <w:rPr>
            <w:noProof/>
            <w:webHidden/>
          </w:rPr>
        </w:r>
        <w:r w:rsidR="00465188">
          <w:rPr>
            <w:noProof/>
            <w:webHidden/>
          </w:rPr>
          <w:fldChar w:fldCharType="separate"/>
        </w:r>
        <w:r w:rsidR="00376DD7">
          <w:rPr>
            <w:noProof/>
            <w:webHidden/>
          </w:rPr>
          <w:t>iv</w:t>
        </w:r>
        <w:r w:rsidR="00465188">
          <w:rPr>
            <w:noProof/>
            <w:webHidden/>
          </w:rPr>
          <w:fldChar w:fldCharType="end"/>
        </w:r>
      </w:hyperlink>
    </w:p>
    <w:p w14:paraId="7779C93C" w14:textId="167D612C" w:rsidR="001D6BDA" w:rsidRDefault="00465188">
      <w:pPr>
        <w:pStyle w:val="TOC1"/>
        <w:rPr>
          <w:rFonts w:asciiTheme="minorHAnsi" w:eastAsiaTheme="minorEastAsia" w:hAnsiTheme="minorHAnsi" w:cstheme="minorBidi"/>
          <w:noProof/>
          <w:sz w:val="22"/>
          <w:szCs w:val="22"/>
          <w:lang w:val="en-US"/>
        </w:rPr>
      </w:pPr>
      <w:r>
        <w:rPr>
          <w:lang w:val="en-ID"/>
        </w:rPr>
        <w:t>DAFTAR ISI</w:t>
      </w:r>
      <w:hyperlink w:anchor="_Toc125720214" w:history="1">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376DD7">
          <w:rPr>
            <w:noProof/>
            <w:webHidden/>
          </w:rPr>
          <w:t>ix</w:t>
        </w:r>
        <w:r w:rsidR="001D6BDA">
          <w:rPr>
            <w:noProof/>
            <w:webHidden/>
          </w:rPr>
          <w:fldChar w:fldCharType="end"/>
        </w:r>
      </w:hyperlink>
    </w:p>
    <w:p w14:paraId="1629FDC2" w14:textId="6A4D5AA0" w:rsidR="001D6BDA" w:rsidRDefault="00465188">
      <w:pPr>
        <w:pStyle w:val="TOC1"/>
        <w:rPr>
          <w:rFonts w:asciiTheme="minorHAnsi" w:eastAsiaTheme="minorEastAsia" w:hAnsiTheme="minorHAnsi" w:cstheme="minorBidi"/>
          <w:noProof/>
          <w:sz w:val="22"/>
          <w:szCs w:val="22"/>
          <w:lang w:val="en-US"/>
        </w:rPr>
      </w:pPr>
      <w:r w:rsidRPr="00465188">
        <w:t xml:space="preserve">DAFTAR GAMBAR </w:t>
      </w:r>
      <w:hyperlink w:anchor="_Toc125720215" w:history="1">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376DD7">
          <w:rPr>
            <w:noProof/>
            <w:webHidden/>
          </w:rPr>
          <w:t>x</w:t>
        </w:r>
        <w:r w:rsidR="001D6BDA">
          <w:rPr>
            <w:noProof/>
            <w:webHidden/>
          </w:rPr>
          <w:fldChar w:fldCharType="end"/>
        </w:r>
      </w:hyperlink>
    </w:p>
    <w:p w14:paraId="63F8B1CC" w14:textId="2BFA4DE3" w:rsidR="001D6BDA" w:rsidRDefault="00465188">
      <w:pPr>
        <w:pStyle w:val="TOC1"/>
        <w:rPr>
          <w:rFonts w:asciiTheme="minorHAnsi" w:eastAsiaTheme="minorEastAsia" w:hAnsiTheme="minorHAnsi" w:cstheme="minorBidi"/>
          <w:noProof/>
          <w:sz w:val="22"/>
          <w:szCs w:val="22"/>
          <w:lang w:val="en-US"/>
        </w:rPr>
      </w:pPr>
      <w:r w:rsidRPr="00465188">
        <w:t xml:space="preserve">DAFTAR TABEL </w:t>
      </w:r>
      <w:hyperlink w:anchor="_Toc125720216" w:history="1">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376DD7">
          <w:rPr>
            <w:noProof/>
            <w:webHidden/>
          </w:rPr>
          <w:t>iv</w:t>
        </w:r>
        <w:r w:rsidR="001D6BDA">
          <w:rPr>
            <w:noProof/>
            <w:webHidden/>
          </w:rPr>
          <w:fldChar w:fldCharType="end"/>
        </w:r>
      </w:hyperlink>
    </w:p>
    <w:p w14:paraId="56C9D366" w14:textId="35B4BA09" w:rsidR="001D6BDA" w:rsidRDefault="00D761CE">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376DD7">
          <w:rPr>
            <w:noProof/>
            <w:webHidden/>
          </w:rPr>
          <w:t>1</w:t>
        </w:r>
        <w:r w:rsidR="001D6BDA">
          <w:rPr>
            <w:noProof/>
            <w:webHidden/>
          </w:rPr>
          <w:fldChar w:fldCharType="end"/>
        </w:r>
      </w:hyperlink>
    </w:p>
    <w:p w14:paraId="17BFC64D" w14:textId="663D94C9" w:rsidR="001D6BDA" w:rsidRDefault="00D761CE">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376DD7">
          <w:rPr>
            <w:noProof/>
            <w:webHidden/>
          </w:rPr>
          <w:t>1</w:t>
        </w:r>
        <w:r w:rsidR="001D6BDA">
          <w:rPr>
            <w:noProof/>
            <w:webHidden/>
          </w:rPr>
          <w:fldChar w:fldCharType="end"/>
        </w:r>
      </w:hyperlink>
    </w:p>
    <w:p w14:paraId="33272E12" w14:textId="063972F0" w:rsidR="001D6BDA" w:rsidRDefault="00D761CE">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376DD7">
          <w:rPr>
            <w:noProof/>
            <w:webHidden/>
          </w:rPr>
          <w:t>3</w:t>
        </w:r>
        <w:r w:rsidR="001D6BDA">
          <w:rPr>
            <w:noProof/>
            <w:webHidden/>
          </w:rPr>
          <w:fldChar w:fldCharType="end"/>
        </w:r>
      </w:hyperlink>
    </w:p>
    <w:p w14:paraId="011F47ED" w14:textId="1079C23E" w:rsidR="001D6BDA" w:rsidRDefault="00D761CE">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376DD7">
          <w:rPr>
            <w:noProof/>
            <w:webHidden/>
          </w:rPr>
          <w:t>3</w:t>
        </w:r>
        <w:r w:rsidR="001D6BDA">
          <w:rPr>
            <w:noProof/>
            <w:webHidden/>
          </w:rPr>
          <w:fldChar w:fldCharType="end"/>
        </w:r>
      </w:hyperlink>
    </w:p>
    <w:p w14:paraId="28170B57" w14:textId="47BF679A" w:rsidR="001D6BDA" w:rsidRDefault="00D761CE">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376DD7">
          <w:rPr>
            <w:noProof/>
            <w:webHidden/>
          </w:rPr>
          <w:t>3</w:t>
        </w:r>
        <w:r w:rsidR="001D6BDA">
          <w:rPr>
            <w:noProof/>
            <w:webHidden/>
          </w:rPr>
          <w:fldChar w:fldCharType="end"/>
        </w:r>
      </w:hyperlink>
    </w:p>
    <w:p w14:paraId="171AE3F2" w14:textId="4B4596D8" w:rsidR="001D6BDA" w:rsidRDefault="00D761CE">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376DD7">
          <w:rPr>
            <w:noProof/>
            <w:webHidden/>
          </w:rPr>
          <w:t>4</w:t>
        </w:r>
        <w:r w:rsidR="001D6BDA">
          <w:rPr>
            <w:noProof/>
            <w:webHidden/>
          </w:rPr>
          <w:fldChar w:fldCharType="end"/>
        </w:r>
      </w:hyperlink>
    </w:p>
    <w:p w14:paraId="7DA789FF" w14:textId="15283B83" w:rsidR="001D6BDA" w:rsidRDefault="00D761CE">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376DD7">
          <w:rPr>
            <w:noProof/>
            <w:webHidden/>
          </w:rPr>
          <w:t>4</w:t>
        </w:r>
        <w:r w:rsidR="001D6BDA">
          <w:rPr>
            <w:noProof/>
            <w:webHidden/>
          </w:rPr>
          <w:fldChar w:fldCharType="end"/>
        </w:r>
      </w:hyperlink>
    </w:p>
    <w:p w14:paraId="1F660459" w14:textId="175DD42E" w:rsidR="001D6BDA" w:rsidRDefault="00D761CE">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376DD7">
          <w:rPr>
            <w:noProof/>
            <w:webHidden/>
          </w:rPr>
          <w:t>6</w:t>
        </w:r>
        <w:r w:rsidR="001D6BDA">
          <w:rPr>
            <w:noProof/>
            <w:webHidden/>
          </w:rPr>
          <w:fldChar w:fldCharType="end"/>
        </w:r>
      </w:hyperlink>
    </w:p>
    <w:p w14:paraId="27C17A37" w14:textId="237EB449" w:rsidR="001D6BDA" w:rsidRDefault="00D761CE">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376DD7">
          <w:rPr>
            <w:noProof/>
            <w:webHidden/>
          </w:rPr>
          <w:t>6</w:t>
        </w:r>
        <w:r w:rsidR="001D6BDA">
          <w:rPr>
            <w:noProof/>
            <w:webHidden/>
          </w:rPr>
          <w:fldChar w:fldCharType="end"/>
        </w:r>
      </w:hyperlink>
    </w:p>
    <w:p w14:paraId="447A4614" w14:textId="2BFE406E" w:rsidR="001D6BDA" w:rsidRDefault="00D761CE">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21DF4CA7" w14:textId="4B52592F" w:rsidR="001D6BDA" w:rsidRDefault="00D761CE">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0E8C5EEA" w14:textId="3CF1C86B" w:rsidR="001D6BDA" w:rsidRDefault="00D761CE">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3A21EBFC" w14:textId="527C2519" w:rsidR="001D6BDA" w:rsidRDefault="00D761CE">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376DD7">
          <w:rPr>
            <w:noProof/>
            <w:webHidden/>
          </w:rPr>
          <w:t>15</w:t>
        </w:r>
        <w:r w:rsidR="001D6BDA">
          <w:rPr>
            <w:noProof/>
            <w:webHidden/>
          </w:rPr>
          <w:fldChar w:fldCharType="end"/>
        </w:r>
      </w:hyperlink>
    </w:p>
    <w:p w14:paraId="4266E622" w14:textId="6B6C4198" w:rsidR="001D6BDA" w:rsidRDefault="00D761CE">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00977A0D" w14:textId="0951D89B" w:rsidR="001D6BDA" w:rsidRDefault="00D761CE">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4E31F414" w14:textId="332635EC" w:rsidR="001D6BDA" w:rsidRDefault="00D761CE">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6D6D7550" w14:textId="0E2AC2FB" w:rsidR="001D6BDA" w:rsidRDefault="00D761CE">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376DD7">
          <w:rPr>
            <w:noProof/>
            <w:webHidden/>
          </w:rPr>
          <w:t>16</w:t>
        </w:r>
        <w:r w:rsidR="001D6BDA">
          <w:rPr>
            <w:noProof/>
            <w:webHidden/>
          </w:rPr>
          <w:fldChar w:fldCharType="end"/>
        </w:r>
      </w:hyperlink>
    </w:p>
    <w:p w14:paraId="1B3A5F66" w14:textId="64B49492" w:rsidR="001D6BDA" w:rsidRDefault="00D761CE">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376DD7">
          <w:rPr>
            <w:noProof/>
            <w:webHidden/>
          </w:rPr>
          <w:t>17</w:t>
        </w:r>
        <w:r w:rsidR="001D6BDA">
          <w:rPr>
            <w:noProof/>
            <w:webHidden/>
          </w:rPr>
          <w:fldChar w:fldCharType="end"/>
        </w:r>
      </w:hyperlink>
    </w:p>
    <w:p w14:paraId="296A7DBC" w14:textId="710F05E5" w:rsidR="001D6BDA" w:rsidRDefault="00D761CE">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376DD7">
          <w:rPr>
            <w:noProof/>
            <w:webHidden/>
          </w:rPr>
          <w:t>17</w:t>
        </w:r>
        <w:r w:rsidR="001D6BDA">
          <w:rPr>
            <w:noProof/>
            <w:webHidden/>
          </w:rPr>
          <w:fldChar w:fldCharType="end"/>
        </w:r>
      </w:hyperlink>
    </w:p>
    <w:p w14:paraId="7566592E" w14:textId="4F5D465E" w:rsidR="001D6BDA" w:rsidRDefault="00D761CE">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376DD7">
          <w:rPr>
            <w:b/>
            <w:bCs/>
            <w:noProof/>
            <w:webHidden/>
            <w:lang w:val="en-US"/>
          </w:rPr>
          <w:t>Error! Bookmark not defined.</w:t>
        </w:r>
        <w:r w:rsidR="001D6BDA">
          <w:rPr>
            <w:noProof/>
            <w:webHidden/>
          </w:rPr>
          <w:fldChar w:fldCharType="end"/>
        </w:r>
      </w:hyperlink>
    </w:p>
    <w:p w14:paraId="72782947" w14:textId="5914F374" w:rsidR="001D6BDA" w:rsidRDefault="00D761CE">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06D47478" w14:textId="29C0B23A" w:rsidR="001D6BDA" w:rsidRDefault="00D761CE">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1F84D3D2" w14:textId="798BB5FC" w:rsidR="001D6BDA" w:rsidRDefault="00D761CE">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45BEE9EB" w14:textId="21634828" w:rsidR="001D6BDA" w:rsidRDefault="00D761CE">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376DD7">
          <w:rPr>
            <w:noProof/>
            <w:webHidden/>
          </w:rPr>
          <w:t>18</w:t>
        </w:r>
        <w:r w:rsidR="001D6BDA">
          <w:rPr>
            <w:noProof/>
            <w:webHidden/>
          </w:rPr>
          <w:fldChar w:fldCharType="end"/>
        </w:r>
      </w:hyperlink>
    </w:p>
    <w:p w14:paraId="4820B2EA" w14:textId="1A9CD731" w:rsidR="001D6BDA" w:rsidRDefault="00D761CE">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376DD7">
          <w:rPr>
            <w:b/>
            <w:bCs/>
            <w:noProof/>
            <w:webHidden/>
            <w:lang w:val="en-US"/>
          </w:rPr>
          <w:t>Error! Bookmark not defined.</w:t>
        </w:r>
        <w:r w:rsidR="001D6BDA">
          <w:rPr>
            <w:noProof/>
            <w:webHidden/>
          </w:rPr>
          <w:fldChar w:fldCharType="end"/>
        </w:r>
      </w:hyperlink>
    </w:p>
    <w:p w14:paraId="297C8CFB" w14:textId="0500B689" w:rsidR="001D6BDA" w:rsidRDefault="00D761CE">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376DD7">
          <w:rPr>
            <w:noProof/>
            <w:webHidden/>
          </w:rPr>
          <w:t>115</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10" w:name="_Toc125720214"/>
      <w:r>
        <w:rPr>
          <w:rFonts w:cs="Times New Roman"/>
          <w:sz w:val="28"/>
          <w:szCs w:val="36"/>
        </w:rPr>
        <w:lastRenderedPageBreak/>
        <w:t>DAFTAR GAMBAR</w:t>
      </w:r>
      <w:bookmarkEnd w:id="8"/>
      <w:bookmarkEnd w:id="10"/>
    </w:p>
    <w:p w14:paraId="5AD7D24C" w14:textId="67BAC68A"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sidR="00376DD7">
          <w:rPr>
            <w:rFonts w:cs="Times New Roman"/>
            <w:noProof/>
          </w:rPr>
          <w:t>18</w:t>
        </w:r>
        <w:r>
          <w:rPr>
            <w:rFonts w:cs="Times New Roman"/>
          </w:rPr>
          <w:fldChar w:fldCharType="end"/>
        </w:r>
      </w:hyperlink>
    </w:p>
    <w:p w14:paraId="24ABA1AD" w14:textId="77777777" w:rsidR="00922181" w:rsidRDefault="00D761CE">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D761CE">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D761CE">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D761CE">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D761CE">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D761CE">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D761CE">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D761CE">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D761CE">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11" w:name="_Toc94477390"/>
      <w:bookmarkStart w:id="12" w:name="_Toc125720215"/>
      <w:r>
        <w:rPr>
          <w:rFonts w:cs="Times New Roman"/>
          <w:sz w:val="28"/>
          <w:szCs w:val="36"/>
        </w:rPr>
        <w:lastRenderedPageBreak/>
        <w:t>DAFTAR TABEL</w:t>
      </w:r>
      <w:bookmarkEnd w:id="11"/>
      <w:bookmarkEnd w:id="12"/>
    </w:p>
    <w:p w14:paraId="72170A90" w14:textId="022C0CE4"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sidR="00376DD7">
          <w:rPr>
            <w:rFonts w:cs="Times New Roman"/>
            <w:noProof/>
          </w:rPr>
          <w:t>9</w:t>
        </w:r>
        <w:r>
          <w:rPr>
            <w:rFonts w:cs="Times New Roman"/>
          </w:rPr>
          <w:fldChar w:fldCharType="end"/>
        </w:r>
      </w:hyperlink>
    </w:p>
    <w:p w14:paraId="78FD1A30" w14:textId="77777777" w:rsidR="00922181" w:rsidRDefault="00D761C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D761C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D761C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D761C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D761C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D761C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D761CE">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D761CE">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D761CE">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D761CE">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71C5CA9E" w14:textId="4079D8F5" w:rsidR="00922181" w:rsidRPr="00465188" w:rsidRDefault="001D6BDA" w:rsidP="00465188">
      <w:pPr>
        <w:jc w:val="center"/>
        <w:rPr>
          <w:rFonts w:ascii="Times New Roman" w:hAnsi="Times New Roman" w:cs="Times New Roman"/>
          <w:b/>
          <w:sz w:val="28"/>
          <w:szCs w:val="28"/>
        </w:rPr>
      </w:pPr>
      <w:bookmarkStart w:id="13" w:name="_Toc94477392"/>
      <w:bookmarkEnd w:id="9"/>
      <w:r w:rsidRPr="00465188">
        <w:rPr>
          <w:rFonts w:ascii="Times New Roman" w:hAnsi="Times New Roman" w:cs="Times New Roman"/>
          <w:b/>
          <w:sz w:val="28"/>
          <w:szCs w:val="28"/>
        </w:rPr>
        <w:lastRenderedPageBreak/>
        <w:t>ABSTRAK</w:t>
      </w:r>
      <w:bookmarkEnd w:id="13"/>
    </w:p>
    <w:p w14:paraId="16233904" w14:textId="6329C83F" w:rsidR="00922181" w:rsidRPr="00952D48" w:rsidRDefault="005E482F" w:rsidP="00952D48">
      <w:pPr>
        <w:ind w:left="720" w:firstLine="720"/>
        <w:jc w:val="both"/>
        <w:rPr>
          <w:rFonts w:ascii="Times New Roman" w:hAnsi="Times New Roman" w:cs="Times New Roman"/>
          <w:lang w:val="en-US"/>
        </w:rPr>
      </w:pPr>
      <w:r w:rsidRPr="00952D48">
        <w:rPr>
          <w:rFonts w:ascii="Times New Roman" w:hAnsi="Times New Roman" w:cs="Times New Roman"/>
          <w:lang w:val="en-US"/>
        </w:rPr>
        <w:t xml:space="preserve">Indonesia adalah negara kepulauan yang memiliki kekayaan sumber daya alam hayati laut yang sangat melimpah dengan potensi pemanfaatan yang besar. Dengan bentangan gugusan terumbu karang </w:t>
      </w:r>
      <w:r w:rsidR="004F3D1E">
        <w:rPr>
          <w:rFonts w:ascii="Times New Roman" w:hAnsi="Times New Roman" w:cs="Times New Roman"/>
          <w:lang w:val="en-US"/>
        </w:rPr>
        <w:t xml:space="preserve">sebesar ±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952D48">
        <w:rPr>
          <w:rFonts w:ascii="Times New Roman" w:hAnsi="Times New Roman" w:cs="Times New Roman"/>
          <w:lang w:val="en-US"/>
        </w:rPr>
        <w:t xml:space="preserve"> </w:t>
      </w:r>
      <w:r w:rsidR="004F3D1E">
        <w:rPr>
          <w:rFonts w:ascii="Times New Roman" w:hAnsi="Times New Roman" w:cs="Times New Roman"/>
          <w:lang w:val="en-US"/>
        </w:rPr>
        <w:t>setara dengan</w:t>
      </w:r>
      <w:r w:rsidRPr="00952D48">
        <w:rPr>
          <w:rFonts w:ascii="Times New Roman" w:hAnsi="Times New Roman" w:cs="Times New Roman"/>
          <w:lang w:val="en-US"/>
        </w:rPr>
        <w:t xml:space="preserve"> 17 persen dari </w:t>
      </w:r>
      <w:r w:rsidR="004F3D1E">
        <w:rPr>
          <w:rFonts w:ascii="Times New Roman" w:hAnsi="Times New Roman" w:cs="Times New Roman"/>
          <w:lang w:val="en-US"/>
        </w:rPr>
        <w:t>keseluruhan luas</w:t>
      </w:r>
      <w:r w:rsidRPr="00952D48">
        <w:rPr>
          <w:rFonts w:ascii="Times New Roman" w:hAnsi="Times New Roman" w:cs="Times New Roman"/>
          <w:lang w:val="en-US"/>
        </w:rPr>
        <w:t xml:space="preserve"> gugusan terumbu karang dunia menjadikan indonesia sebagai negara dengan bentangan gugusan terumbu karang terluas kedua di dunia. Namun kegiatan manusia dan </w:t>
      </w:r>
      <w:r w:rsidR="004F3D1E">
        <w:rPr>
          <w:rFonts w:ascii="Times New Roman" w:hAnsi="Times New Roman" w:cs="Times New Roman"/>
          <w:lang w:val="en-US"/>
        </w:rPr>
        <w:t xml:space="preserve">kenaikan </w:t>
      </w:r>
      <w:r w:rsidRPr="00952D48">
        <w:rPr>
          <w:rFonts w:ascii="Times New Roman" w:hAnsi="Times New Roman" w:cs="Times New Roman"/>
          <w:lang w:val="en-US"/>
        </w:rPr>
        <w:t xml:space="preserve">suhu air laut </w:t>
      </w:r>
      <w:r w:rsidR="004F3D1E">
        <w:rPr>
          <w:rFonts w:ascii="Times New Roman" w:hAnsi="Times New Roman" w:cs="Times New Roman"/>
          <w:lang w:val="en-US"/>
        </w:rPr>
        <w:t>yang di</w:t>
      </w:r>
      <w:r w:rsidRPr="00952D48">
        <w:rPr>
          <w:rFonts w:ascii="Times New Roman" w:hAnsi="Times New Roman" w:cs="Times New Roman"/>
          <w:lang w:val="en-US"/>
        </w:rPr>
        <w:t>akibat</w:t>
      </w:r>
      <w:r w:rsidR="004F3D1E">
        <w:rPr>
          <w:rFonts w:ascii="Times New Roman" w:hAnsi="Times New Roman" w:cs="Times New Roman"/>
          <w:lang w:val="en-US"/>
        </w:rPr>
        <w:t xml:space="preserve">kan oleh </w:t>
      </w:r>
      <w:r w:rsidRPr="00952D48">
        <w:rPr>
          <w:rFonts w:ascii="Times New Roman" w:hAnsi="Times New Roman" w:cs="Times New Roman"/>
          <w:lang w:val="en-US"/>
        </w:rPr>
        <w:t xml:space="preserve">pemanasan global menciptakan ancaman besar bagi kelestarian terumbu karang, </w:t>
      </w:r>
      <w:r w:rsidR="004F3D1E">
        <w:rPr>
          <w:rFonts w:ascii="Times New Roman" w:hAnsi="Times New Roman" w:cs="Times New Roman"/>
          <w:lang w:val="en-US"/>
        </w:rPr>
        <w:t xml:space="preserve">dimana </w:t>
      </w:r>
      <w:r w:rsidRPr="00952D48">
        <w:rPr>
          <w:rFonts w:ascii="Times New Roman" w:hAnsi="Times New Roman" w:cs="Times New Roman"/>
          <w:lang w:val="en-US"/>
        </w:rPr>
        <w:t xml:space="preserve">polusi dan kenaikan suhu </w:t>
      </w:r>
      <w:r w:rsidR="004F3D1E">
        <w:rPr>
          <w:rFonts w:ascii="Times New Roman" w:hAnsi="Times New Roman" w:cs="Times New Roman"/>
          <w:lang w:val="en-US"/>
        </w:rPr>
        <w:t xml:space="preserve">rata-rata </w:t>
      </w:r>
      <w:r w:rsidRPr="00952D48">
        <w:rPr>
          <w:rFonts w:ascii="Times New Roman" w:hAnsi="Times New Roman" w:cs="Times New Roman"/>
          <w:lang w:val="en-US"/>
        </w:rPr>
        <w:t>air laut dapat</w:t>
      </w:r>
      <w:r w:rsidR="004F3D1E">
        <w:rPr>
          <w:rFonts w:ascii="Times New Roman" w:hAnsi="Times New Roman" w:cs="Times New Roman"/>
          <w:lang w:val="en-US"/>
        </w:rPr>
        <w:t xml:space="preserve"> secara langsung</w:t>
      </w:r>
      <w:r w:rsidRPr="00952D48">
        <w:rPr>
          <w:rFonts w:ascii="Times New Roman" w:hAnsi="Times New Roman" w:cs="Times New Roman"/>
          <w:lang w:val="en-US"/>
        </w:rPr>
        <w:t xml:space="preserve"> menyebabkan</w:t>
      </w:r>
      <w:r w:rsidR="004F3D1E">
        <w:rPr>
          <w:rFonts w:ascii="Times New Roman" w:hAnsi="Times New Roman" w:cs="Times New Roman"/>
          <w:lang w:val="en-US"/>
        </w:rPr>
        <w:t xml:space="preserve"> terjadinya</w:t>
      </w:r>
      <w:r w:rsidRPr="00952D48">
        <w:rPr>
          <w:rFonts w:ascii="Times New Roman" w:hAnsi="Times New Roman" w:cs="Times New Roman"/>
          <w:lang w:val="en-US"/>
        </w:rPr>
        <w:t xml:space="preserve"> pemutihan terumbu karang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yang </w:t>
      </w:r>
      <w:r w:rsidR="004F3D1E">
        <w:rPr>
          <w:rFonts w:ascii="Times New Roman" w:hAnsi="Times New Roman" w:cs="Times New Roman"/>
          <w:lang w:val="en-US"/>
        </w:rPr>
        <w:t xml:space="preserve">bisa mengakibatkan </w:t>
      </w:r>
      <w:r w:rsidRPr="00952D48">
        <w:rPr>
          <w:rFonts w:ascii="Times New Roman" w:hAnsi="Times New Roman" w:cs="Times New Roman"/>
          <w:lang w:val="en-US"/>
        </w:rPr>
        <w:t xml:space="preserve">kematian massal terumbu karang. Dilihat dari penyebabnya kerusakan terumbu karang yang terjadi dapat di kelompokan menjadi dua kategori utama, yaitu kerusakan yang diakibatkan oleh </w:t>
      </w:r>
      <w:r w:rsidR="004F3D1E">
        <w:rPr>
          <w:rFonts w:ascii="Times New Roman" w:hAnsi="Times New Roman" w:cs="Times New Roman"/>
          <w:lang w:val="en-US"/>
        </w:rPr>
        <w:t>efek dari kegiatan sehari-hari</w:t>
      </w:r>
      <w:r w:rsidRPr="00952D48">
        <w:rPr>
          <w:rFonts w:ascii="Times New Roman" w:hAnsi="Times New Roman" w:cs="Times New Roman"/>
          <w:lang w:val="en-US"/>
        </w:rPr>
        <w:t xml:space="preserve"> manusia </w:t>
      </w:r>
      <w:r w:rsidR="004F3D1E">
        <w:rPr>
          <w:rFonts w:ascii="Times New Roman" w:hAnsi="Times New Roman" w:cs="Times New Roman"/>
          <w:lang w:val="en-US"/>
        </w:rPr>
        <w:t xml:space="preserve">sebagai contoh seperti </w:t>
      </w:r>
      <w:r w:rsidRPr="00952D48">
        <w:rPr>
          <w:rFonts w:ascii="Times New Roman" w:hAnsi="Times New Roman" w:cs="Times New Roman"/>
          <w:lang w:val="en-US"/>
        </w:rPr>
        <w:t xml:space="preserve">penambangan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perdagangan </w:t>
      </w:r>
      <w:r w:rsidR="004F3D1E">
        <w:rPr>
          <w:rFonts w:ascii="Times New Roman" w:hAnsi="Times New Roman" w:cs="Times New Roman"/>
          <w:lang w:val="en-US"/>
        </w:rPr>
        <w:t xml:space="preserve">koloni </w:t>
      </w:r>
      <w:r w:rsidRPr="00952D48">
        <w:rPr>
          <w:rFonts w:ascii="Times New Roman" w:hAnsi="Times New Roman" w:cs="Times New Roman"/>
          <w:lang w:val="en-US"/>
        </w:rPr>
        <w:t>karang, p</w:t>
      </w:r>
      <w:r w:rsidR="004F3D1E">
        <w:rPr>
          <w:rFonts w:ascii="Times New Roman" w:hAnsi="Times New Roman" w:cs="Times New Roman"/>
          <w:lang w:val="en-US"/>
        </w:rPr>
        <w:t>enangkapan</w:t>
      </w:r>
      <w:r w:rsidRPr="00952D48">
        <w:rPr>
          <w:rFonts w:ascii="Times New Roman" w:hAnsi="Times New Roman" w:cs="Times New Roman"/>
          <w:lang w:val="en-US"/>
        </w:rPr>
        <w:t xml:space="preserve"> ikan </w:t>
      </w:r>
      <w:r w:rsidR="004F3D1E">
        <w:rPr>
          <w:rFonts w:ascii="Times New Roman" w:hAnsi="Times New Roman" w:cs="Times New Roman"/>
          <w:lang w:val="en-US"/>
        </w:rPr>
        <w:t xml:space="preserve">menggunakan peledak </w:t>
      </w:r>
      <w:r w:rsidRPr="00952D48">
        <w:rPr>
          <w:rFonts w:ascii="Times New Roman" w:hAnsi="Times New Roman" w:cs="Times New Roman"/>
          <w:lang w:val="en-US"/>
        </w:rPr>
        <w:t xml:space="preserve">di daerah terumbu karang, aktifitas nelayan yang menggunakan pukat harimau, dan </w:t>
      </w:r>
      <w:r w:rsidR="004F3D1E">
        <w:rPr>
          <w:rFonts w:ascii="Times New Roman" w:hAnsi="Times New Roman" w:cs="Times New Roman"/>
          <w:lang w:val="en-US"/>
        </w:rPr>
        <w:t xml:space="preserve">penyebab </w:t>
      </w:r>
      <w:r w:rsidRPr="00952D48">
        <w:rPr>
          <w:rFonts w:ascii="Times New Roman" w:hAnsi="Times New Roman" w:cs="Times New Roman"/>
          <w:lang w:val="en-US"/>
        </w:rPr>
        <w:t xml:space="preserve">lain. Sementara kerusakan yang </w:t>
      </w:r>
      <w:r w:rsidR="004F3D1E">
        <w:rPr>
          <w:rFonts w:ascii="Times New Roman" w:hAnsi="Times New Roman" w:cs="Times New Roman"/>
          <w:lang w:val="en-US"/>
        </w:rPr>
        <w:t xml:space="preserve">terjadi karena </w:t>
      </w:r>
      <w:r w:rsidRPr="00952D48">
        <w:rPr>
          <w:rFonts w:ascii="Times New Roman" w:hAnsi="Times New Roman" w:cs="Times New Roman"/>
          <w:lang w:val="en-US"/>
        </w:rPr>
        <w:t xml:space="preserve">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w:t>
      </w:r>
      <w:r w:rsidR="004F3D1E">
        <w:rPr>
          <w:rFonts w:ascii="Times New Roman" w:hAnsi="Times New Roman" w:cs="Times New Roman"/>
          <w:lang w:val="en-US"/>
        </w:rPr>
        <w:t>gugusan</w:t>
      </w:r>
      <w:r w:rsidRPr="00952D48">
        <w:rPr>
          <w:rFonts w:ascii="Times New Roman" w:hAnsi="Times New Roman" w:cs="Times New Roman"/>
          <w:lang w:val="en-US"/>
        </w:rPr>
        <w:t xml:space="preserve"> terumbu karang di </w:t>
      </w:r>
      <w:r w:rsidR="004F3D1E">
        <w:rPr>
          <w:rFonts w:ascii="Times New Roman" w:hAnsi="Times New Roman" w:cs="Times New Roman"/>
          <w:lang w:val="en-US"/>
        </w:rPr>
        <w:t>pesisir</w:t>
      </w:r>
      <w:r w:rsidRPr="00952D48">
        <w:rPr>
          <w:rFonts w:ascii="Times New Roman" w:hAnsi="Times New Roman" w:cs="Times New Roman"/>
          <w:lang w:val="en-US"/>
        </w:rPr>
        <w:t xml:space="preserve"> Gili Matra pada tahun 2016, terjadi kenaikan suhu yang mengakibatkan 50% koloni karang mengalami pemutihan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sedangkan 11% koloni karang ditemukan dalam kondisi pucat dan terdapat kematian koloni karang sebesar 1% dari koloni karang yang terdampak pemutihan. </w:t>
      </w:r>
      <w:r w:rsidRPr="00952D48">
        <w:rPr>
          <w:rFonts w:ascii="Times New Roman" w:hAnsi="Times New Roman" w:cs="Times New Roman"/>
        </w:rPr>
        <w:t>Dengan ancaman kerusakan masif akibat kerusakan lingkungan dan peman</w:t>
      </w:r>
      <w:r w:rsidRPr="00952D48">
        <w:rPr>
          <w:rFonts w:ascii="Times New Roman" w:hAnsi="Times New Roman" w:cs="Times New Roman"/>
          <w:lang w:val="en-US"/>
        </w:rPr>
        <w:t>a</w:t>
      </w:r>
      <w:r w:rsidRPr="00952D48">
        <w:rPr>
          <w:rFonts w:ascii="Times New Roman" w:hAnsi="Times New Roman" w:cs="Times New Roman"/>
        </w:rPr>
        <w:t>san global ini tentunya upaya pencegahan dengan cara budidaya yang dilakukan pada media yang terkontrol dan terisolasi dari lautan lepas menjadi salah satu alternatif</w:t>
      </w:r>
      <w:r w:rsidRPr="00952D48">
        <w:rPr>
          <w:rFonts w:ascii="Times New Roman" w:hAnsi="Times New Roman" w:cs="Times New Roman"/>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Transplantasi karang adalah metode </w:t>
      </w:r>
      <w:r w:rsidR="004F3D1E">
        <w:rPr>
          <w:rFonts w:ascii="Times New Roman" w:hAnsi="Times New Roman" w:cs="Times New Roman"/>
          <w:lang w:val="en-US"/>
        </w:rPr>
        <w:t xml:space="preserve">perkembangbiakan vegetatif </w:t>
      </w:r>
      <w:r w:rsidRPr="00952D48">
        <w:rPr>
          <w:rFonts w:ascii="Times New Roman" w:hAnsi="Times New Roman" w:cs="Times New Roman"/>
          <w:lang w:val="en-US"/>
        </w:rPr>
        <w:t>koloni karang</w:t>
      </w:r>
      <w:r w:rsidR="004F3D1E">
        <w:rPr>
          <w:rFonts w:ascii="Times New Roman" w:hAnsi="Times New Roman" w:cs="Times New Roman"/>
          <w:lang w:val="en-US"/>
        </w:rPr>
        <w:t xml:space="preserve">, </w:t>
      </w:r>
      <w:r w:rsidRPr="00952D48">
        <w:rPr>
          <w:rFonts w:ascii="Times New Roman" w:hAnsi="Times New Roman" w:cs="Times New Roman"/>
          <w:lang w:val="en-US"/>
        </w:rPr>
        <w:t>dengan melakukan fragmentasi</w:t>
      </w:r>
      <w:r w:rsidR="004F3D1E">
        <w:rPr>
          <w:rFonts w:ascii="Times New Roman" w:hAnsi="Times New Roman" w:cs="Times New Roman"/>
          <w:lang w:val="en-US"/>
        </w:rPr>
        <w:t xml:space="preserve"> atau pemecahan</w:t>
      </w:r>
      <w:r w:rsidRPr="00952D48">
        <w:rPr>
          <w:rFonts w:ascii="Times New Roman" w:hAnsi="Times New Roman" w:cs="Times New Roman"/>
          <w:lang w:val="en-US"/>
        </w:rPr>
        <w:t xml:space="preserve"> pada koloni karang untuk selanjutnya fragmen koloni ditempatkan pada media budidaya terkontrol.</w:t>
      </w:r>
      <w:r w:rsidR="000C0AAD">
        <w:rPr>
          <w:rFonts w:ascii="Times New Roman" w:hAnsi="Times New Roman" w:cs="Times New Roman"/>
          <w:lang w:val="en-US"/>
        </w:rPr>
        <w:t xml:space="preserve"> IOT atau</w:t>
      </w:r>
      <w:r w:rsidRPr="00952D48">
        <w:rPr>
          <w:rFonts w:ascii="Times New Roman" w:hAnsi="Times New Roman" w:cs="Times New Roman"/>
          <w:lang w:val="en-US"/>
        </w:rPr>
        <w:t xml:space="preserve">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w:t>
      </w:r>
      <w:r w:rsidR="000C0AAD">
        <w:rPr>
          <w:rFonts w:ascii="Times New Roman" w:hAnsi="Times New Roman" w:cs="Times New Roman"/>
          <w:lang w:val="en-US"/>
        </w:rPr>
        <w:t>merupakan</w:t>
      </w:r>
      <w:r w:rsidRPr="00952D48">
        <w:rPr>
          <w:rFonts w:ascii="Times New Roman" w:hAnsi="Times New Roman" w:cs="Times New Roman"/>
          <w:lang w:val="en-US"/>
        </w:rPr>
        <w:t xml:space="preserve"> teknologi yang </w:t>
      </w:r>
      <w:r w:rsidR="000C0AAD">
        <w:rPr>
          <w:rFonts w:ascii="Times New Roman" w:hAnsi="Times New Roman" w:cs="Times New Roman"/>
          <w:lang w:val="en-US"/>
        </w:rPr>
        <w:t xml:space="preserve">sedang </w:t>
      </w:r>
      <w:r w:rsidRPr="00952D48">
        <w:rPr>
          <w:rFonts w:ascii="Times New Roman" w:hAnsi="Times New Roman" w:cs="Times New Roman"/>
          <w:lang w:val="en-US"/>
        </w:rPr>
        <w:t xml:space="preserve">berkembang pesat </w:t>
      </w:r>
      <w:r w:rsidR="000C0AAD">
        <w:rPr>
          <w:rFonts w:ascii="Times New Roman" w:hAnsi="Times New Roman" w:cs="Times New Roman"/>
          <w:lang w:val="en-US"/>
        </w:rPr>
        <w:t>dimana melalui teknologi ini dapat</w:t>
      </w:r>
      <w:r w:rsidRPr="00952D48">
        <w:rPr>
          <w:rFonts w:ascii="Times New Roman" w:hAnsi="Times New Roman" w:cs="Times New Roman"/>
          <w:lang w:val="en-US"/>
        </w:rPr>
        <w:t xml:space="preserve"> memberikan </w:t>
      </w:r>
      <w:r w:rsidR="000C0AAD">
        <w:rPr>
          <w:rFonts w:ascii="Times New Roman" w:hAnsi="Times New Roman" w:cs="Times New Roman"/>
          <w:lang w:val="en-US"/>
        </w:rPr>
        <w:t>kemudahan</w:t>
      </w:r>
      <w:r w:rsidRPr="00952D48">
        <w:rPr>
          <w:rFonts w:ascii="Times New Roman" w:hAnsi="Times New Roman" w:cs="Times New Roman"/>
          <w:lang w:val="en-US"/>
        </w:rPr>
        <w:t xml:space="preserve"> </w:t>
      </w:r>
      <w:r w:rsidR="000C0AAD">
        <w:rPr>
          <w:rFonts w:ascii="Times New Roman" w:hAnsi="Times New Roman" w:cs="Times New Roman"/>
          <w:lang w:val="en-US"/>
        </w:rPr>
        <w:t>ketika dibutuhkan sebuah media</w:t>
      </w:r>
      <w:r w:rsidRPr="00952D48">
        <w:rPr>
          <w:rFonts w:ascii="Times New Roman" w:hAnsi="Times New Roman" w:cs="Times New Roman"/>
          <w:lang w:val="en-US"/>
        </w:rPr>
        <w:t xml:space="preserve"> </w:t>
      </w:r>
      <w:r w:rsidRPr="00952D48">
        <w:rPr>
          <w:rFonts w:ascii="Times New Roman" w:hAnsi="Times New Roman" w:cs="Times New Roman"/>
          <w:i/>
          <w:lang w:val="en-US"/>
        </w:rPr>
        <w:t>monitoring</w:t>
      </w:r>
      <w:r w:rsidRPr="00952D48">
        <w:rPr>
          <w:rFonts w:ascii="Times New Roman" w:hAnsi="Times New Roman" w:cs="Times New Roman"/>
          <w:lang w:val="en-US"/>
        </w:rPr>
        <w:t xml:space="preserve"> dan </w:t>
      </w:r>
      <w:r w:rsidR="000C0AAD">
        <w:rPr>
          <w:rFonts w:ascii="Times New Roman" w:hAnsi="Times New Roman" w:cs="Times New Roman"/>
          <w:lang w:val="en-US"/>
        </w:rPr>
        <w:t xml:space="preserve">media </w:t>
      </w:r>
      <w:r w:rsidRPr="00952D48">
        <w:rPr>
          <w:rFonts w:ascii="Times New Roman" w:hAnsi="Times New Roman" w:cs="Times New Roman"/>
          <w:lang w:val="en-US"/>
        </w:rPr>
        <w:t xml:space="preserve">kontrol terhadap </w:t>
      </w:r>
      <w:r w:rsidR="000C0AAD">
        <w:rPr>
          <w:rFonts w:ascii="Times New Roman" w:hAnsi="Times New Roman" w:cs="Times New Roman"/>
          <w:lang w:val="en-US"/>
        </w:rPr>
        <w:t xml:space="preserve">suatu </w:t>
      </w:r>
      <w:r w:rsidRPr="00952D48">
        <w:rPr>
          <w:rFonts w:ascii="Times New Roman" w:hAnsi="Times New Roman" w:cs="Times New Roman"/>
          <w:i/>
          <w:lang w:val="en-US"/>
        </w:rPr>
        <w:t>parameter</w:t>
      </w:r>
      <w:r w:rsidRPr="00952D48">
        <w:rPr>
          <w:rFonts w:ascii="Times New Roman" w:hAnsi="Times New Roman" w:cs="Times New Roman"/>
          <w:lang w:val="en-US"/>
        </w:rPr>
        <w:t xml:space="preserve"> </w:t>
      </w:r>
      <w:r w:rsidR="000C0AAD">
        <w:rPr>
          <w:rFonts w:ascii="Times New Roman" w:hAnsi="Times New Roman" w:cs="Times New Roman"/>
          <w:lang w:val="en-US"/>
        </w:rPr>
        <w:t xml:space="preserve">dalam hal ini adalah </w:t>
      </w:r>
      <w:r w:rsidR="000C0AAD" w:rsidRPr="000C0AAD">
        <w:rPr>
          <w:rFonts w:ascii="Times New Roman" w:hAnsi="Times New Roman" w:cs="Times New Roman"/>
          <w:i/>
          <w:lang w:val="en-US"/>
        </w:rPr>
        <w:t>parameter</w:t>
      </w:r>
      <w:r w:rsidR="000C0AAD">
        <w:rPr>
          <w:rFonts w:ascii="Times New Roman" w:hAnsi="Times New Roman" w:cs="Times New Roman"/>
          <w:lang w:val="en-US"/>
        </w:rPr>
        <w:t xml:space="preserve"> </w:t>
      </w:r>
      <w:r w:rsidRPr="00952D48">
        <w:rPr>
          <w:rFonts w:ascii="Times New Roman" w:hAnsi="Times New Roman" w:cs="Times New Roman"/>
          <w:lang w:val="en-US"/>
        </w:rPr>
        <w:t xml:space="preserve">air akuarium. Dengan perangkat kontroler berbasis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pengguna dapat mengakses informasi </w:t>
      </w:r>
      <w:r w:rsidRPr="00952D48">
        <w:rPr>
          <w:rFonts w:ascii="Times New Roman" w:hAnsi="Times New Roman" w:cs="Times New Roman"/>
          <w:i/>
          <w:lang w:val="en-US"/>
        </w:rPr>
        <w:t>parameter</w:t>
      </w:r>
      <w:r w:rsidRPr="00952D48">
        <w:rPr>
          <w:rFonts w:ascii="Times New Roman" w:hAnsi="Times New Roman" w:cs="Times New Roman"/>
          <w:lang w:val="en-US"/>
        </w:rPr>
        <w:t xml:space="preserve"> air dan mengontrol instrumen pendukung kehidupan di mana pun pengguna berada. Salah satu pemanfaatan </w:t>
      </w:r>
      <w:r w:rsidRPr="00952D48">
        <w:rPr>
          <w:rFonts w:ascii="Times New Roman" w:hAnsi="Times New Roman" w:cs="Times New Roman"/>
          <w:i/>
          <w:lang w:val="en-US"/>
        </w:rPr>
        <w:t xml:space="preserve">Internet of things </w:t>
      </w:r>
      <w:r w:rsidRPr="00952D48">
        <w:rPr>
          <w:rFonts w:ascii="Times New Roman" w:hAnsi="Times New Roman" w:cs="Times New Roman"/>
          <w:lang w:val="en-US"/>
        </w:rPr>
        <w:t xml:space="preserve">adalah pengendalian jarak jauh. Hal ini memungkinkan pengguna untuk mengendalikan perangkat pencahayaan kapanpun dan di mana pun, dengan </w:t>
      </w:r>
      <w:r w:rsidRPr="00952D48">
        <w:rPr>
          <w:rFonts w:ascii="Times New Roman" w:hAnsi="Times New Roman" w:cs="Times New Roman"/>
          <w:lang w:val="en-US"/>
        </w:rPr>
        <w:lastRenderedPageBreak/>
        <w:t xml:space="preserve">catatan di lokasi perangkat kontroler digunakan terdapat akses </w:t>
      </w:r>
      <w:r w:rsidRPr="00952D48">
        <w:rPr>
          <w:rFonts w:ascii="Times New Roman" w:hAnsi="Times New Roman" w:cs="Times New Roman"/>
          <w:i/>
          <w:lang w:val="en-US"/>
        </w:rPr>
        <w:t>internet</w:t>
      </w:r>
      <w:r w:rsidRPr="00952D48">
        <w:rPr>
          <w:rFonts w:ascii="Times New Roman" w:hAnsi="Times New Roman" w:cs="Times New Roman"/>
          <w:lang w:val="en-US"/>
        </w:rPr>
        <w:t xml:space="preserve"> yang dapat digunakan dan memadai.</w:t>
      </w:r>
    </w:p>
    <w:p w14:paraId="1BD195C2" w14:textId="77777777" w:rsidR="00952D48" w:rsidRDefault="005E482F">
      <w:pPr>
        <w:spacing w:line="360" w:lineRule="auto"/>
        <w:jc w:val="both"/>
        <w:rPr>
          <w:lang w:val="en-US"/>
        </w:r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6501B807" w14:textId="22AD1CE7" w:rsidR="00952D48" w:rsidRPr="00952D48" w:rsidRDefault="00952D48" w:rsidP="00952D48">
      <w:pPr>
        <w:jc w:val="center"/>
        <w:rPr>
          <w:rFonts w:ascii="Times New Roman" w:hAnsi="Times New Roman" w:cs="Times New Roman"/>
          <w:b/>
          <w:i/>
          <w:sz w:val="28"/>
          <w:szCs w:val="28"/>
          <w:lang w:val="en-ID"/>
        </w:rPr>
      </w:pPr>
      <w:r w:rsidRPr="00952D48">
        <w:rPr>
          <w:rFonts w:ascii="Times New Roman" w:hAnsi="Times New Roman" w:cs="Times New Roman"/>
          <w:b/>
          <w:i/>
          <w:sz w:val="28"/>
          <w:szCs w:val="28"/>
        </w:rPr>
        <w:t>A</w:t>
      </w:r>
      <w:r w:rsidRPr="00952D48">
        <w:rPr>
          <w:rFonts w:ascii="Times New Roman" w:hAnsi="Times New Roman" w:cs="Times New Roman"/>
          <w:b/>
          <w:i/>
          <w:sz w:val="28"/>
          <w:szCs w:val="28"/>
          <w:lang w:val="en-ID"/>
        </w:rPr>
        <w:t>BSTRACT</w:t>
      </w:r>
    </w:p>
    <w:p w14:paraId="16BEA52D" w14:textId="37F2E10B" w:rsidR="00952D48" w:rsidRPr="00952D48" w:rsidRDefault="000C0AAD" w:rsidP="000C0AAD">
      <w:pPr>
        <w:spacing w:line="360" w:lineRule="auto"/>
        <w:jc w:val="both"/>
        <w:rPr>
          <w:rFonts w:ascii="Times New Roman" w:hAnsi="Times New Roman" w:cs="Times New Roman"/>
          <w:lang w:val="en-US"/>
        </w:rPr>
      </w:pPr>
      <w:r w:rsidRPr="000C0AAD">
        <w:rPr>
          <w:rFonts w:ascii="Times New Roman" w:hAnsi="Times New Roman" w:cs="Times New Roman"/>
          <w:lang w:val="en-US"/>
        </w:rPr>
        <w:t xml:space="preserve">Indonesia is an archipelago that has an abundance of marine biological resources with great potential for utilization. With a coral reef area of </w:t>
      </w:r>
      <w:r>
        <w:rPr>
          <w:rFonts w:ascii="Times New Roman" w:hAnsi="Times New Roman" w:cs="Times New Roman"/>
          <w:lang w:val="en-US"/>
        </w:rPr>
        <w:t xml:space="preserve">±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0C0AAD">
        <w:rPr>
          <w:rFonts w:ascii="Times New Roman" w:hAnsi="Times New Roman" w:cs="Times New Roman"/>
          <w:lang w:val="en-US"/>
        </w:rPr>
        <w:t>, equivalent to 17 percent of the total area of the world's coral reefs, Indonesia is the country with the second largest coral reef area in the world. However, human activities and rising sea temperatures caused by global warming pose a major threat to the sustainability of coral reefs, where pollution and rising average sea temperatures can directly cause coral bleaching, which can lead to the mass death of coral reefs. In terms of causes, coral reef damage can be categorized into two main categories, namely damage caused by the effects of daily human activities such as coral colony mining, coral colony trading, explosive fishing in coral reef areas, fishing activities that use trawling, and other causes.</w:t>
      </w:r>
      <w:r w:rsidR="00952D48" w:rsidRPr="00952D48">
        <w:rPr>
          <w:rFonts w:ascii="Times New Roman" w:hAnsi="Times New Roman" w:cs="Times New Roman"/>
          <w:lang w:val="en-US"/>
        </w:rPr>
        <w:t xml:space="preserve"> While damage caused by nature is such as climate change, biological activity, the spread of disease, and the presence of predatory animals. Indonesia itself has a high risk in terms of damage to coral reefs, this is caused by overfishing using destructive tools, waste pollution, oil spills</w:t>
      </w:r>
      <w:r w:rsidR="00952D48">
        <w:rPr>
          <w:rFonts w:ascii="Times New Roman" w:hAnsi="Times New Roman" w:cs="Times New Roman"/>
          <w:lang w:val="en-US"/>
        </w:rPr>
        <w:t xml:space="preserve">, </w:t>
      </w:r>
      <w:r w:rsidR="00952D48" w:rsidRPr="00952D48">
        <w:rPr>
          <w:rFonts w:ascii="Times New Roman" w:hAnsi="Times New Roman" w:cs="Times New Roman"/>
          <w:lang w:val="en-US"/>
        </w:rPr>
        <w:t>and development that is close to the shoreline, resulting in smothering. This is evidenced by the condition of the coral reef ecosystem in the waters of Gili Matra in 2016, an increase in temperature resulted in 50% of coral colonies experiencing bleaching (coral bleaching), while 11% of coral colonies were found in pale conditions and there was coral colony mortality of 1% of coral colonies affected by bleaching. With the threat of massive damage due to environmental damage and global warming, of course, prevention efforts by means of cultivation carried out in controlled media and isolated from the open ocean are one alternative. When compared to coral reef cultivation in the open ocean, isolated coral reef cultivation in aquarium culture media has advantages in terms of control because water quality can be carefully controlled. Coral reef rehabilitation efforts through aquaculture can be done with coral transplantation methods.</w:t>
      </w:r>
      <w:r w:rsidR="00E900BB">
        <w:rPr>
          <w:rFonts w:ascii="Times New Roman" w:hAnsi="Times New Roman" w:cs="Times New Roman"/>
          <w:lang w:val="en-US"/>
        </w:rPr>
        <w:t xml:space="preserve"> </w:t>
      </w:r>
      <w:r w:rsidR="00E900BB" w:rsidRPr="00E900BB">
        <w:rPr>
          <w:rFonts w:ascii="Times New Roman" w:hAnsi="Times New Roman" w:cs="Times New Roman"/>
          <w:lang w:val="en-US"/>
        </w:rPr>
        <w:t xml:space="preserve">Coral transplantation is a method of planting and growing coral colonies by fragmenting coral colonies and then placing colony fragments in controlled cultivation media. </w:t>
      </w:r>
      <w:r w:rsidRPr="000C0AAD">
        <w:rPr>
          <w:rFonts w:ascii="Times New Roman" w:hAnsi="Times New Roman" w:cs="Times New Roman"/>
          <w:lang w:val="en-US"/>
        </w:rPr>
        <w:t>IOT or Internet of things is a technology that is growing rapidly</w:t>
      </w:r>
      <w:r w:rsidR="00E900BB" w:rsidRPr="00E900BB">
        <w:rPr>
          <w:rFonts w:ascii="Times New Roman" w:hAnsi="Times New Roman" w:cs="Times New Roman"/>
          <w:lang w:val="en-US"/>
        </w:rPr>
        <w:t xml:space="preserve"> </w:t>
      </w:r>
      <w:r w:rsidRPr="000C0AAD">
        <w:rPr>
          <w:rFonts w:ascii="Times New Roman" w:hAnsi="Times New Roman" w:cs="Times New Roman"/>
          <w:lang w:val="en-US"/>
        </w:rPr>
        <w:t>where through this technology it can provide convenience when a monitoring and control media is needed for a parameter, in this case the aquarium water parameter</w:t>
      </w:r>
      <w:r w:rsidR="00E900BB" w:rsidRPr="00E900BB">
        <w:rPr>
          <w:rFonts w:ascii="Times New Roman" w:hAnsi="Times New Roman" w:cs="Times New Roman"/>
          <w:lang w:val="en-US"/>
        </w:rPr>
        <w:t>.</w:t>
      </w:r>
      <w:r>
        <w:rPr>
          <w:rFonts w:ascii="Times New Roman" w:hAnsi="Times New Roman" w:cs="Times New Roman"/>
          <w:lang w:val="en-US"/>
        </w:rPr>
        <w:t xml:space="preserve"> </w:t>
      </w:r>
      <w:r w:rsidR="00E900BB" w:rsidRPr="00E900BB">
        <w:rPr>
          <w:rFonts w:ascii="Times New Roman" w:hAnsi="Times New Roman" w:cs="Times New Roman"/>
          <w:lang w:val="en-US"/>
        </w:rPr>
        <w:t xml:space="preserve">With an Internet of things-based controller device, users can access water parameter information </w:t>
      </w:r>
      <w:r w:rsidR="00E900BB" w:rsidRPr="00E900BB">
        <w:rPr>
          <w:rFonts w:ascii="Times New Roman" w:hAnsi="Times New Roman" w:cs="Times New Roman"/>
          <w:lang w:val="en-US"/>
        </w:rPr>
        <w:lastRenderedPageBreak/>
        <w:t xml:space="preserve">and control life support instruments wherever the user </w:t>
      </w:r>
      <w:proofErr w:type="gramStart"/>
      <w:r w:rsidR="00E900BB" w:rsidRPr="00E900BB">
        <w:rPr>
          <w:rFonts w:ascii="Times New Roman" w:hAnsi="Times New Roman" w:cs="Times New Roman"/>
          <w:lang w:val="en-US"/>
        </w:rPr>
        <w:t>is.One</w:t>
      </w:r>
      <w:proofErr w:type="gramEnd"/>
      <w:r w:rsidR="00E900BB" w:rsidRPr="00E900BB">
        <w:rPr>
          <w:rFonts w:ascii="Times New Roman" w:hAnsi="Times New Roman" w:cs="Times New Roman"/>
          <w:lang w:val="en-US"/>
        </w:rPr>
        <w:t xml:space="preserve"> utilization of the Internet of things is remote control.This allows users to control lighting devices anytime and anywhere, provided that the location where the controller device is used has usable and adequate internet access.</w:t>
      </w:r>
    </w:p>
    <w:p w14:paraId="5C213464" w14:textId="06864505" w:rsidR="00952D48" w:rsidRDefault="00952D48" w:rsidP="00952D48">
      <w:pPr>
        <w:spacing w:line="360" w:lineRule="auto"/>
        <w:jc w:val="both"/>
        <w:rPr>
          <w:lang w:val="en-US"/>
        </w:rPr>
      </w:pPr>
      <w:r>
        <w:rPr>
          <w:rFonts w:ascii="Times New Roman" w:hAnsi="Times New Roman" w:cs="Times New Roman"/>
          <w:b/>
          <w:bCs/>
          <w:i/>
          <w:iCs/>
          <w:sz w:val="20"/>
          <w:szCs w:val="20"/>
        </w:rPr>
        <w:t>K</w:t>
      </w:r>
      <w:r w:rsidR="00E900BB">
        <w:rPr>
          <w:rFonts w:ascii="Times New Roman" w:hAnsi="Times New Roman" w:cs="Times New Roman"/>
          <w:b/>
          <w:bCs/>
          <w:i/>
          <w:iCs/>
          <w:sz w:val="20"/>
          <w:szCs w:val="20"/>
          <w:lang w:val="en-ID"/>
        </w:rPr>
        <w:t>eyword</w:t>
      </w:r>
      <w:r>
        <w:rPr>
          <w:rFonts w:ascii="Times New Roman" w:hAnsi="Times New Roman" w:cs="Times New Roman"/>
          <w:b/>
          <w:bCs/>
          <w:i/>
          <w:iCs/>
          <w:sz w:val="20"/>
          <w:szCs w:val="20"/>
        </w:rPr>
        <w:t xml:space="preserve"> : </w:t>
      </w:r>
      <w:r w:rsidR="00E900BB">
        <w:rPr>
          <w:rFonts w:ascii="Times New Roman" w:hAnsi="Times New Roman" w:cs="Times New Roman"/>
          <w:b/>
          <w:bCs/>
          <w:i/>
          <w:iCs/>
          <w:sz w:val="20"/>
          <w:szCs w:val="20"/>
          <w:lang w:val="en-US"/>
        </w:rPr>
        <w:t>Coral Reefs</w:t>
      </w:r>
      <w:r>
        <w:rPr>
          <w:rFonts w:ascii="Times New Roman" w:hAnsi="Times New Roman" w:cs="Times New Roman"/>
          <w:b/>
          <w:bCs/>
          <w:i/>
          <w:iCs/>
          <w:sz w:val="20"/>
          <w:szCs w:val="20"/>
          <w:lang w:val="en-US"/>
        </w:rPr>
        <w:t xml:space="preserve">, </w:t>
      </w:r>
      <w:r w:rsidR="00E900BB">
        <w:rPr>
          <w:rFonts w:ascii="Times New Roman" w:hAnsi="Times New Roman" w:cs="Times New Roman"/>
          <w:b/>
          <w:bCs/>
          <w:i/>
          <w:iCs/>
          <w:sz w:val="20"/>
          <w:szCs w:val="20"/>
          <w:lang w:val="en-US"/>
        </w:rPr>
        <w:t>Coral Fragmentation</w:t>
      </w:r>
      <w:r>
        <w:rPr>
          <w:rFonts w:ascii="Times New Roman" w:hAnsi="Times New Roman" w:cs="Times New Roman"/>
          <w:b/>
          <w:bCs/>
          <w:i/>
          <w:iCs/>
          <w:sz w:val="20"/>
          <w:szCs w:val="20"/>
          <w:lang w:val="en-US"/>
        </w:rPr>
        <w:t>, Firebase, Arduino Nano, Android, Flutte</w:t>
      </w:r>
      <w:r>
        <w:rPr>
          <w:lang w:val="en-US"/>
        </w:rPr>
        <w:t>r</w:t>
      </w:r>
    </w:p>
    <w:p w14:paraId="522FFFD9" w14:textId="3D2A411E" w:rsidR="00952D48" w:rsidRPr="00952D48" w:rsidRDefault="00952D48" w:rsidP="00952D48">
      <w:pPr>
        <w:spacing w:after="0" w:line="240" w:lineRule="auto"/>
        <w:rPr>
          <w:lang w:val="en-US"/>
        </w:rPr>
        <w:sectPr w:rsidR="00952D48" w:rsidRPr="00952D48">
          <w:headerReference w:type="default" r:id="rId28"/>
          <w:pgSz w:w="11906" w:h="16838"/>
          <w:pgMar w:top="2268" w:right="1701" w:bottom="1701" w:left="2268" w:header="706" w:footer="706" w:gutter="0"/>
          <w:pgNumType w:fmt="lowerRoman" w:start="1"/>
          <w:cols w:space="708"/>
          <w:docGrid w:linePitch="360"/>
        </w:sectPr>
      </w:pPr>
    </w:p>
    <w:p w14:paraId="520F98E0" w14:textId="77777777" w:rsidR="00922181" w:rsidRDefault="005E482F">
      <w:pPr>
        <w:pStyle w:val="Heading41"/>
        <w:rPr>
          <w:lang w:val="en-US"/>
        </w:rPr>
      </w:pPr>
      <w:bookmarkStart w:id="14" w:name="_Toc94477393"/>
      <w:bookmarkStart w:id="15" w:name="_Toc125720217"/>
      <w:r>
        <w:lastRenderedPageBreak/>
        <w:t>BAB I</w:t>
      </w:r>
      <w:bookmarkEnd w:id="14"/>
      <w:bookmarkEnd w:id="15"/>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6" w:name="_Toc94477394"/>
      <w:bookmarkStart w:id="17" w:name="_Toc125720218"/>
      <w:r>
        <w:rPr>
          <w:rFonts w:cs="Times New Roman"/>
        </w:rPr>
        <w:t>Latar Belakang</w:t>
      </w:r>
      <w:bookmarkStart w:id="18" w:name="_Hlk108184490"/>
      <w:bookmarkEnd w:id="16"/>
      <w:bookmarkEnd w:id="17"/>
    </w:p>
    <w:p w14:paraId="1C9D52BE" w14:textId="68750F2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onesia adalah negara kepulauan </w:t>
      </w:r>
      <w:r w:rsidR="000C0AAD">
        <w:rPr>
          <w:rFonts w:ascii="Times New Roman" w:hAnsi="Times New Roman" w:cs="Times New Roman"/>
          <w:sz w:val="24"/>
          <w:szCs w:val="24"/>
          <w:lang w:val="en-US"/>
        </w:rPr>
        <w:t>dengan</w:t>
      </w:r>
      <w:r>
        <w:rPr>
          <w:rFonts w:ascii="Times New Roman" w:hAnsi="Times New Roman" w:cs="Times New Roman"/>
          <w:sz w:val="24"/>
          <w:szCs w:val="24"/>
          <w:lang w:val="en-US"/>
        </w:rPr>
        <w:t xml:space="preserve">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C0AAD">
        <w:rPr>
          <w:rFonts w:ascii="Times New Roman" w:hAnsi="Times New Roman" w:cs="Times New Roman"/>
          <w:sz w:val="24"/>
          <w:szCs w:val="24"/>
          <w:lang w:val="en-US"/>
        </w:rPr>
        <w:t xml:space="preserve">Salah satu </w:t>
      </w:r>
      <w:r>
        <w:rPr>
          <w:rFonts w:ascii="Times New Roman" w:hAnsi="Times New Roman" w:cs="Times New Roman"/>
          <w:sz w:val="24"/>
          <w:szCs w:val="24"/>
          <w:lang w:val="en-US"/>
        </w:rPr>
        <w:t xml:space="preserve">sumber daya alam hayati laut yang melimpah tersebar di seluruh perairan laut dan pantai Indonesia </w:t>
      </w:r>
      <w:r w:rsidR="000C0AAD">
        <w:rPr>
          <w:rFonts w:ascii="Times New Roman" w:hAnsi="Times New Roman" w:cs="Times New Roman"/>
          <w:sz w:val="24"/>
          <w:szCs w:val="24"/>
          <w:lang w:val="en-US"/>
        </w:rPr>
        <w:t>adalah terumbu kara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w:t>
      </w:r>
      <w:r w:rsidR="000C0AAD">
        <w:rPr>
          <w:rFonts w:ascii="Times New Roman" w:hAnsi="Times New Roman" w:cs="Times New Roman"/>
          <w:lang w:val="en-US"/>
        </w:rPr>
        <w:t xml:space="preserve">± </w:t>
      </w:r>
      <w:r w:rsidR="000C0AAD"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000C0AAD" w:rsidRPr="00952D48">
        <w:rPr>
          <w:rFonts w:ascii="Times New Roman" w:hAnsi="Times New Roman" w:cs="Times New Roman"/>
          <w:lang w:val="en-US"/>
        </w:rPr>
        <w:t xml:space="preserve"> </w:t>
      </w:r>
      <w:r>
        <w:rPr>
          <w:rFonts w:ascii="Times New Roman" w:hAnsi="Times New Roman" w:cs="Times New Roman"/>
          <w:sz w:val="24"/>
          <w:szCs w:val="24"/>
          <w:lang w:val="en-US"/>
        </w:rPr>
        <w:t xml:space="preserve"> atau </w:t>
      </w:r>
      <w:r w:rsidR="000C0AAD">
        <w:rPr>
          <w:rFonts w:ascii="Times New Roman" w:hAnsi="Times New Roman" w:cs="Times New Roman"/>
          <w:sz w:val="24"/>
          <w:szCs w:val="24"/>
          <w:lang w:val="en-US"/>
        </w:rPr>
        <w:t xml:space="preserve">sebesar </w:t>
      </w:r>
      <w:r>
        <w:rPr>
          <w:rFonts w:ascii="Times New Roman" w:hAnsi="Times New Roman" w:cs="Times New Roman"/>
          <w:sz w:val="24"/>
          <w:szCs w:val="24"/>
          <w:lang w:val="en-US"/>
        </w:rPr>
        <w:t>17 persen dari luas</w:t>
      </w:r>
      <w:r w:rsidR="000C0AAD">
        <w:rPr>
          <w:rFonts w:ascii="Times New Roman" w:hAnsi="Times New Roman" w:cs="Times New Roman"/>
          <w:sz w:val="24"/>
          <w:szCs w:val="24"/>
          <w:lang w:val="en-US"/>
        </w:rPr>
        <w:t xml:space="preserve"> keseluruhan</w:t>
      </w:r>
      <w:r>
        <w:rPr>
          <w:rFonts w:ascii="Times New Roman" w:hAnsi="Times New Roman" w:cs="Times New Roman"/>
          <w:sz w:val="24"/>
          <w:szCs w:val="24"/>
          <w:lang w:val="en-US"/>
        </w:rPr>
        <w:t xml:space="preserve">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san global ini tentunya upaya pencegahan dengan cara budidaya 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9" w:name="_Toc94477395"/>
      <w:bookmarkStart w:id="20" w:name="_Toc125720219"/>
      <w:bookmarkEnd w:id="18"/>
      <w:r>
        <w:rPr>
          <w:rFonts w:cs="Times New Roman"/>
        </w:rPr>
        <w:lastRenderedPageBreak/>
        <w:t>Rumusan Masalah</w:t>
      </w:r>
      <w:bookmarkEnd w:id="19"/>
      <w:bookmarkEnd w:id="20"/>
    </w:p>
    <w:p w14:paraId="0FA58043" w14:textId="77777777" w:rsidR="00922181" w:rsidRDefault="005E482F">
      <w:pPr>
        <w:pStyle w:val="styledefau"/>
        <w:rPr>
          <w:color w:val="000000"/>
        </w:rPr>
      </w:pPr>
      <w:r>
        <w:rPr>
          <w:color w:val="000000"/>
        </w:rPr>
        <w:t>Dengan melihat kerusakan terumbu karang di pesisir indonesia akibat kerusakan habitat maupun penambangan oleh penjual terumbu 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21" w:name="_Toc94477396"/>
      <w:bookmarkStart w:id="22" w:name="_Toc125720220"/>
      <w:r>
        <w:rPr>
          <w:rFonts w:cs="Times New Roman"/>
        </w:rPr>
        <w:t>Pertanyaan Penelitian</w:t>
      </w:r>
      <w:bookmarkEnd w:id="21"/>
      <w:bookmarkEnd w:id="22"/>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1E7BCAD1"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w:t>
      </w:r>
      <w:r w:rsidR="00E900BB">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3" w:name="_Toc94477397"/>
      <w:bookmarkStart w:id="24" w:name="_Toc125720221"/>
      <w:r>
        <w:rPr>
          <w:rFonts w:cs="Times New Roman"/>
        </w:rPr>
        <w:t>Tujuan</w:t>
      </w:r>
      <w:bookmarkEnd w:id="23"/>
      <w:r>
        <w:rPr>
          <w:rFonts w:cs="Times New Roman"/>
          <w:lang w:val="en-US"/>
        </w:rPr>
        <w:t xml:space="preserve"> Penelitian</w:t>
      </w:r>
      <w:bookmarkEnd w:id="24"/>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5" w:name="_Toc94477398"/>
      <w:bookmarkStart w:id="26" w:name="_Toc125720222"/>
      <w:r>
        <w:rPr>
          <w:rFonts w:cs="Times New Roman"/>
        </w:rPr>
        <w:t>Batasan Masalah</w:t>
      </w:r>
      <w:bookmarkEnd w:id="25"/>
      <w:bookmarkEnd w:id="26"/>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6FDAC862"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w:t>
      </w:r>
      <w:r w:rsidR="00E900BB">
        <w:rPr>
          <w:rFonts w:ascii="Times New Roman" w:hAnsi="Times New Roman" w:cs="Times New Roman"/>
          <w:sz w:val="24"/>
          <w:szCs w:val="24"/>
          <w:lang w:val="en-ID" w:eastAsia="zh-CN"/>
        </w:rPr>
        <w:t xml:space="preserve"> pompa suplementasi, pompa </w:t>
      </w:r>
      <w:r w:rsidR="00E900BB">
        <w:rPr>
          <w:rFonts w:ascii="Times New Roman" w:hAnsi="Times New Roman" w:cs="Times New Roman"/>
          <w:i/>
          <w:sz w:val="24"/>
          <w:szCs w:val="24"/>
          <w:lang w:val="en-ID" w:eastAsia="zh-CN"/>
        </w:rPr>
        <w:t xml:space="preserve">auto top up, </w:t>
      </w:r>
      <w:r>
        <w:rPr>
          <w:rFonts w:ascii="Times New Roman" w:hAnsi="Times New Roman" w:cs="Times New Roman"/>
          <w:sz w:val="24"/>
          <w:szCs w:val="24"/>
          <w:lang w:eastAsia="zh-CN"/>
        </w:rPr>
        <w:t>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42518E1D"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w:t>
      </w:r>
      <w:r w:rsidR="00E900BB">
        <w:rPr>
          <w:rFonts w:ascii="Times New Roman" w:hAnsi="Times New Roman" w:cs="Times New Roman"/>
          <w:sz w:val="24"/>
          <w:szCs w:val="24"/>
          <w:lang w:val="en-ID" w:eastAsia="zh-CN"/>
        </w:rPr>
        <w:t xml:space="preserve">kipas </w:t>
      </w:r>
      <w:r>
        <w:rPr>
          <w:rFonts w:ascii="Times New Roman" w:hAnsi="Times New Roman" w:cs="Times New Roman"/>
          <w:sz w:val="24"/>
          <w:szCs w:val="24"/>
          <w:lang w:eastAsia="zh-CN"/>
        </w:rPr>
        <w:t>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7" w:name="_Toc94477399"/>
      <w:bookmarkStart w:id="28" w:name="_Toc125720223"/>
      <w:r>
        <w:rPr>
          <w:rFonts w:cs="Times New Roman"/>
        </w:rPr>
        <w:t>Manfaat</w:t>
      </w:r>
      <w:bookmarkEnd w:id="27"/>
      <w:r>
        <w:rPr>
          <w:rFonts w:cs="Times New Roman"/>
          <w:lang w:val="en-US"/>
        </w:rPr>
        <w:t xml:space="preserve"> Penelitian</w:t>
      </w:r>
      <w:bookmarkEnd w:id="28"/>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290A214"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Sebagai sarana informasi bagi para pelaku</w:t>
      </w:r>
      <w:r w:rsidR="00E900BB">
        <w:rPr>
          <w:rFonts w:ascii="Times New Roman" w:hAnsi="Times New Roman" w:cs="Times New Roman"/>
          <w:sz w:val="24"/>
          <w:szCs w:val="24"/>
          <w:lang w:val="en-GB" w:eastAsia="zh-CN"/>
        </w:rPr>
        <w:t xml:space="preserve"> budidaya</w:t>
      </w:r>
      <w:r>
        <w:rPr>
          <w:rFonts w:ascii="Times New Roman" w:hAnsi="Times New Roman" w:cs="Times New Roman"/>
          <w:sz w:val="24"/>
          <w:szCs w:val="24"/>
          <w:lang w:val="en-GB" w:eastAsia="zh-CN"/>
        </w:rPr>
        <w:t xml:space="preserve"> terumbu karang.</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29"/>
          <w:footerReference w:type="default" r:id="rId30"/>
          <w:headerReference w:type="first" r:id="rId31"/>
          <w:footerReference w:type="first" r:id="rId32"/>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9" w:name="_Toc125720224"/>
      <w:r>
        <w:lastRenderedPageBreak/>
        <w:t>BAB II</w:t>
      </w:r>
      <w:bookmarkEnd w:id="29"/>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30" w:name="_Toc125720225"/>
      <w:r>
        <w:rPr>
          <w:rFonts w:cs="Times New Roman"/>
          <w:lang w:val="en-US"/>
        </w:rPr>
        <w:t>Kajian Pustaka</w:t>
      </w:r>
      <w:bookmarkEnd w:id="30"/>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6BE267E9"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sistem </w:t>
      </w:r>
      <w:r w:rsidR="00E834AB">
        <w:rPr>
          <w:rFonts w:ascii="Times New Roman" w:hAnsi="Times New Roman" w:cs="Times New Roman"/>
          <w:sz w:val="24"/>
          <w:szCs w:val="24"/>
          <w:lang w:val="en-US"/>
        </w:rPr>
        <w:t xml:space="preserve">monitoring dan kontrol besaran </w:t>
      </w:r>
      <w:r>
        <w:rPr>
          <w:rFonts w:ascii="Times New Roman" w:hAnsi="Times New Roman" w:cs="Times New Roman"/>
          <w:sz w:val="24"/>
          <w:szCs w:val="24"/>
          <w:lang w:val="en-US"/>
        </w:rPr>
        <w:t>Ph</w:t>
      </w:r>
      <w:r w:rsidR="00E834AB">
        <w:rPr>
          <w:rFonts w:ascii="Times New Roman" w:hAnsi="Times New Roman" w:cs="Times New Roman"/>
          <w:sz w:val="24"/>
          <w:szCs w:val="24"/>
          <w:lang w:val="en-US"/>
        </w:rPr>
        <w:t xml:space="preserve">, besaran </w:t>
      </w:r>
      <w:r>
        <w:rPr>
          <w:rFonts w:ascii="Times New Roman" w:hAnsi="Times New Roman" w:cs="Times New Roman"/>
          <w:sz w:val="24"/>
          <w:szCs w:val="24"/>
          <w:lang w:val="en-US"/>
        </w:rPr>
        <w:t>suhu pada</w:t>
      </w:r>
      <w:r w:rsidR="00E834AB">
        <w:rPr>
          <w:rFonts w:ascii="Times New Roman" w:hAnsi="Times New Roman" w:cs="Times New Roman"/>
          <w:sz w:val="24"/>
          <w:szCs w:val="24"/>
          <w:lang w:val="en-US"/>
        </w:rPr>
        <w:t xml:space="preserve"> 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 xml:space="preserve">memanfaatkan </w:t>
      </w:r>
      <w:r>
        <w:rPr>
          <w:rFonts w:ascii="Times New Roman" w:hAnsi="Times New Roman" w:cs="Times New Roman"/>
          <w:sz w:val="24"/>
          <w:szCs w:val="24"/>
          <w:lang w:val="en-US"/>
        </w:rPr>
        <w:t xml:space="preserve">mikro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sidR="00E834AB">
        <w:rPr>
          <w:rFonts w:ascii="Times New Roman" w:hAnsi="Times New Roman" w:cs="Times New Roman"/>
          <w:sz w:val="24"/>
          <w:szCs w:val="24"/>
          <w:lang w:val="en-US"/>
        </w:rPr>
        <w:t xml:space="preserve">, yang menghasilkan sebuah alat </w:t>
      </w:r>
      <w:r>
        <w:rPr>
          <w:rFonts w:ascii="Times New Roman" w:hAnsi="Times New Roman" w:cs="Times New Roman"/>
          <w:sz w:val="24"/>
          <w:szCs w:val="24"/>
          <w:lang w:val="en-US"/>
        </w:rPr>
        <w:t xml:space="preserve">kontrol </w:t>
      </w:r>
      <w:r w:rsidR="00E834AB">
        <w:rPr>
          <w:rFonts w:ascii="Times New Roman" w:hAnsi="Times New Roman" w:cs="Times New Roman"/>
          <w:sz w:val="24"/>
          <w:szCs w:val="24"/>
          <w:lang w:val="en-US"/>
        </w:rPr>
        <w:t xml:space="preserve">besaran </w:t>
      </w:r>
      <w:r>
        <w:rPr>
          <w:rFonts w:ascii="Times New Roman" w:hAnsi="Times New Roman" w:cs="Times New Roman"/>
          <w:sz w:val="24"/>
          <w:szCs w:val="24"/>
          <w:lang w:val="en-US"/>
        </w:rPr>
        <w:t xml:space="preserve">pH </w:t>
      </w:r>
      <w:r w:rsidR="00E834AB">
        <w:rPr>
          <w:rFonts w:ascii="Times New Roman" w:hAnsi="Times New Roman" w:cs="Times New Roman"/>
          <w:sz w:val="24"/>
          <w:szCs w:val="24"/>
          <w:lang w:val="en-US"/>
        </w:rPr>
        <w:t>dan besaran suhu air, alat tersebut dirancang dan bangun</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DS18B20 sebagai sebagai </w:t>
      </w:r>
      <w:r w:rsidR="00E834AB">
        <w:rPr>
          <w:rFonts w:ascii="Times New Roman" w:hAnsi="Times New Roman" w:cs="Times New Roman"/>
          <w:sz w:val="24"/>
          <w:szCs w:val="24"/>
          <w:lang w:val="en-US"/>
        </w:rPr>
        <w:t>pengukur besaran</w:t>
      </w:r>
      <w:r>
        <w:rPr>
          <w:rFonts w:ascii="Times New Roman" w:hAnsi="Times New Roman" w:cs="Times New Roman"/>
          <w:sz w:val="24"/>
          <w:szCs w:val="24"/>
          <w:lang w:val="en-US"/>
        </w:rPr>
        <w:t xml:space="preserve"> nilai pH dan </w:t>
      </w:r>
      <w:r w:rsidR="00E834AB">
        <w:rPr>
          <w:rFonts w:ascii="Times New Roman" w:hAnsi="Times New Roman" w:cs="Times New Roman"/>
          <w:sz w:val="24"/>
          <w:szCs w:val="24"/>
          <w:lang w:val="en-US"/>
        </w:rPr>
        <w:t>suhu dari air media deng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yang digunakan sebagai</w:t>
      </w:r>
      <w:r>
        <w:rPr>
          <w:rFonts w:ascii="Times New Roman" w:hAnsi="Times New Roman" w:cs="Times New Roman"/>
          <w:sz w:val="24"/>
          <w:szCs w:val="24"/>
          <w:lang w:val="en-US"/>
        </w:rPr>
        <w:t xml:space="preserve"> </w:t>
      </w:r>
      <w:r w:rsidR="00E834AB">
        <w:rPr>
          <w:rFonts w:ascii="Times New Roman" w:hAnsi="Times New Roman" w:cs="Times New Roman"/>
          <w:i/>
          <w:sz w:val="24"/>
          <w:szCs w:val="24"/>
          <w:lang w:val="en-US"/>
        </w:rPr>
        <w:t>driver</w:t>
      </w:r>
      <w:r>
        <w:rPr>
          <w:rFonts w:ascii="Times New Roman" w:hAnsi="Times New Roman" w:cs="Times New Roman"/>
          <w:sz w:val="24"/>
          <w:szCs w:val="24"/>
          <w:lang w:val="en-US"/>
        </w:rPr>
        <w:t xml:space="preserve"> terhadap sistem </w:t>
      </w:r>
      <w:r w:rsidR="00E834AB">
        <w:rPr>
          <w:rFonts w:ascii="Times New Roman" w:hAnsi="Times New Roman" w:cs="Times New Roman"/>
          <w:sz w:val="24"/>
          <w:szCs w:val="24"/>
          <w:lang w:val="en-US"/>
        </w:rPr>
        <w:t>pengendali besaran</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Sistem </w:t>
      </w:r>
      <w:r w:rsidR="00E834AB">
        <w:rPr>
          <w:rFonts w:ascii="Times New Roman" w:hAnsi="Times New Roman" w:cs="Times New Roman"/>
          <w:i/>
          <w:sz w:val="24"/>
          <w:szCs w:val="24"/>
          <w:lang w:val="en-US"/>
        </w:rPr>
        <w:t>monitoring</w:t>
      </w:r>
      <w:r w:rsidR="00E834AB">
        <w:rPr>
          <w:rFonts w:ascii="Times New Roman" w:hAnsi="Times New Roman" w:cs="Times New Roman"/>
          <w:sz w:val="24"/>
          <w:szCs w:val="24"/>
          <w:lang w:val="en-US"/>
        </w:rPr>
        <w:t xml:space="preserve"> besaran</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w:t>
      </w:r>
      <w:r w:rsidR="00E834AB">
        <w:rPr>
          <w:rFonts w:ascii="Times New Roman" w:hAnsi="Times New Roman" w:cs="Times New Roman"/>
          <w:sz w:val="24"/>
          <w:szCs w:val="24"/>
          <w:lang w:val="en-US"/>
        </w:rPr>
        <w:t>deviasi</w:t>
      </w:r>
      <w:r>
        <w:rPr>
          <w:rFonts w:ascii="Times New Roman" w:hAnsi="Times New Roman" w:cs="Times New Roman"/>
          <w:sz w:val="24"/>
          <w:szCs w:val="24"/>
          <w:lang w:val="en-US"/>
        </w:rPr>
        <w:t xml:space="preserve"> pengukuran </w:t>
      </w:r>
      <w:r w:rsidR="00E834AB">
        <w:rPr>
          <w:rFonts w:ascii="Times New Roman" w:hAnsi="Times New Roman" w:cs="Times New Roman"/>
          <w:sz w:val="24"/>
          <w:szCs w:val="24"/>
          <w:lang w:val="en-US"/>
        </w:rPr>
        <w:t xml:space="preserve">dalam jangka </w:t>
      </w:r>
      <w:r>
        <w:rPr>
          <w:rFonts w:ascii="Times New Roman" w:hAnsi="Times New Roman" w:cs="Times New Roman"/>
          <w:sz w:val="24"/>
          <w:szCs w:val="24"/>
          <w:lang w:val="en-US"/>
        </w:rPr>
        <w:t>2%</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6%. Sistem </w:t>
      </w:r>
      <w:r w:rsidR="00E834AB">
        <w:rPr>
          <w:rFonts w:ascii="Times New Roman" w:hAnsi="Times New Roman" w:cs="Times New Roman"/>
          <w:sz w:val="24"/>
          <w:szCs w:val="24"/>
          <w:lang w:val="en-US"/>
        </w:rPr>
        <w:t xml:space="preserve">kontrol nilai </w:t>
      </w:r>
      <w:r>
        <w:rPr>
          <w:rFonts w:ascii="Times New Roman" w:hAnsi="Times New Roman" w:cs="Times New Roman"/>
          <w:sz w:val="24"/>
          <w:szCs w:val="24"/>
          <w:lang w:val="en-US"/>
        </w:rPr>
        <w:t xml:space="preserve">pH pada </w:t>
      </w:r>
      <w:r w:rsidR="00E834AB">
        <w:rPr>
          <w:rFonts w:ascii="Times New Roman" w:hAnsi="Times New Roman" w:cs="Times New Roman"/>
          <w:sz w:val="24"/>
          <w:szCs w:val="24"/>
          <w:lang w:val="en-US"/>
        </w:rPr>
        <w:t xml:space="preserve">air </w:t>
      </w:r>
      <w:r>
        <w:rPr>
          <w:rFonts w:ascii="Times New Roman" w:hAnsi="Times New Roman" w:cs="Times New Roman"/>
          <w:sz w:val="24"/>
          <w:szCs w:val="24"/>
          <w:lang w:val="en-US"/>
        </w:rPr>
        <w:t xml:space="preserve">akuarium </w:t>
      </w:r>
      <w:r w:rsidR="00E834AB">
        <w:rPr>
          <w:rFonts w:ascii="Times New Roman" w:hAnsi="Times New Roman" w:cs="Times New Roman"/>
          <w:sz w:val="24"/>
          <w:szCs w:val="24"/>
          <w:lang w:val="en-US"/>
        </w:rPr>
        <w:t>memiliki patokan pada</w:t>
      </w:r>
      <w:r>
        <w:rPr>
          <w:rFonts w:ascii="Times New Roman" w:hAnsi="Times New Roman" w:cs="Times New Roman"/>
          <w:sz w:val="24"/>
          <w:szCs w:val="24"/>
          <w:lang w:val="en-US"/>
        </w:rPr>
        <w:t xml:space="preserve"> nilai</w:t>
      </w:r>
      <w:r w:rsidR="00E834AB">
        <w:rPr>
          <w:rFonts w:ascii="Times New Roman" w:hAnsi="Times New Roman" w:cs="Times New Roman"/>
          <w:sz w:val="24"/>
          <w:szCs w:val="24"/>
          <w:lang w:val="en-US"/>
        </w:rPr>
        <w:t xml:space="preserve"> pH</w:t>
      </w:r>
      <w:r>
        <w:rPr>
          <w:rFonts w:ascii="Times New Roman" w:hAnsi="Times New Roman" w:cs="Times New Roman"/>
          <w:sz w:val="24"/>
          <w:szCs w:val="24"/>
          <w:lang w:val="en-US"/>
        </w:rPr>
        <w:t xml:space="preserve"> standar</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ngkungan hidup </w:t>
      </w:r>
      <w:r w:rsidR="00E834AB">
        <w:rPr>
          <w:rFonts w:ascii="Times New Roman" w:hAnsi="Times New Roman" w:cs="Times New Roman"/>
          <w:sz w:val="24"/>
          <w:szCs w:val="24"/>
          <w:lang w:val="en-US"/>
        </w:rPr>
        <w:t>yang mendukung keberlangsungan hidup ikan hias</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Kontrol </w:t>
      </w:r>
      <w:r>
        <w:rPr>
          <w:rFonts w:ascii="Times New Roman" w:hAnsi="Times New Roman" w:cs="Times New Roman"/>
          <w:sz w:val="24"/>
          <w:szCs w:val="24"/>
          <w:lang w:val="en-US"/>
        </w:rPr>
        <w:t xml:space="preserve">kualitas air </w:t>
      </w:r>
      <w:r w:rsidR="00E834AB">
        <w:rPr>
          <w:rFonts w:ascii="Times New Roman" w:hAnsi="Times New Roman" w:cs="Times New Roman"/>
          <w:sz w:val="24"/>
          <w:szCs w:val="24"/>
          <w:lang w:val="en-US"/>
        </w:rPr>
        <w:t xml:space="preserve">sudah </w:t>
      </w:r>
      <w:r>
        <w:rPr>
          <w:rFonts w:ascii="Times New Roman" w:hAnsi="Times New Roman" w:cs="Times New Roman"/>
          <w:sz w:val="24"/>
          <w:szCs w:val="24"/>
          <w:lang w:val="en-US"/>
        </w:rPr>
        <w:t xml:space="preserve">diuji coba </w:t>
      </w:r>
      <w:r w:rsidR="006877AA">
        <w:rPr>
          <w:rFonts w:ascii="Times New Roman" w:hAnsi="Times New Roman" w:cs="Times New Roman"/>
          <w:sz w:val="24"/>
          <w:szCs w:val="24"/>
          <w:lang w:val="en-US"/>
        </w:rPr>
        <w:t>dengan menggunakan spesimen uji yaitu</w:t>
      </w:r>
      <w:r>
        <w:rPr>
          <w:rFonts w:ascii="Times New Roman" w:hAnsi="Times New Roman" w:cs="Times New Roman"/>
          <w:sz w:val="24"/>
          <w:szCs w:val="24"/>
          <w:lang w:val="en-US"/>
        </w:rPr>
        <w:t xml:space="preserve"> ikan </w:t>
      </w:r>
      <w:r w:rsidR="006877AA">
        <w:rPr>
          <w:rFonts w:ascii="Times New Roman" w:hAnsi="Times New Roman" w:cs="Times New Roman"/>
          <w:sz w:val="24"/>
          <w:szCs w:val="24"/>
          <w:lang w:val="en-US"/>
        </w:rPr>
        <w:t xml:space="preserve">dengan jenis </w:t>
      </w:r>
      <w:r>
        <w:rPr>
          <w:rFonts w:ascii="Times New Roman" w:hAnsi="Times New Roman" w:cs="Times New Roman"/>
          <w:sz w:val="24"/>
          <w:szCs w:val="24"/>
          <w:lang w:val="en-US"/>
        </w:rPr>
        <w:t xml:space="preserve">koki </w:t>
      </w:r>
      <w:r w:rsidR="006877AA">
        <w:rPr>
          <w:rFonts w:ascii="Times New Roman" w:hAnsi="Times New Roman" w:cs="Times New Roman"/>
          <w:sz w:val="24"/>
          <w:szCs w:val="24"/>
          <w:lang w:val="en-US"/>
        </w:rPr>
        <w:t xml:space="preserve">yang memiliki standar pH dengan rentang </w:t>
      </w:r>
      <w:r>
        <w:rPr>
          <w:rFonts w:ascii="Times New Roman" w:hAnsi="Times New Roman" w:cs="Times New Roman"/>
          <w:sz w:val="24"/>
          <w:szCs w:val="24"/>
          <w:lang w:val="en-US"/>
        </w:rPr>
        <w:t xml:space="preserve">nilai pH 7-8 dan </w:t>
      </w:r>
      <w:r w:rsidR="006877AA">
        <w:rPr>
          <w:rFonts w:ascii="Times New Roman" w:hAnsi="Times New Roman" w:cs="Times New Roman"/>
          <w:sz w:val="24"/>
          <w:szCs w:val="24"/>
          <w:lang w:val="en-US"/>
        </w:rPr>
        <w:t xml:space="preserve">rentang </w:t>
      </w:r>
      <w:r>
        <w:rPr>
          <w:rFonts w:ascii="Times New Roman" w:hAnsi="Times New Roman" w:cs="Times New Roman"/>
          <w:sz w:val="24"/>
          <w:szCs w:val="24"/>
          <w:lang w:val="en-US"/>
        </w:rPr>
        <w:t>suhu</w:t>
      </w:r>
      <w:r w:rsidR="006877AA">
        <w:rPr>
          <w:rFonts w:ascii="Times New Roman" w:hAnsi="Times New Roman" w:cs="Times New Roman"/>
          <w:sz w:val="24"/>
          <w:szCs w:val="24"/>
          <w:lang w:val="en-US"/>
        </w:rPr>
        <w:t xml:space="preserve"> adalah</w:t>
      </w:r>
      <w:r>
        <w:rPr>
          <w:rFonts w:ascii="Times New Roman" w:hAnsi="Times New Roman" w:cs="Times New Roman"/>
          <w:sz w:val="24"/>
          <w:szCs w:val="24"/>
          <w:lang w:val="en-US"/>
        </w:rPr>
        <w:t xml:space="preserve"> 25</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30C </w:t>
      </w:r>
      <w:r w:rsidR="006877AA">
        <w:rPr>
          <w:rFonts w:ascii="Times New Roman" w:hAnsi="Times New Roman" w:cs="Times New Roman"/>
          <w:sz w:val="24"/>
          <w:szCs w:val="24"/>
          <w:lang w:val="en-US"/>
        </w:rPr>
        <w:t>dan didapatkan hasil uji coba yang memua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38304425"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w:t>
      </w:r>
      <w:r w:rsidR="006877AA">
        <w:rPr>
          <w:rFonts w:ascii="Times New Roman" w:hAnsi="Times New Roman" w:cs="Times New Roman"/>
          <w:sz w:val="24"/>
          <w:szCs w:val="24"/>
          <w:lang w:val="en-US"/>
        </w:rPr>
        <w:t>kontroler</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jangkauan luas</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menggunakan</w:t>
      </w:r>
      <w:r>
        <w:rPr>
          <w:rFonts w:ascii="Times New Roman" w:hAnsi="Times New Roman" w:cs="Times New Roman"/>
          <w:sz w:val="24"/>
          <w:szCs w:val="24"/>
          <w:lang w:val="en-US"/>
        </w:rPr>
        <w:t xml:space="preserve">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untuk mengontrol </w:t>
      </w:r>
      <w:r>
        <w:rPr>
          <w:rFonts w:ascii="Times New Roman" w:hAnsi="Times New Roman" w:cs="Times New Roman"/>
          <w:sz w:val="24"/>
          <w:szCs w:val="24"/>
          <w:lang w:val="en-US"/>
        </w:rPr>
        <w:t>peralatan elektronik</w:t>
      </w:r>
      <w:r w:rsidR="006877AA">
        <w:rPr>
          <w:rFonts w:ascii="Times New Roman" w:hAnsi="Times New Roman" w:cs="Times New Roman"/>
          <w:sz w:val="24"/>
          <w:szCs w:val="24"/>
          <w:lang w:val="en-US"/>
        </w:rPr>
        <w:t xml:space="preserve"> lain</w:t>
      </w:r>
      <w:r>
        <w:rPr>
          <w:rFonts w:ascii="Times New Roman" w:hAnsi="Times New Roman" w:cs="Times New Roman"/>
          <w:sz w:val="24"/>
          <w:szCs w:val="24"/>
          <w:lang w:val="en-US"/>
        </w:rPr>
        <w:t xml:space="preserve"> seperti</w:t>
      </w:r>
      <w:r w:rsidR="006877AA">
        <w:rPr>
          <w:rFonts w:ascii="Times New Roman" w:hAnsi="Times New Roman" w:cs="Times New Roman"/>
          <w:sz w:val="24"/>
          <w:szCs w:val="24"/>
          <w:lang w:val="en-US"/>
        </w:rPr>
        <w:t xml:space="preserve"> contohnya adalah</w:t>
      </w:r>
      <w:r>
        <w:rPr>
          <w:rFonts w:ascii="Times New Roman" w:hAnsi="Times New Roman" w:cs="Times New Roman"/>
          <w:sz w:val="24"/>
          <w:szCs w:val="24"/>
          <w:lang w:val="en-US"/>
        </w:rPr>
        <w:t xml:space="preserve"> lampu. Perangkat </w:t>
      </w:r>
      <w:r w:rsidR="006877AA">
        <w:rPr>
          <w:rFonts w:ascii="Times New Roman" w:hAnsi="Times New Roman" w:cs="Times New Roman"/>
          <w:sz w:val="24"/>
          <w:szCs w:val="24"/>
          <w:lang w:val="en-US"/>
        </w:rPr>
        <w:t>kontrol</w:t>
      </w:r>
      <w:r>
        <w:rPr>
          <w:rFonts w:ascii="Times New Roman" w:hAnsi="Times New Roman" w:cs="Times New Roman"/>
          <w:sz w:val="24"/>
          <w:szCs w:val="24"/>
          <w:lang w:val="en-US"/>
        </w:rPr>
        <w:t xml:space="preserve"> diakses dengan</w:t>
      </w:r>
      <w:r w:rsidR="006877AA">
        <w:rPr>
          <w:rFonts w:ascii="Times New Roman" w:hAnsi="Times New Roman" w:cs="Times New Roman"/>
          <w:sz w:val="24"/>
          <w:szCs w:val="24"/>
          <w:lang w:val="en-US"/>
        </w:rPr>
        <w:t xml:space="preserve"> memanfaatkan</w:t>
      </w:r>
      <w:r>
        <w:rPr>
          <w:rFonts w:ascii="Times New Roman" w:hAnsi="Times New Roman" w:cs="Times New Roman"/>
          <w:sz w:val="24"/>
          <w:szCs w:val="24"/>
          <w:lang w:val="en-US"/>
        </w:rPr>
        <w:t xml:space="preserve">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gawai </w:t>
      </w:r>
      <w:r w:rsidR="006877AA">
        <w:rPr>
          <w:rFonts w:ascii="Times New Roman" w:hAnsi="Times New Roman" w:cs="Times New Roman"/>
          <w:i/>
          <w:sz w:val="24"/>
          <w:szCs w:val="24"/>
          <w:lang w:val="en-US"/>
        </w:rPr>
        <w:lastRenderedPageBreak/>
        <w:t>berbasis android</w:t>
      </w:r>
      <w:r>
        <w:rPr>
          <w:rFonts w:ascii="Times New Roman" w:hAnsi="Times New Roman" w:cs="Times New Roman"/>
          <w:sz w:val="24"/>
          <w:szCs w:val="24"/>
          <w:lang w:val="en-US"/>
        </w:rPr>
        <w:t xml:space="preserve"> dengan</w:t>
      </w:r>
      <w:r w:rsidR="006877AA">
        <w:rPr>
          <w:rFonts w:ascii="Times New Roman" w:hAnsi="Times New Roman" w:cs="Times New Roman"/>
          <w:sz w:val="24"/>
          <w:szCs w:val="24"/>
          <w:lang w:val="en-US"/>
        </w:rPr>
        <w:t xml:space="preserve"> protokol jaringan internet yang memberikan efisiensi tinggi yang memberikan manfaat sebagai contoh</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penghematan daya listri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melihat hal tersebut teknologi kontroler ini coco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digunakan oleh petugas terkait dimana kontroler ini akan </w:t>
      </w:r>
      <w:r>
        <w:rPr>
          <w:rFonts w:ascii="Times New Roman" w:hAnsi="Times New Roman" w:cs="Times New Roman"/>
          <w:sz w:val="24"/>
          <w:szCs w:val="24"/>
          <w:lang w:val="en-US"/>
        </w:rPr>
        <w:t>memudahkan</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6D70E405"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3"/>
          <w:headerReference w:type="first" r:id="rId34"/>
          <w:footerReference w:type="first" r:id="rId35"/>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w:t>
      </w:r>
      <w:r w:rsidR="006877AA">
        <w:rPr>
          <w:rStyle w:val="styledefauChar"/>
        </w:rPr>
        <w:t xml:space="preserve">besaran </w:t>
      </w:r>
      <w:r>
        <w:rPr>
          <w:rStyle w:val="styledefauChar"/>
        </w:rPr>
        <w:t xml:space="preserve">suhu </w:t>
      </w:r>
      <w:r w:rsidR="006877AA">
        <w:rPr>
          <w:rStyle w:val="styledefauChar"/>
        </w:rPr>
        <w:t xml:space="preserve">dalam </w:t>
      </w:r>
      <w:r>
        <w:rPr>
          <w:rStyle w:val="styledefauChar"/>
        </w:rPr>
        <w:t>tubuh</w:t>
      </w:r>
      <w:r w:rsidR="006877AA">
        <w:rPr>
          <w:rStyle w:val="styledefauChar"/>
        </w:rPr>
        <w:t xml:space="preserve"> </w:t>
      </w:r>
      <w:r>
        <w:rPr>
          <w:rStyle w:val="styledefauChar"/>
        </w:rPr>
        <w:t xml:space="preserve">dengan </w:t>
      </w:r>
      <w:r>
        <w:rPr>
          <w:rStyle w:val="styledefauChar"/>
          <w:i/>
        </w:rPr>
        <w:t>Arduino nano</w:t>
      </w:r>
      <w:r>
        <w:rPr>
          <w:rStyle w:val="styledefauChar"/>
        </w:rPr>
        <w:t xml:space="preserve"> </w:t>
      </w:r>
      <w:r w:rsidR="006877AA">
        <w:rPr>
          <w:rStyle w:val="styledefauChar"/>
        </w:rPr>
        <w:t xml:space="preserve">yang dibekali </w:t>
      </w:r>
      <w:r>
        <w:rPr>
          <w:rStyle w:val="styledefauChar"/>
        </w:rPr>
        <w:t xml:space="preserve">sensor </w:t>
      </w:r>
      <w:r w:rsidR="006877AA">
        <w:rPr>
          <w:rStyle w:val="styledefauChar"/>
        </w:rPr>
        <w:t xml:space="preserve">suhu </w:t>
      </w:r>
      <w:r>
        <w:rPr>
          <w:rStyle w:val="styledefauChar"/>
        </w:rPr>
        <w:t xml:space="preserve">MAX30102 </w:t>
      </w:r>
      <w:r w:rsidR="006877AA">
        <w:rPr>
          <w:rStyle w:val="styledefauChar"/>
        </w:rPr>
        <w:t xml:space="preserve">untuk mencari </w:t>
      </w:r>
      <w:r>
        <w:rPr>
          <w:rStyle w:val="styledefauChar"/>
        </w:rPr>
        <w:t>nilai rata</w:t>
      </w:r>
      <w:r w:rsidR="000116B8">
        <w:rPr>
          <w:rStyle w:val="styledefauChar"/>
        </w:rPr>
        <w:t xml:space="preserve"> </w:t>
      </w:r>
      <w:r w:rsidR="006877AA">
        <w:rPr>
          <w:rStyle w:val="styledefauChar"/>
        </w:rPr>
        <w:t>-</w:t>
      </w:r>
      <w:r w:rsidR="000116B8">
        <w:rPr>
          <w:rStyle w:val="styledefauChar"/>
        </w:rPr>
        <w:t xml:space="preserve"> </w:t>
      </w:r>
      <w:r>
        <w:rPr>
          <w:rStyle w:val="styledefauChar"/>
        </w:rPr>
        <w:t>rata SpO2 dan suhu</w:t>
      </w:r>
      <w:r w:rsidR="006877AA">
        <w:rPr>
          <w:rStyle w:val="styledefauChar"/>
        </w:rPr>
        <w:t xml:space="preserve"> dalam</w:t>
      </w:r>
      <w:r>
        <w:rPr>
          <w:rStyle w:val="styledefauChar"/>
        </w:rPr>
        <w:t xml:space="preserve"> tubuh. </w:t>
      </w:r>
      <w:r w:rsidR="006877AA">
        <w:rPr>
          <w:rStyle w:val="styledefauChar"/>
        </w:rPr>
        <w:t>Lalu memantau</w:t>
      </w:r>
      <w:r>
        <w:rPr>
          <w:rStyle w:val="styledefauChar"/>
        </w:rPr>
        <w:t xml:space="preserve"> penerapan </w:t>
      </w:r>
      <w:r>
        <w:rPr>
          <w:rStyle w:val="styledefauChar"/>
          <w:i/>
        </w:rPr>
        <w:t>social distancing</w:t>
      </w:r>
      <w:r>
        <w:rPr>
          <w:rStyle w:val="styledefauChar"/>
        </w:rPr>
        <w:t xml:space="preserve"> </w:t>
      </w:r>
      <w:r w:rsidR="000116B8">
        <w:rPr>
          <w:rStyle w:val="styledefauChar"/>
        </w:rPr>
        <w:t xml:space="preserve">dengan </w:t>
      </w:r>
      <w:r>
        <w:rPr>
          <w:rStyle w:val="styledefauChar"/>
        </w:rPr>
        <w:t xml:space="preserve">pengukuran jarak </w:t>
      </w:r>
      <w:r w:rsidR="000116B8">
        <w:rPr>
          <w:rStyle w:val="styledefauChar"/>
        </w:rPr>
        <w:t>gawai</w:t>
      </w:r>
      <w:r>
        <w:rPr>
          <w:rStyle w:val="styledefauChar"/>
        </w:rPr>
        <w:t xml:space="preserve"> </w:t>
      </w:r>
      <w:r>
        <w:rPr>
          <w:rStyle w:val="styledefauChar"/>
          <w:i/>
        </w:rPr>
        <w:t>wearable</w:t>
      </w:r>
      <w:r>
        <w:rPr>
          <w:rStyle w:val="styledefauChar"/>
        </w:rPr>
        <w:t xml:space="preserve"> </w:t>
      </w:r>
      <w:r w:rsidR="00DF0C88">
        <w:rPr>
          <w:rStyle w:val="styledefauChar"/>
        </w:rPr>
        <w:t xml:space="preserve">dari sensor </w:t>
      </w:r>
      <w:r w:rsidR="00DF0C88">
        <w:rPr>
          <w:rStyle w:val="styledefauChar"/>
          <w:i/>
        </w:rPr>
        <w:t>transmitter</w:t>
      </w:r>
      <w:r w:rsidR="00DF0C88">
        <w:rPr>
          <w:rStyle w:val="styledefauChar"/>
        </w:rPr>
        <w:t xml:space="preserve"> 1 HM10</w:t>
      </w:r>
      <w:r>
        <w:rPr>
          <w:rStyle w:val="styledefauChar"/>
        </w:rPr>
        <w:t xml:space="preserve"> </w:t>
      </w:r>
      <w:r w:rsidR="000116B8">
        <w:rPr>
          <w:rStyle w:val="styledefauChar"/>
        </w:rPr>
        <w:t>dengan cara mencari</w:t>
      </w:r>
      <w:r>
        <w:rPr>
          <w:rStyle w:val="styledefauChar"/>
        </w:rPr>
        <w:t xml:space="preserve"> </w:t>
      </w:r>
      <w:r w:rsidR="00DF0C88">
        <w:rPr>
          <w:rStyle w:val="styledefauChar"/>
        </w:rPr>
        <w:t xml:space="preserve">jarak </w:t>
      </w:r>
      <w:r>
        <w:rPr>
          <w:rStyle w:val="styledefauChar"/>
        </w:rPr>
        <w:t xml:space="preserve">yang </w:t>
      </w:r>
      <w:r w:rsidRPr="00DF0C88">
        <w:rPr>
          <w:rStyle w:val="styledefauChar"/>
        </w:rPr>
        <w:t>d</w:t>
      </w:r>
      <w:r w:rsidR="000116B8" w:rsidRPr="00DF0C88">
        <w:rPr>
          <w:rStyle w:val="styledefauChar"/>
        </w:rPr>
        <w:t xml:space="preserve">idapatkan </w:t>
      </w:r>
      <w:r w:rsidRPr="00DF0C88">
        <w:rPr>
          <w:rStyle w:val="styledefauChar"/>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w:t>
      </w:r>
      <w:r w:rsidR="000116B8">
        <w:rPr>
          <w:rStyle w:val="styledefauChar"/>
        </w:rPr>
        <w:t xml:space="preserve">telah ter </w:t>
      </w:r>
      <w:r w:rsidR="000116B8">
        <w:rPr>
          <w:rStyle w:val="styledefauChar"/>
          <w:i/>
        </w:rPr>
        <w:t>install</w:t>
      </w:r>
      <w:r>
        <w:rPr>
          <w:rStyle w:val="styledefauChar"/>
          <w:i/>
        </w:rPr>
        <w:t xml:space="preserve"> </w:t>
      </w:r>
      <w:r>
        <w:rPr>
          <w:rStyle w:val="styledefauChar"/>
        </w:rPr>
        <w:t xml:space="preserve">pada </w:t>
      </w:r>
      <w:r w:rsidR="000116B8">
        <w:rPr>
          <w:rStyle w:val="styledefauChar"/>
        </w:rPr>
        <w:t>gawai pengguna</w:t>
      </w:r>
      <w:r>
        <w:rPr>
          <w:rStyle w:val="styledefauChar"/>
        </w:rPr>
        <w:t xml:space="preserve"> sebagai </w:t>
      </w:r>
      <w:r w:rsidR="000116B8">
        <w:rPr>
          <w:rStyle w:val="styledefauChar"/>
        </w:rPr>
        <w:t xml:space="preserve">tampilan grafis </w:t>
      </w:r>
      <w:r>
        <w:rPr>
          <w:rStyle w:val="styledefauChar"/>
        </w:rPr>
        <w:t>untuk</w:t>
      </w:r>
      <w:r w:rsidR="000116B8">
        <w:rPr>
          <w:rStyle w:val="styledefauChar"/>
          <w:i/>
        </w:rPr>
        <w:t xml:space="preserve"> </w:t>
      </w:r>
      <w:r w:rsidR="000116B8">
        <w:rPr>
          <w:rStyle w:val="styledefauChar"/>
        </w:rPr>
        <w:t>memantau</w:t>
      </w:r>
      <w:r>
        <w:rPr>
          <w:rStyle w:val="styledefauChar"/>
        </w:rPr>
        <w:t xml:space="preserve"> data</w:t>
      </w:r>
      <w:r w:rsidR="000116B8">
        <w:rPr>
          <w:rStyle w:val="styledefauChar"/>
        </w:rPr>
        <w:t xml:space="preserve"> bacaan</w:t>
      </w:r>
      <w:r>
        <w:rPr>
          <w:rStyle w:val="styledefauChar"/>
        </w:rPr>
        <w:t xml:space="preserve"> SpO2, suhu </w:t>
      </w:r>
      <w:r w:rsidR="000116B8">
        <w:rPr>
          <w:rStyle w:val="styledefauChar"/>
        </w:rPr>
        <w:t xml:space="preserve">dalam </w:t>
      </w:r>
      <w:r w:rsidR="00DF0C88">
        <w:rPr>
          <w:rStyle w:val="styledefauChar"/>
        </w:rPr>
        <w:t>badan</w:t>
      </w:r>
      <w:r>
        <w:rPr>
          <w:rStyle w:val="styledefauChar"/>
        </w:rPr>
        <w:t xml:space="preserve">, </w:t>
      </w:r>
      <w:r w:rsidR="00DF0C88">
        <w:rPr>
          <w:rStyle w:val="styledefauChar"/>
        </w:rPr>
        <w:t>lalu memberikan</w:t>
      </w:r>
      <w:r>
        <w:rPr>
          <w:rStyle w:val="styledefauChar"/>
        </w:rPr>
        <w:t xml:space="preserve"> </w:t>
      </w:r>
      <w:r w:rsidR="00DF0C88">
        <w:rPr>
          <w:rStyle w:val="styledefauChar"/>
        </w:rPr>
        <w:t>peringatan</w:t>
      </w:r>
      <w:r>
        <w:rPr>
          <w:rStyle w:val="styledefauChar"/>
        </w:rPr>
        <w:t xml:space="preserve"> </w:t>
      </w:r>
      <w:r w:rsidR="000116B8">
        <w:rPr>
          <w:rStyle w:val="styledefauChar"/>
        </w:rPr>
        <w:t xml:space="preserve">status </w:t>
      </w:r>
      <w:r w:rsidR="000116B8">
        <w:rPr>
          <w:rStyle w:val="styledefauChar"/>
          <w:i/>
        </w:rPr>
        <w:t>physical distancing</w:t>
      </w:r>
      <w:bookmarkStart w:id="31" w:name="_GoBack"/>
      <w:bookmarkEnd w:id="31"/>
      <w:r>
        <w:rPr>
          <w:rStyle w:val="styledefauChar"/>
        </w:rPr>
        <w:t xml:space="preserve">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0B847A3A" w:rsidR="00922181" w:rsidRDefault="005E482F">
      <w:pPr>
        <w:pStyle w:val="Caption"/>
        <w:keepNext/>
        <w:rPr>
          <w:rFonts w:cs="Times New Roman"/>
          <w:lang w:val="en-US"/>
        </w:rPr>
      </w:pPr>
      <w:bookmarkStart w:id="32"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376DD7">
        <w:rPr>
          <w:rFonts w:cs="Times New Roman"/>
          <w:noProof/>
          <w:lang w:val="en-US"/>
        </w:rPr>
        <w:t>1</w:t>
      </w:r>
      <w:r>
        <w:rPr>
          <w:rFonts w:cs="Times New Roman"/>
          <w:lang w:val="en-US"/>
        </w:rPr>
        <w:fldChar w:fldCharType="end"/>
      </w:r>
      <w:r>
        <w:rPr>
          <w:rFonts w:cs="Times New Roman"/>
          <w:lang w:val="en-US"/>
        </w:rPr>
        <w:t xml:space="preserve"> Kajian Pustaka</w:t>
      </w:r>
      <w:bookmarkEnd w:id="32"/>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3"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4E5DA73E"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w:t>
            </w:r>
            <w:r w:rsidR="000116B8">
              <w:rPr>
                <w:rStyle w:val="markedcontent"/>
                <w:rFonts w:ascii="Times New Roman" w:hAnsi="Times New Roman" w:cs="Times New Roman"/>
                <w:sz w:val="24"/>
                <w:szCs w:val="24"/>
                <w:lang w:val="en-US"/>
              </w:rPr>
              <w:t xml:space="preserve"> pada</w:t>
            </w:r>
            <w:r>
              <w:rPr>
                <w:rStyle w:val="markedcontent"/>
                <w:rFonts w:ascii="Times New Roman" w:hAnsi="Times New Roman" w:cs="Times New Roman"/>
                <w:sz w:val="24"/>
                <w:szCs w:val="24"/>
                <w:lang w:val="en-US"/>
              </w:rPr>
              <w:t xml:space="preserve"> tahun 2016 terhadap ekosistem </w:t>
            </w:r>
            <w:r w:rsidR="000116B8">
              <w:rPr>
                <w:rStyle w:val="markedcontent"/>
                <w:rFonts w:ascii="Times New Roman" w:hAnsi="Times New Roman" w:cs="Times New Roman"/>
                <w:sz w:val="24"/>
                <w:szCs w:val="24"/>
                <w:lang w:val="en-US"/>
              </w:rPr>
              <w:t xml:space="preserve">koloni </w:t>
            </w:r>
            <w:r>
              <w:rPr>
                <w:rStyle w:val="markedcontent"/>
                <w:rFonts w:ascii="Times New Roman" w:hAnsi="Times New Roman" w:cs="Times New Roman"/>
                <w:sz w:val="24"/>
                <w:szCs w:val="24"/>
                <w:lang w:val="en-US"/>
              </w:rPr>
              <w:t>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321132AB"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 xml:space="preserve">Peningkatan suhu permukaan laut </w:t>
            </w:r>
            <w:r w:rsidR="000116B8">
              <w:rPr>
                <w:rStyle w:val="markedcontent"/>
                <w:rFonts w:ascii="Times New Roman" w:hAnsi="Times New Roman" w:cs="Times New Roman"/>
                <w:sz w:val="24"/>
                <w:szCs w:val="24"/>
                <w:lang w:val="en-ID"/>
              </w:rPr>
              <w:t>yang diakibatkan oleh</w:t>
            </w:r>
            <w:r>
              <w:rPr>
                <w:rStyle w:val="markedcontent"/>
                <w:rFonts w:ascii="Times New Roman" w:hAnsi="Times New Roman" w:cs="Times New Roman"/>
                <w:sz w:val="24"/>
                <w:szCs w:val="24"/>
              </w:rPr>
              <w:t xml:space="preserve"> pemanasan global </w:t>
            </w:r>
            <w:r w:rsidR="000116B8">
              <w:rPr>
                <w:rStyle w:val="markedcontent"/>
                <w:rFonts w:ascii="Times New Roman" w:hAnsi="Times New Roman" w:cs="Times New Roman"/>
                <w:sz w:val="24"/>
                <w:szCs w:val="24"/>
                <w:lang w:val="en-ID"/>
              </w:rPr>
              <w:t xml:space="preserve">pada </w:t>
            </w:r>
            <w:r>
              <w:rPr>
                <w:rStyle w:val="markedcontent"/>
                <w:rFonts w:ascii="Times New Roman" w:hAnsi="Times New Roman" w:cs="Times New Roman"/>
                <w:sz w:val="24"/>
                <w:szCs w:val="24"/>
              </w:rPr>
              <w:t>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w:t>
            </w:r>
            <w:r w:rsidR="000116B8">
              <w:rPr>
                <w:rStyle w:val="markedcontent"/>
                <w:rFonts w:ascii="Times New Roman" w:hAnsi="Times New Roman" w:cs="Times New Roman"/>
                <w:sz w:val="24"/>
                <w:szCs w:val="24"/>
                <w:lang w:val="en-ID"/>
              </w:rPr>
              <w:t xml:space="preserve">enyebabkan </w:t>
            </w:r>
            <w:r>
              <w:rPr>
                <w:rStyle w:val="markedcontent"/>
                <w:rFonts w:ascii="Times New Roman" w:hAnsi="Times New Roman" w:cs="Times New Roman"/>
                <w:sz w:val="24"/>
                <w:szCs w:val="24"/>
              </w:rPr>
              <w:t>pemutihan karang</w:t>
            </w:r>
            <w:r w:rsidR="000116B8">
              <w:rPr>
                <w:rStyle w:val="markedcontent"/>
                <w:rFonts w:ascii="Times New Roman" w:hAnsi="Times New Roman" w:cs="Times New Roman"/>
                <w:sz w:val="24"/>
                <w:szCs w:val="24"/>
                <w:lang w:val="en-ID"/>
              </w:rPr>
              <w:t xml:space="preserve"> atau </w:t>
            </w:r>
            <w:r w:rsidR="000116B8">
              <w:rPr>
                <w:rStyle w:val="markedcontent"/>
                <w:rFonts w:ascii="Times New Roman" w:hAnsi="Times New Roman" w:cs="Times New Roman"/>
                <w:i/>
                <w:sz w:val="24"/>
                <w:szCs w:val="24"/>
                <w:lang w:val="en-ID"/>
              </w:rPr>
              <w:t>coral bleaching</w:t>
            </w:r>
            <w:r>
              <w:rPr>
                <w:rStyle w:val="markedcontent"/>
                <w:rFonts w:ascii="Times New Roman" w:hAnsi="Times New Roman" w:cs="Times New Roman"/>
                <w:sz w:val="24"/>
                <w:szCs w:val="24"/>
              </w:rPr>
              <w:t xml:space="preserve"> </w:t>
            </w:r>
            <w:r w:rsidR="000116B8">
              <w:rPr>
                <w:rStyle w:val="markedcontent"/>
                <w:rFonts w:ascii="Times New Roman" w:hAnsi="Times New Roman" w:cs="Times New Roman"/>
                <w:sz w:val="24"/>
                <w:szCs w:val="24"/>
                <w:lang w:val="en-ID"/>
              </w:rPr>
              <w:t>di</w:t>
            </w:r>
            <w:r>
              <w:rPr>
                <w:rStyle w:val="markedcontent"/>
                <w:rFonts w:ascii="Times New Roman" w:hAnsi="Times New Roman" w:cs="Times New Roman"/>
                <w:sz w:val="24"/>
                <w:szCs w:val="24"/>
              </w:rPr>
              <w:t>TWP Gili Matra.</w:t>
            </w:r>
          </w:p>
        </w:tc>
        <w:tc>
          <w:tcPr>
            <w:tcW w:w="2340" w:type="dxa"/>
          </w:tcPr>
          <w:p w14:paraId="4A212F4C" w14:textId="6E59624D" w:rsidR="00922181" w:rsidRPr="00DF0C88" w:rsidRDefault="00DF0C88">
            <w:pPr>
              <w:pStyle w:val="ListParagraph"/>
              <w:spacing w:after="0" w:line="240" w:lineRule="auto"/>
              <w:ind w:left="0"/>
              <w:jc w:val="center"/>
              <w:rPr>
                <w:rFonts w:ascii="Times New Roman" w:hAnsi="Times New Roman" w:cs="Times New Roman"/>
                <w:sz w:val="24"/>
                <w:szCs w:val="24"/>
                <w:lang w:val="en-US"/>
              </w:rPr>
            </w:pPr>
            <w:r w:rsidRPr="00DF0C88">
              <w:rPr>
                <w:rFonts w:ascii="Times New Roman" w:hAnsi="Times New Roman" w:cs="Times New Roman"/>
                <w:bCs/>
                <w:sz w:val="24"/>
                <w:szCs w:val="24"/>
              </w:rPr>
              <w:t>Data rekrutmen</w:t>
            </w:r>
            <w:r w:rsidRPr="00DF0C88">
              <w:rPr>
                <w:rFonts w:ascii="Times New Roman" w:hAnsi="Times New Roman" w:cs="Times New Roman"/>
                <w:sz w:val="24"/>
                <w:szCs w:val="24"/>
              </w:rPr>
              <w:t xml:space="preserve"> karang </w:t>
            </w:r>
            <w:r w:rsidRPr="00DF0C88">
              <w:rPr>
                <w:rFonts w:ascii="Times New Roman" w:hAnsi="Times New Roman" w:cs="Times New Roman"/>
                <w:bCs/>
                <w:sz w:val="24"/>
                <w:szCs w:val="24"/>
              </w:rPr>
              <w:t>dikumpulkan dengan</w:t>
            </w:r>
            <w:r w:rsidRPr="00DF0C88">
              <w:rPr>
                <w:rFonts w:ascii="Times New Roman" w:hAnsi="Times New Roman" w:cs="Times New Roman"/>
                <w:sz w:val="24"/>
                <w:szCs w:val="24"/>
              </w:rPr>
              <w:t xml:space="preserve"> menggunakan metode Quadrat Transect (QT) atau transek </w:t>
            </w:r>
            <w:r w:rsidRPr="00DF0C88">
              <w:rPr>
                <w:rFonts w:ascii="Times New Roman" w:hAnsi="Times New Roman" w:cs="Times New Roman"/>
                <w:bCs/>
                <w:sz w:val="24"/>
                <w:szCs w:val="24"/>
              </w:rPr>
              <w:t>persegi berukuran</w:t>
            </w:r>
            <w:r w:rsidRPr="00DF0C88">
              <w:rPr>
                <w:rFonts w:ascii="Times New Roman" w:hAnsi="Times New Roman" w:cs="Times New Roman"/>
                <w:sz w:val="24"/>
                <w:szCs w:val="24"/>
              </w:rPr>
              <w:t xml:space="preserve"> 50 x </w:t>
            </w:r>
            <w:r w:rsidRPr="00DF0C88">
              <w:rPr>
                <w:rFonts w:ascii="Times New Roman" w:hAnsi="Times New Roman" w:cs="Times New Roman"/>
                <w:bCs/>
                <w:sz w:val="24"/>
                <w:szCs w:val="24"/>
              </w:rPr>
              <w:t>50 cm</w:t>
            </w:r>
            <w:r w:rsidRPr="00DF0C88">
              <w:rPr>
                <w:rFonts w:ascii="Times New Roman" w:hAnsi="Times New Roman" w:cs="Times New Roman"/>
                <w:sz w:val="24"/>
                <w:szCs w:val="24"/>
              </w:rPr>
              <w:t xml:space="preserve"> (Hill </w:t>
            </w:r>
            <w:r w:rsidRPr="00DF0C88">
              <w:rPr>
                <w:rFonts w:ascii="Times New Roman" w:hAnsi="Times New Roman" w:cs="Times New Roman"/>
                <w:bCs/>
                <w:sz w:val="24"/>
                <w:szCs w:val="24"/>
              </w:rPr>
              <w:t>dan</w:t>
            </w:r>
            <w:r w:rsidRPr="00DF0C88">
              <w:rPr>
                <w:rFonts w:ascii="Times New Roman" w:hAnsi="Times New Roman" w:cs="Times New Roman"/>
                <w:sz w:val="24"/>
                <w:szCs w:val="24"/>
              </w:rPr>
              <w:t xml:space="preserve"> Wilkinson, 2004; Yulianto </w:t>
            </w:r>
            <w:r w:rsidRPr="00DF0C88">
              <w:rPr>
                <w:rFonts w:ascii="Times New Roman" w:hAnsi="Times New Roman" w:cs="Times New Roman"/>
                <w:bCs/>
                <w:sz w:val="24"/>
                <w:szCs w:val="24"/>
              </w:rPr>
              <w:t>dkk., 2012)</w:t>
            </w:r>
            <w:r w:rsidRPr="00DF0C88">
              <w:rPr>
                <w:rFonts w:ascii="Times New Roman" w:hAnsi="Times New Roman" w:cs="Times New Roman"/>
                <w:sz w:val="24"/>
                <w:szCs w:val="24"/>
              </w:rPr>
              <w:t xml:space="preserve"> yang </w:t>
            </w:r>
            <w:r w:rsidRPr="00DF0C88">
              <w:rPr>
                <w:rFonts w:ascii="Times New Roman" w:hAnsi="Times New Roman" w:cs="Times New Roman"/>
                <w:bCs/>
                <w:sz w:val="24"/>
                <w:szCs w:val="24"/>
              </w:rPr>
              <w:t>terletak di sebelah PIT</w:t>
            </w:r>
            <w:r w:rsidRPr="00DF0C88">
              <w:rPr>
                <w:rFonts w:ascii="Times New Roman" w:hAnsi="Times New Roman" w:cs="Times New Roman"/>
                <w:sz w:val="24"/>
                <w:szCs w:val="24"/>
              </w:rPr>
              <w:t xml:space="preserve"> dengan </w:t>
            </w:r>
            <w:r w:rsidRPr="00DF0C88">
              <w:rPr>
                <w:rFonts w:ascii="Times New Roman" w:hAnsi="Times New Roman" w:cs="Times New Roman"/>
                <w:bCs/>
                <w:sz w:val="24"/>
                <w:szCs w:val="24"/>
              </w:rPr>
              <w:t>jarak</w:t>
            </w:r>
            <w:r w:rsidRPr="00DF0C88">
              <w:rPr>
                <w:rFonts w:ascii="Times New Roman" w:hAnsi="Times New Roman" w:cs="Times New Roman"/>
                <w:sz w:val="24"/>
                <w:szCs w:val="24"/>
              </w:rPr>
              <w:t xml:space="preserve"> 10 </w:t>
            </w:r>
            <w:r w:rsidRPr="00DF0C88">
              <w:rPr>
                <w:rFonts w:ascii="Times New Roman" w:hAnsi="Times New Roman" w:cs="Times New Roman"/>
                <w:bCs/>
                <w:sz w:val="24"/>
                <w:szCs w:val="24"/>
              </w:rPr>
              <w:t>m. Salinan</w:t>
            </w:r>
            <w:r w:rsidRPr="00DF0C88">
              <w:rPr>
                <w:rFonts w:ascii="Times New Roman" w:hAnsi="Times New Roman" w:cs="Times New Roman"/>
                <w:sz w:val="24"/>
                <w:szCs w:val="24"/>
              </w:rPr>
              <w:t xml:space="preserve"> QT </w:t>
            </w:r>
            <w:r w:rsidRPr="00DF0C88">
              <w:rPr>
                <w:rFonts w:ascii="Times New Roman" w:hAnsi="Times New Roman" w:cs="Times New Roman"/>
                <w:bCs/>
                <w:sz w:val="24"/>
                <w:szCs w:val="24"/>
              </w:rPr>
              <w:t>diberi nomor</w:t>
            </w:r>
            <w:r w:rsidRPr="00DF0C88">
              <w:rPr>
                <w:rFonts w:ascii="Times New Roman" w:hAnsi="Times New Roman" w:cs="Times New Roman"/>
                <w:sz w:val="24"/>
                <w:szCs w:val="24"/>
              </w:rPr>
              <w:t xml:space="preserve"> antara 12 </w:t>
            </w:r>
            <w:r w:rsidRPr="00DF0C88">
              <w:rPr>
                <w:rFonts w:ascii="Times New Roman" w:hAnsi="Times New Roman" w:cs="Times New Roman"/>
                <w:bCs/>
                <w:sz w:val="24"/>
                <w:szCs w:val="24"/>
              </w:rPr>
              <w:t>dan</w:t>
            </w:r>
            <w:r w:rsidRPr="00DF0C88">
              <w:rPr>
                <w:rFonts w:ascii="Times New Roman" w:hAnsi="Times New Roman" w:cs="Times New Roman"/>
                <w:sz w:val="24"/>
                <w:szCs w:val="24"/>
              </w:rPr>
              <w:t xml:space="preserve"> 18 </w:t>
            </w:r>
            <w:r w:rsidRPr="00DF0C88">
              <w:rPr>
                <w:rFonts w:ascii="Times New Roman" w:hAnsi="Times New Roman" w:cs="Times New Roman"/>
                <w:bCs/>
                <w:sz w:val="24"/>
                <w:szCs w:val="24"/>
              </w:rPr>
              <w:t>pengulangan. Saat mengumpulkan</w:t>
            </w:r>
            <w:r w:rsidRPr="00DF0C88">
              <w:rPr>
                <w:rFonts w:ascii="Times New Roman" w:hAnsi="Times New Roman" w:cs="Times New Roman"/>
                <w:sz w:val="24"/>
                <w:szCs w:val="24"/>
              </w:rPr>
              <w:t xml:space="preserve"> data </w:t>
            </w:r>
            <w:r w:rsidRPr="00DF0C88">
              <w:rPr>
                <w:rFonts w:ascii="Times New Roman" w:hAnsi="Times New Roman" w:cs="Times New Roman"/>
                <w:bCs/>
                <w:sz w:val="24"/>
                <w:szCs w:val="24"/>
              </w:rPr>
              <w:t>rekrutmen,</w:t>
            </w:r>
            <w:r w:rsidRPr="00DF0C88">
              <w:rPr>
                <w:rFonts w:ascii="Times New Roman" w:hAnsi="Times New Roman" w:cs="Times New Roman"/>
                <w:sz w:val="24"/>
                <w:szCs w:val="24"/>
              </w:rPr>
              <w:t xml:space="preserve"> hanya jumlah koloni dan genera karang yang </w:t>
            </w:r>
            <w:r w:rsidRPr="00DF0C88">
              <w:rPr>
                <w:rFonts w:ascii="Times New Roman" w:hAnsi="Times New Roman" w:cs="Times New Roman"/>
                <w:bCs/>
                <w:sz w:val="24"/>
                <w:szCs w:val="24"/>
              </w:rPr>
              <w:t>berukuran</w:t>
            </w:r>
            <w:r w:rsidRPr="00DF0C88">
              <w:rPr>
                <w:rFonts w:ascii="Times New Roman" w:hAnsi="Times New Roman" w:cs="Times New Roman"/>
                <w:sz w:val="24"/>
                <w:szCs w:val="24"/>
              </w:rPr>
              <w:t xml:space="preserve"> kurang dari 4 cm </w:t>
            </w:r>
            <w:r w:rsidRPr="00DF0C88">
              <w:rPr>
                <w:rFonts w:ascii="Times New Roman" w:hAnsi="Times New Roman" w:cs="Times New Roman"/>
                <w:bCs/>
                <w:sz w:val="24"/>
                <w:szCs w:val="24"/>
              </w:rPr>
              <w:t>yang dicatat di setiap</w:t>
            </w:r>
            <w:r w:rsidRPr="00DF0C88">
              <w:rPr>
                <w:rFonts w:ascii="Times New Roman" w:hAnsi="Times New Roman" w:cs="Times New Roman"/>
                <w:sz w:val="24"/>
                <w:szCs w:val="24"/>
              </w:rPr>
              <w:t xml:space="preserve"> kuadrat.</w:t>
            </w:r>
          </w:p>
        </w:tc>
        <w:tc>
          <w:tcPr>
            <w:tcW w:w="2520" w:type="dxa"/>
          </w:tcPr>
          <w:p w14:paraId="76205F95" w14:textId="07A83256" w:rsidR="00922181" w:rsidRDefault="000116B8">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lang w:val="en-ID"/>
              </w:rPr>
              <w:t>Hasil temuan kondisi k</w:t>
            </w:r>
            <w:r w:rsidR="005E482F">
              <w:rPr>
                <w:rStyle w:val="markedcontent"/>
                <w:rFonts w:ascii="Times New Roman" w:hAnsi="Times New Roman" w:cs="Times New Roman"/>
                <w:sz w:val="24"/>
                <w:szCs w:val="24"/>
              </w:rPr>
              <w:t>oloni</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karang </w:t>
            </w:r>
            <w:r>
              <w:rPr>
                <w:rStyle w:val="markedcontent"/>
                <w:rFonts w:ascii="Times New Roman" w:hAnsi="Times New Roman" w:cs="Times New Roman"/>
                <w:sz w:val="24"/>
                <w:szCs w:val="24"/>
                <w:lang w:val="en-ID"/>
              </w:rPr>
              <w:t xml:space="preserve">mengalami </w:t>
            </w:r>
            <w:r>
              <w:rPr>
                <w:rStyle w:val="markedcontent"/>
                <w:rFonts w:ascii="Times New Roman" w:hAnsi="Times New Roman" w:cs="Times New Roman"/>
                <w:i/>
                <w:sz w:val="24"/>
                <w:szCs w:val="24"/>
                <w:lang w:val="en-ID"/>
              </w:rPr>
              <w:t>bleaching</w:t>
            </w:r>
            <w:r w:rsidR="005E482F">
              <w:rPr>
                <w:rStyle w:val="markedcontent"/>
                <w:rFonts w:ascii="Times New Roman" w:hAnsi="Times New Roman" w:cs="Times New Roman"/>
                <w:sz w:val="24"/>
                <w:szCs w:val="24"/>
              </w:rPr>
              <w:t xml:space="preserve"> sebesar</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50%,</w:t>
            </w:r>
            <w:r>
              <w:rPr>
                <w:rStyle w:val="markedcontent"/>
                <w:rFonts w:ascii="Times New Roman" w:hAnsi="Times New Roman" w:cs="Times New Roman"/>
                <w:sz w:val="24"/>
                <w:szCs w:val="24"/>
                <w:lang w:val="en-ID"/>
              </w:rPr>
              <w:t xml:space="preserve"> </w:t>
            </w:r>
            <w:r w:rsidR="005E482F">
              <w:rPr>
                <w:rStyle w:val="markedcontent"/>
                <w:rFonts w:ascii="Times New Roman" w:hAnsi="Times New Roman" w:cs="Times New Roman"/>
                <w:sz w:val="24"/>
                <w:szCs w:val="24"/>
              </w:rPr>
              <w:t xml:space="preserve">koloni dengan kondisi </w:t>
            </w:r>
            <w:r>
              <w:rPr>
                <w:rStyle w:val="markedcontent"/>
                <w:rFonts w:ascii="Times New Roman" w:hAnsi="Times New Roman" w:cs="Times New Roman"/>
                <w:i/>
                <w:sz w:val="24"/>
                <w:szCs w:val="24"/>
                <w:lang w:val="en-ID"/>
              </w:rPr>
              <w:t>discolored</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sebesar 11%, dan koloni </w:t>
            </w:r>
            <w:r>
              <w:rPr>
                <w:rStyle w:val="markedcontent"/>
                <w:rFonts w:ascii="Times New Roman" w:hAnsi="Times New Roman" w:cs="Times New Roman"/>
                <w:sz w:val="24"/>
                <w:szCs w:val="24"/>
                <w:lang w:val="en-ID"/>
              </w:rPr>
              <w:t xml:space="preserve">sehat </w:t>
            </w:r>
            <w:r w:rsidR="005E482F">
              <w:rPr>
                <w:rStyle w:val="markedcontent"/>
                <w:rFonts w:ascii="Times New Roman" w:hAnsi="Times New Roman" w:cs="Times New Roman"/>
                <w:sz w:val="24"/>
                <w:szCs w:val="24"/>
              </w:rPr>
              <w:t xml:space="preserve">mencapai 31%. </w:t>
            </w:r>
            <w:r w:rsidR="00C65A5F">
              <w:rPr>
                <w:rStyle w:val="markedcontent"/>
                <w:rFonts w:ascii="Times New Roman" w:hAnsi="Times New Roman" w:cs="Times New Roman"/>
                <w:sz w:val="24"/>
                <w:szCs w:val="24"/>
                <w:lang w:val="en-ID"/>
              </w:rPr>
              <w:t xml:space="preserve">Koloni yang </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mati </w:t>
            </w:r>
            <w:r w:rsidR="00C65A5F">
              <w:rPr>
                <w:rStyle w:val="markedcontent"/>
                <w:rFonts w:ascii="Times New Roman" w:hAnsi="Times New Roman" w:cs="Times New Roman"/>
                <w:sz w:val="24"/>
                <w:szCs w:val="24"/>
                <w:lang w:val="en-ID"/>
              </w:rPr>
              <w:t xml:space="preserve">akibat </w:t>
            </w:r>
            <w:r w:rsidR="00C65A5F">
              <w:rPr>
                <w:rStyle w:val="markedcontent"/>
                <w:rFonts w:ascii="Times New Roman" w:hAnsi="Times New Roman" w:cs="Times New Roman"/>
                <w:i/>
                <w:sz w:val="24"/>
                <w:szCs w:val="24"/>
                <w:lang w:val="en-ID"/>
              </w:rPr>
              <w:t>bleaching</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31A42051" w:rsidR="00922181" w:rsidRPr="00DF0C88" w:rsidRDefault="00DF0C88" w:rsidP="00DF0C88">
            <w:pPr>
              <w:pStyle w:val="ListParagraph"/>
              <w:spacing w:after="0" w:line="240" w:lineRule="auto"/>
              <w:ind w:left="0"/>
              <w:jc w:val="center"/>
              <w:rPr>
                <w:rFonts w:ascii="Times New Roman" w:hAnsi="Times New Roman" w:cs="Times New Roman"/>
                <w:sz w:val="24"/>
                <w:szCs w:val="24"/>
                <w:lang w:val="en-ID"/>
              </w:rPr>
            </w:pPr>
            <w:r w:rsidRPr="00DF0C88">
              <w:rPr>
                <w:rFonts w:ascii="Times New Roman" w:hAnsi="Times New Roman" w:cs="Times New Roman"/>
                <w:sz w:val="24"/>
                <w:szCs w:val="24"/>
              </w:rPr>
              <w:t xml:space="preserve">Kualitas air </w:t>
            </w:r>
            <w:r w:rsidRPr="00DF0C88">
              <w:rPr>
                <w:rFonts w:ascii="Times New Roman" w:hAnsi="Times New Roman" w:cs="Times New Roman"/>
                <w:bCs/>
                <w:sz w:val="24"/>
                <w:szCs w:val="24"/>
              </w:rPr>
              <w:t>dalam</w:t>
            </w:r>
            <w:r w:rsidRPr="00DF0C88">
              <w:rPr>
                <w:rFonts w:ascii="Times New Roman" w:hAnsi="Times New Roman" w:cs="Times New Roman"/>
                <w:sz w:val="24"/>
                <w:szCs w:val="24"/>
              </w:rPr>
              <w:t xml:space="preserve"> proses budidaya ikan hias berperan dalam menciptakan </w:t>
            </w:r>
            <w:r w:rsidRPr="00DF0C88">
              <w:rPr>
                <w:rFonts w:ascii="Times New Roman" w:hAnsi="Times New Roman" w:cs="Times New Roman"/>
                <w:bCs/>
                <w:sz w:val="24"/>
                <w:szCs w:val="24"/>
              </w:rPr>
              <w:t>habitat</w:t>
            </w:r>
            <w:r w:rsidRPr="00DF0C88">
              <w:rPr>
                <w:rFonts w:ascii="Times New Roman" w:hAnsi="Times New Roman" w:cs="Times New Roman"/>
                <w:sz w:val="24"/>
                <w:szCs w:val="24"/>
              </w:rPr>
              <w:t xml:space="preserve"> yang sesuai </w:t>
            </w:r>
            <w:r w:rsidRPr="00DF0C88">
              <w:rPr>
                <w:rFonts w:ascii="Times New Roman" w:hAnsi="Times New Roman" w:cs="Times New Roman"/>
                <w:bCs/>
                <w:sz w:val="24"/>
                <w:szCs w:val="24"/>
              </w:rPr>
              <w:t>bagi ikan hias,</w:t>
            </w:r>
            <w:r w:rsidRPr="00DF0C88">
              <w:rPr>
                <w:rFonts w:ascii="Times New Roman" w:hAnsi="Times New Roman" w:cs="Times New Roman"/>
                <w:sz w:val="24"/>
                <w:szCs w:val="24"/>
              </w:rPr>
              <w:t xml:space="preserve"> </w:t>
            </w:r>
            <w:r w:rsidRPr="00DF0C88">
              <w:rPr>
                <w:rFonts w:ascii="Times New Roman" w:hAnsi="Times New Roman" w:cs="Times New Roman"/>
                <w:sz w:val="24"/>
                <w:szCs w:val="24"/>
              </w:rPr>
              <w:br/>
            </w:r>
            <w:r w:rsidRPr="00DF0C88">
              <w:rPr>
                <w:rFonts w:ascii="Times New Roman" w:hAnsi="Times New Roman" w:cs="Times New Roman"/>
                <w:bCs/>
                <w:sz w:val="24"/>
                <w:szCs w:val="24"/>
              </w:rPr>
              <w:t>menciptakan</w:t>
            </w:r>
            <w:r w:rsidRPr="00DF0C88">
              <w:rPr>
                <w:rFonts w:ascii="Times New Roman" w:hAnsi="Times New Roman" w:cs="Times New Roman"/>
                <w:sz w:val="24"/>
                <w:szCs w:val="24"/>
              </w:rPr>
              <w:t xml:space="preserve"> suasana nyaman bagi kelangsungan pertumbuhan dan perkembangan ikan hias </w:t>
            </w:r>
            <w:r w:rsidRPr="00DF0C88">
              <w:rPr>
                <w:rFonts w:ascii="Times New Roman" w:hAnsi="Times New Roman" w:cs="Times New Roman"/>
                <w:sz w:val="24"/>
                <w:szCs w:val="24"/>
              </w:rPr>
              <w:br/>
            </w:r>
            <w:r w:rsidRPr="00DF0C88">
              <w:rPr>
                <w:rFonts w:ascii="Times New Roman" w:hAnsi="Times New Roman" w:cs="Times New Roman"/>
                <w:bCs/>
                <w:sz w:val="24"/>
                <w:szCs w:val="24"/>
              </w:rPr>
              <w:t>ikan hias</w:t>
            </w:r>
            <w:r w:rsidRPr="00DF0C88">
              <w:rPr>
                <w:rFonts w:ascii="Times New Roman" w:hAnsi="Times New Roman" w:cs="Times New Roman"/>
                <w:bCs/>
                <w:sz w:val="24"/>
                <w:szCs w:val="24"/>
                <w:lang w:val="en-ID"/>
              </w:rPr>
              <w:t>.</w:t>
            </w:r>
          </w:p>
        </w:tc>
        <w:tc>
          <w:tcPr>
            <w:tcW w:w="2340" w:type="dxa"/>
          </w:tcPr>
          <w:p w14:paraId="0F0CE60B" w14:textId="14E11DFE" w:rsidR="00922181" w:rsidRPr="00DF0C88" w:rsidRDefault="00C65A5F">
            <w:pPr>
              <w:pStyle w:val="ListParagraph"/>
              <w:spacing w:after="0" w:line="240" w:lineRule="auto"/>
              <w:ind w:left="0"/>
              <w:jc w:val="center"/>
              <w:rPr>
                <w:rFonts w:ascii="Times New Roman" w:hAnsi="Times New Roman" w:cs="Times New Roman"/>
                <w:sz w:val="24"/>
                <w:szCs w:val="24"/>
                <w:lang w:val="en-ID"/>
              </w:rPr>
            </w:pPr>
            <w:r w:rsidRPr="00DF0C88">
              <w:rPr>
                <w:rFonts w:ascii="Times New Roman" w:hAnsi="Times New Roman" w:cs="Times New Roman"/>
                <w:bCs/>
                <w:sz w:val="24"/>
                <w:szCs w:val="24"/>
              </w:rPr>
              <w:t>Sensor</w:t>
            </w:r>
            <w:r w:rsidRPr="00DF0C88">
              <w:rPr>
                <w:rFonts w:ascii="Times New Roman" w:hAnsi="Times New Roman" w:cs="Times New Roman"/>
                <w:sz w:val="24"/>
                <w:szCs w:val="24"/>
              </w:rPr>
              <w:t xml:space="preserve"> pH E-201-C dan sensor suhu </w:t>
            </w:r>
            <w:r w:rsidRPr="00DF0C88">
              <w:rPr>
                <w:rFonts w:ascii="Times New Roman" w:hAnsi="Times New Roman" w:cs="Times New Roman"/>
                <w:bCs/>
                <w:sz w:val="24"/>
                <w:szCs w:val="24"/>
              </w:rPr>
              <w:t>DS18B20 digunakan untuk mengukur pH dan suhu air.</w:t>
            </w:r>
            <w:r w:rsidRPr="00DF0C88">
              <w:rPr>
                <w:rFonts w:ascii="Times New Roman" w:hAnsi="Times New Roman" w:cs="Times New Roman"/>
                <w:sz w:val="24"/>
                <w:szCs w:val="24"/>
              </w:rPr>
              <w:t xml:space="preserve"> Kedua sensor ini </w:t>
            </w:r>
            <w:r w:rsidRPr="00DF0C88">
              <w:rPr>
                <w:rFonts w:ascii="Times New Roman" w:hAnsi="Times New Roman" w:cs="Times New Roman"/>
                <w:bCs/>
                <w:sz w:val="24"/>
                <w:szCs w:val="24"/>
              </w:rPr>
              <w:t>terhubung dengan</w:t>
            </w:r>
            <w:r w:rsidRPr="00DF0C88">
              <w:rPr>
                <w:rFonts w:ascii="Times New Roman" w:hAnsi="Times New Roman" w:cs="Times New Roman"/>
                <w:sz w:val="24"/>
                <w:szCs w:val="24"/>
              </w:rPr>
              <w:t xml:space="preserve"> modul pH dan suhu. Sensor pH E-201-C bersifat analog sehingga harus dilakukan kalibrasi untuk mendapatkan rumus konversi </w:t>
            </w:r>
            <w:r w:rsidRPr="00DF0C88">
              <w:rPr>
                <w:rFonts w:ascii="Times New Roman" w:hAnsi="Times New Roman" w:cs="Times New Roman"/>
                <w:bCs/>
                <w:sz w:val="24"/>
                <w:szCs w:val="24"/>
              </w:rPr>
              <w:t>sensor</w:t>
            </w:r>
            <w:r w:rsidRPr="00DF0C88">
              <w:rPr>
                <w:rFonts w:ascii="Times New Roman" w:hAnsi="Times New Roman" w:cs="Times New Roman"/>
                <w:sz w:val="24"/>
                <w:szCs w:val="24"/>
              </w:rPr>
              <w:t xml:space="preserve"> analog </w:t>
            </w:r>
            <w:r w:rsidRPr="00DF0C88">
              <w:rPr>
                <w:rFonts w:ascii="Times New Roman" w:hAnsi="Times New Roman" w:cs="Times New Roman"/>
                <w:bCs/>
                <w:sz w:val="24"/>
                <w:szCs w:val="24"/>
              </w:rPr>
              <w:t>ke</w:t>
            </w:r>
            <w:r w:rsidRPr="00DF0C88">
              <w:rPr>
                <w:rFonts w:ascii="Times New Roman" w:hAnsi="Times New Roman" w:cs="Times New Roman"/>
                <w:sz w:val="24"/>
                <w:szCs w:val="24"/>
              </w:rPr>
              <w:t xml:space="preserve"> digital </w:t>
            </w:r>
            <w:r w:rsidRPr="00DF0C88">
              <w:rPr>
                <w:rFonts w:ascii="Times New Roman" w:hAnsi="Times New Roman" w:cs="Times New Roman"/>
                <w:bCs/>
                <w:sz w:val="24"/>
                <w:szCs w:val="24"/>
              </w:rPr>
              <w:t>maka</w:t>
            </w:r>
            <w:r w:rsidRPr="00DF0C88">
              <w:rPr>
                <w:rFonts w:ascii="Times New Roman" w:hAnsi="Times New Roman" w:cs="Times New Roman"/>
                <w:sz w:val="24"/>
                <w:szCs w:val="24"/>
              </w:rPr>
              <w:t xml:space="preserve"> digunakan larutan buffer. </w:t>
            </w:r>
            <w:r w:rsidRPr="00DF0C88">
              <w:rPr>
                <w:rFonts w:ascii="Times New Roman" w:hAnsi="Times New Roman" w:cs="Times New Roman"/>
                <w:bCs/>
                <w:sz w:val="24"/>
                <w:szCs w:val="24"/>
              </w:rPr>
              <w:t>Sebagai larutan</w:t>
            </w:r>
            <w:r w:rsidRPr="00DF0C88">
              <w:rPr>
                <w:rFonts w:ascii="Times New Roman" w:hAnsi="Times New Roman" w:cs="Times New Roman"/>
                <w:sz w:val="24"/>
                <w:szCs w:val="24"/>
              </w:rPr>
              <w:t xml:space="preserve"> buffer digunakan larutan buffer pH 4, larutan buffer </w:t>
            </w:r>
            <w:r w:rsidRPr="00DF0C88">
              <w:rPr>
                <w:rFonts w:ascii="Times New Roman" w:hAnsi="Times New Roman" w:cs="Times New Roman"/>
                <w:bCs/>
                <w:sz w:val="24"/>
                <w:szCs w:val="24"/>
              </w:rPr>
              <w:t>fosfat</w:t>
            </w:r>
            <w:r w:rsidRPr="00DF0C88">
              <w:rPr>
                <w:rFonts w:ascii="Times New Roman" w:hAnsi="Times New Roman" w:cs="Times New Roman"/>
                <w:sz w:val="24"/>
                <w:szCs w:val="24"/>
              </w:rPr>
              <w:t xml:space="preserve"> pH 7, dan larutan buffer pH 9</w:t>
            </w:r>
            <w:r w:rsidRPr="00DF0C88">
              <w:rPr>
                <w:rFonts w:ascii="Times New Roman" w:hAnsi="Times New Roman" w:cs="Times New Roman"/>
                <w:sz w:val="24"/>
                <w:szCs w:val="24"/>
                <w:lang w:val="en-ID"/>
              </w:rPr>
              <w:t>.</w:t>
            </w:r>
          </w:p>
        </w:tc>
        <w:tc>
          <w:tcPr>
            <w:tcW w:w="2520" w:type="dxa"/>
          </w:tcPr>
          <w:p w14:paraId="7CE1DA95" w14:textId="19C4C969" w:rsidR="00922181" w:rsidRPr="00C65A5F" w:rsidRDefault="00C65A5F" w:rsidP="00C65A5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at kontroler dirancang menggunakan sensor suhu dan ph memberikan informasi bacaan pada air akuarium dengan baik.</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3ED09B00" w:rsidR="00922181" w:rsidRDefault="00922181">
            <w:pPr>
              <w:pStyle w:val="ListParagraph"/>
              <w:spacing w:after="0" w:line="240" w:lineRule="auto"/>
              <w:ind w:left="0"/>
              <w:jc w:val="center"/>
              <w:rPr>
                <w:rFonts w:ascii="Times New Roman" w:hAnsi="Times New Roman" w:cs="Times New Roman"/>
                <w:sz w:val="24"/>
                <w:szCs w:val="24"/>
                <w:lang w:val="en-US"/>
              </w:rPr>
            </w:pP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6C5528F0" w:rsidR="00922181" w:rsidRPr="00F328DB" w:rsidRDefault="00F328DB">
            <w:pPr>
              <w:pStyle w:val="ListParagraph"/>
              <w:spacing w:after="0" w:line="240" w:lineRule="auto"/>
              <w:ind w:left="0"/>
              <w:jc w:val="center"/>
              <w:rPr>
                <w:rStyle w:val="markedcontent"/>
                <w:rFonts w:ascii="Times New Roman" w:hAnsi="Times New Roman" w:cs="Times New Roman"/>
                <w:sz w:val="24"/>
                <w:szCs w:val="24"/>
              </w:rPr>
            </w:pPr>
            <w:r w:rsidRPr="00F328DB">
              <w:rPr>
                <w:rFonts w:ascii="Times New Roman" w:hAnsi="Times New Roman" w:cs="Times New Roman"/>
                <w:sz w:val="24"/>
                <w:szCs w:val="24"/>
              </w:rPr>
              <w:t xml:space="preserve">hobi ikan hias atau biota air lainnya. </w:t>
            </w:r>
            <w:r w:rsidRPr="00F328DB">
              <w:rPr>
                <w:rFonts w:ascii="Times New Roman" w:hAnsi="Times New Roman" w:cs="Times New Roman"/>
                <w:sz w:val="24"/>
                <w:szCs w:val="24"/>
              </w:rPr>
              <w:br/>
            </w:r>
            <w:r w:rsidRPr="00F328DB">
              <w:rPr>
                <w:rFonts w:ascii="Times New Roman" w:hAnsi="Times New Roman" w:cs="Times New Roman"/>
                <w:bCs/>
                <w:sz w:val="24"/>
                <w:szCs w:val="24"/>
              </w:rPr>
              <w:t>Untuk meningkatkan kualitas</w:t>
            </w:r>
            <w:r w:rsidRPr="00F328DB">
              <w:rPr>
                <w:rFonts w:ascii="Times New Roman" w:hAnsi="Times New Roman" w:cs="Times New Roman"/>
                <w:sz w:val="24"/>
                <w:szCs w:val="24"/>
              </w:rPr>
              <w:t xml:space="preserve"> produk karang </w:t>
            </w:r>
            <w:r w:rsidRPr="00F328DB">
              <w:rPr>
                <w:rFonts w:ascii="Times New Roman" w:hAnsi="Times New Roman" w:cs="Times New Roman"/>
                <w:bCs/>
                <w:sz w:val="24"/>
                <w:szCs w:val="24"/>
              </w:rPr>
              <w:lastRenderedPageBreak/>
              <w:t>pascapanen dari</w:t>
            </w:r>
            <w:r w:rsidRPr="00F328DB">
              <w:rPr>
                <w:rFonts w:ascii="Times New Roman" w:hAnsi="Times New Roman" w:cs="Times New Roman"/>
                <w:sz w:val="24"/>
                <w:szCs w:val="24"/>
              </w:rPr>
              <w:t xml:space="preserve"> karang hias </w:t>
            </w:r>
            <w:r w:rsidRPr="00F328DB">
              <w:rPr>
                <w:rFonts w:ascii="Times New Roman" w:hAnsi="Times New Roman" w:cs="Times New Roman"/>
                <w:bCs/>
                <w:sz w:val="24"/>
                <w:szCs w:val="24"/>
              </w:rPr>
              <w:t>bila disimpan dalam sistem inventaris dalam sistem akuarium modular dengan menggunakan teknik yang menghilangkan kadar amonia dalam karang hias sebagai</w:t>
            </w:r>
            <w:r w:rsidRPr="00F328DB">
              <w:rPr>
                <w:rFonts w:ascii="Times New Roman" w:hAnsi="Times New Roman" w:cs="Times New Roman"/>
                <w:sz w:val="24"/>
                <w:szCs w:val="24"/>
              </w:rPr>
              <w:t xml:space="preserve"> hasil </w:t>
            </w:r>
            <w:r w:rsidRPr="00F328DB">
              <w:rPr>
                <w:rFonts w:ascii="Times New Roman" w:hAnsi="Times New Roman" w:cs="Times New Roman"/>
                <w:bCs/>
                <w:sz w:val="24"/>
                <w:szCs w:val="24"/>
              </w:rPr>
              <w:t>dari penemuan ini</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4616FD82" w:rsidR="00922181" w:rsidRDefault="00922181">
            <w:pPr>
              <w:pStyle w:val="ListParagraph"/>
              <w:spacing w:after="0" w:line="240" w:lineRule="auto"/>
              <w:ind w:left="0"/>
              <w:rPr>
                <w:rFonts w:ascii="Times New Roman" w:hAnsi="Times New Roman" w:cs="Times New Roman"/>
                <w:color w:val="000000"/>
                <w:sz w:val="24"/>
                <w:szCs w:val="24"/>
                <w:lang w:val="en-US"/>
              </w:rPr>
            </w:pP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48C0A0C" w:rsidR="00922181" w:rsidRPr="00F328DB" w:rsidRDefault="00F328DB">
            <w:pPr>
              <w:spacing w:after="0" w:line="240" w:lineRule="auto"/>
              <w:jc w:val="center"/>
              <w:rPr>
                <w:rFonts w:ascii="Times New Roman" w:hAnsi="Times New Roman" w:cs="Times New Roman"/>
                <w:sz w:val="24"/>
                <w:szCs w:val="24"/>
                <w:lang w:val="en-US"/>
              </w:rPr>
            </w:pPr>
            <w:r w:rsidRPr="00F328DB">
              <w:rPr>
                <w:rFonts w:ascii="Times New Roman" w:hAnsi="Times New Roman" w:cs="Times New Roman"/>
                <w:bCs/>
                <w:sz w:val="24"/>
                <w:szCs w:val="24"/>
              </w:rPr>
              <w:t>Di Indonesia, terdeteksi 34 kasus</w:t>
            </w:r>
            <w:r w:rsidRPr="00F328DB">
              <w:rPr>
                <w:rFonts w:ascii="Times New Roman" w:hAnsi="Times New Roman" w:cs="Times New Roman"/>
                <w:sz w:val="24"/>
                <w:szCs w:val="24"/>
              </w:rPr>
              <w:t xml:space="preserve"> pelanggaran kesehatan </w:t>
            </w:r>
            <w:r w:rsidRPr="00F328DB">
              <w:rPr>
                <w:rFonts w:ascii="Times New Roman" w:hAnsi="Times New Roman" w:cs="Times New Roman"/>
                <w:bCs/>
                <w:sz w:val="24"/>
                <w:szCs w:val="24"/>
              </w:rPr>
              <w:t>pada</w:t>
            </w:r>
            <w:r w:rsidRPr="00F328DB">
              <w:rPr>
                <w:rFonts w:ascii="Times New Roman" w:hAnsi="Times New Roman" w:cs="Times New Roman"/>
                <w:sz w:val="24"/>
                <w:szCs w:val="24"/>
              </w:rPr>
              <w:t xml:space="preserve"> bulan April </w:t>
            </w:r>
            <w:r w:rsidRPr="00F328DB">
              <w:rPr>
                <w:rFonts w:ascii="Times New Roman" w:hAnsi="Times New Roman" w:cs="Times New Roman"/>
                <w:bCs/>
                <w:sz w:val="24"/>
                <w:szCs w:val="24"/>
              </w:rPr>
              <w:t>hingga</w:t>
            </w:r>
            <w:r w:rsidRPr="00F328DB">
              <w:rPr>
                <w:rFonts w:ascii="Times New Roman" w:hAnsi="Times New Roman" w:cs="Times New Roman"/>
                <w:sz w:val="24"/>
                <w:szCs w:val="24"/>
              </w:rPr>
              <w:t xml:space="preserve"> 21 Desember </w:t>
            </w:r>
            <w:r w:rsidRPr="00F328DB">
              <w:rPr>
                <w:rFonts w:ascii="Times New Roman" w:hAnsi="Times New Roman" w:cs="Times New Roman"/>
                <w:bCs/>
                <w:sz w:val="24"/>
                <w:szCs w:val="24"/>
              </w:rPr>
              <w:t>2020,</w:t>
            </w:r>
            <w:r w:rsidRPr="00F328DB">
              <w:rPr>
                <w:rFonts w:ascii="Times New Roman" w:hAnsi="Times New Roman" w:cs="Times New Roman"/>
                <w:sz w:val="24"/>
                <w:szCs w:val="24"/>
              </w:rPr>
              <w:t xml:space="preserve"> dan peningkatan </w:t>
            </w:r>
            <w:r w:rsidRPr="00F328DB">
              <w:rPr>
                <w:rFonts w:ascii="Times New Roman" w:hAnsi="Times New Roman" w:cs="Times New Roman"/>
                <w:bCs/>
                <w:sz w:val="24"/>
                <w:szCs w:val="24"/>
              </w:rPr>
              <w:t>jumlah</w:t>
            </w:r>
            <w:r w:rsidRPr="00F328DB">
              <w:rPr>
                <w:rFonts w:ascii="Times New Roman" w:hAnsi="Times New Roman" w:cs="Times New Roman"/>
                <w:sz w:val="24"/>
                <w:szCs w:val="24"/>
              </w:rPr>
              <w:t xml:space="preserve"> kasus Covid-19 sulit dikendalikan, sehingga jumlah pasien </w:t>
            </w:r>
            <w:r w:rsidRPr="00F328DB">
              <w:rPr>
                <w:rFonts w:ascii="Times New Roman" w:hAnsi="Times New Roman" w:cs="Times New Roman"/>
                <w:bCs/>
                <w:sz w:val="24"/>
                <w:szCs w:val="24"/>
              </w:rPr>
              <w:t>yang tertular</w:t>
            </w:r>
            <w:r w:rsidRPr="00F328DB">
              <w:rPr>
                <w:rFonts w:ascii="Times New Roman" w:hAnsi="Times New Roman" w:cs="Times New Roman"/>
                <w:sz w:val="24"/>
                <w:szCs w:val="24"/>
              </w:rPr>
              <w:t xml:space="preserve"> Covid-19 terus </w:t>
            </w:r>
            <w:r w:rsidRPr="00F328DB">
              <w:rPr>
                <w:rFonts w:ascii="Times New Roman" w:hAnsi="Times New Roman" w:cs="Times New Roman"/>
                <w:bCs/>
                <w:sz w:val="24"/>
                <w:szCs w:val="24"/>
              </w:rPr>
              <w:t>men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 xml:space="preserve">real time. (3) memonitor suhu tubuh secara real time, dapat berjalan dengan baik. </w:t>
            </w:r>
            <w:r>
              <w:rPr>
                <w:rStyle w:val="markedcontent"/>
                <w:rFonts w:ascii="Times New Roman" w:hAnsi="Times New Roman" w:cs="Times New Roman"/>
                <w:sz w:val="24"/>
                <w:szCs w:val="24"/>
              </w:rPr>
              <w:lastRenderedPageBreak/>
              <w:t>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1762C9A0" w:rsidR="00922181" w:rsidRPr="00F328DB" w:rsidRDefault="00F328DB">
            <w:pPr>
              <w:spacing w:after="0" w:line="240" w:lineRule="auto"/>
              <w:jc w:val="center"/>
              <w:rPr>
                <w:rStyle w:val="markedcontent"/>
                <w:rFonts w:ascii="Times New Roman" w:hAnsi="Times New Roman" w:cs="Times New Roman"/>
                <w:sz w:val="24"/>
                <w:szCs w:val="24"/>
              </w:rPr>
            </w:pPr>
            <w:r w:rsidRPr="00F328DB">
              <w:rPr>
                <w:rFonts w:ascii="Times New Roman" w:hAnsi="Times New Roman" w:cs="Times New Roman"/>
                <w:bCs/>
                <w:sz w:val="24"/>
                <w:szCs w:val="24"/>
              </w:rPr>
              <w:t>Rata-rata selisih</w:t>
            </w:r>
            <w:r w:rsidRPr="00F328DB">
              <w:rPr>
                <w:rFonts w:ascii="Times New Roman" w:hAnsi="Times New Roman" w:cs="Times New Roman"/>
                <w:sz w:val="24"/>
                <w:szCs w:val="24"/>
              </w:rPr>
              <w:t xml:space="preserve"> 10 sampel </w:t>
            </w:r>
            <w:r w:rsidRPr="00F328DB">
              <w:rPr>
                <w:rFonts w:ascii="Times New Roman" w:hAnsi="Times New Roman" w:cs="Times New Roman"/>
                <w:bCs/>
                <w:sz w:val="24"/>
                <w:szCs w:val="24"/>
              </w:rPr>
              <w:t>adalah 3,20%</w:t>
            </w:r>
            <w:r w:rsidRPr="00F328DB">
              <w:rPr>
                <w:rFonts w:ascii="Times New Roman" w:hAnsi="Times New Roman" w:cs="Times New Roman"/>
                <w:sz w:val="24"/>
                <w:szCs w:val="24"/>
              </w:rPr>
              <w:t xml:space="preserve"> dan </w:t>
            </w:r>
            <w:r w:rsidRPr="00F328DB">
              <w:rPr>
                <w:rFonts w:ascii="Times New Roman" w:hAnsi="Times New Roman" w:cs="Times New Roman"/>
                <w:bCs/>
                <w:sz w:val="24"/>
                <w:szCs w:val="24"/>
              </w:rPr>
              <w:t>ketelitian 99,58%,</w:t>
            </w:r>
            <w:r w:rsidRPr="00F328DB">
              <w:rPr>
                <w:rFonts w:ascii="Times New Roman" w:hAnsi="Times New Roman" w:cs="Times New Roman"/>
                <w:sz w:val="24"/>
                <w:szCs w:val="24"/>
              </w:rPr>
              <w:t xml:space="preserve"> uji </w:t>
            </w:r>
            <w:r w:rsidRPr="00F328DB">
              <w:rPr>
                <w:rFonts w:ascii="Times New Roman" w:hAnsi="Times New Roman" w:cs="Times New Roman"/>
                <w:bCs/>
                <w:sz w:val="24"/>
                <w:szCs w:val="24"/>
              </w:rPr>
              <w:t>karakteristik alat portable untuk mengukur</w:t>
            </w:r>
            <w:r w:rsidRPr="00F328DB">
              <w:rPr>
                <w:rFonts w:ascii="Times New Roman" w:hAnsi="Times New Roman" w:cs="Times New Roman"/>
                <w:sz w:val="24"/>
                <w:szCs w:val="24"/>
              </w:rPr>
              <w:t xml:space="preserve"> suhu tubuh dari 10 sampel </w:t>
            </w:r>
            <w:r w:rsidRPr="00F328DB">
              <w:rPr>
                <w:rFonts w:ascii="Times New Roman" w:hAnsi="Times New Roman" w:cs="Times New Roman"/>
                <w:bCs/>
                <w:sz w:val="24"/>
                <w:szCs w:val="24"/>
              </w:rPr>
              <w:t>menghasilkan rata-rata</w:t>
            </w:r>
            <w:r w:rsidRPr="00F328DB">
              <w:rPr>
                <w:rFonts w:ascii="Times New Roman" w:hAnsi="Times New Roman" w:cs="Times New Roman"/>
                <w:sz w:val="24"/>
                <w:szCs w:val="24"/>
              </w:rPr>
              <w:t xml:space="preserve"> selisih pengukuran </w:t>
            </w:r>
            <w:r w:rsidRPr="00F328DB">
              <w:rPr>
                <w:rFonts w:ascii="Times New Roman" w:hAnsi="Times New Roman" w:cs="Times New Roman"/>
                <w:bCs/>
                <w:sz w:val="24"/>
                <w:szCs w:val="24"/>
              </w:rPr>
              <w:t>0,90%</w:t>
            </w:r>
            <w:r w:rsidRPr="00F328DB">
              <w:rPr>
                <w:rFonts w:ascii="Times New Roman" w:hAnsi="Times New Roman" w:cs="Times New Roman"/>
                <w:sz w:val="24"/>
                <w:szCs w:val="24"/>
              </w:rPr>
              <w:t xml:space="preserve"> dan </w:t>
            </w:r>
            <w:r w:rsidRPr="00F328DB">
              <w:rPr>
                <w:rFonts w:ascii="Times New Roman" w:hAnsi="Times New Roman" w:cs="Times New Roman"/>
                <w:bCs/>
                <w:sz w:val="24"/>
                <w:szCs w:val="24"/>
              </w:rPr>
              <w:t>ketelitian 97,59%.</w:t>
            </w:r>
            <w:r w:rsidRPr="00F328DB">
              <w:rPr>
                <w:rFonts w:ascii="Times New Roman" w:hAnsi="Times New Roman" w:cs="Times New Roman"/>
                <w:sz w:val="24"/>
                <w:szCs w:val="24"/>
              </w:rPr>
              <w:t xml:space="preserve"> %. Pengukuran SpO2 </w:t>
            </w:r>
            <w:r w:rsidRPr="00F328DB">
              <w:rPr>
                <w:rFonts w:ascii="Times New Roman" w:hAnsi="Times New Roman" w:cs="Times New Roman"/>
                <w:bCs/>
                <w:sz w:val="24"/>
                <w:szCs w:val="24"/>
              </w:rPr>
              <w:t>genggam</w:t>
            </w:r>
            <w:r w:rsidRPr="00F328DB">
              <w:rPr>
                <w:rFonts w:ascii="Times New Roman" w:hAnsi="Times New Roman" w:cs="Times New Roman"/>
                <w:sz w:val="24"/>
                <w:szCs w:val="24"/>
              </w:rPr>
              <w:t xml:space="preserve"> memiliki standar deviasi yang kecil yaitu </w:t>
            </w:r>
            <w:r w:rsidRPr="00F328DB">
              <w:rPr>
                <w:rFonts w:ascii="Times New Roman" w:hAnsi="Times New Roman" w:cs="Times New Roman"/>
                <w:bCs/>
                <w:sz w:val="24"/>
                <w:szCs w:val="24"/>
              </w:rPr>
              <w:t>0,96%,</w:t>
            </w:r>
            <w:r w:rsidRPr="00F328DB">
              <w:rPr>
                <w:rFonts w:ascii="Times New Roman" w:hAnsi="Times New Roman" w:cs="Times New Roman"/>
                <w:sz w:val="24"/>
                <w:szCs w:val="24"/>
              </w:rPr>
              <w:t xml:space="preserve"> sedangkan pengukuran suhu tubuh memiliki standar deviasi </w:t>
            </w:r>
            <w:r w:rsidRPr="00F328DB">
              <w:rPr>
                <w:rFonts w:ascii="Times New Roman" w:hAnsi="Times New Roman" w:cs="Times New Roman"/>
                <w:bCs/>
                <w:sz w:val="24"/>
                <w:szCs w:val="24"/>
              </w:rPr>
              <w:t>1,64%.</w:t>
            </w:r>
            <w:r w:rsidRPr="00F328DB">
              <w:rPr>
                <w:rFonts w:ascii="Times New Roman" w:hAnsi="Times New Roman" w:cs="Times New Roman"/>
                <w:sz w:val="24"/>
                <w:szCs w:val="24"/>
              </w:rPr>
              <w:t xml:space="preserve"> Teknologi Bluetooth Low </w:t>
            </w:r>
            <w:r w:rsidRPr="00F328DB">
              <w:rPr>
                <w:rFonts w:ascii="Times New Roman" w:hAnsi="Times New Roman" w:cs="Times New Roman"/>
                <w:bCs/>
                <w:sz w:val="24"/>
                <w:szCs w:val="24"/>
              </w:rPr>
              <w:t>Energy</w:t>
            </w:r>
            <w:r w:rsidRPr="00F328DB">
              <w:rPr>
                <w:rFonts w:ascii="Times New Roman" w:hAnsi="Times New Roman" w:cs="Times New Roman"/>
                <w:sz w:val="24"/>
                <w:szCs w:val="24"/>
              </w:rPr>
              <w:t xml:space="preserve"> (BLE) yang hemat </w:t>
            </w:r>
            <w:r w:rsidRPr="00F328DB">
              <w:rPr>
                <w:rFonts w:ascii="Times New Roman" w:hAnsi="Times New Roman" w:cs="Times New Roman"/>
                <w:bCs/>
                <w:sz w:val="24"/>
                <w:szCs w:val="24"/>
              </w:rPr>
              <w:t>energi</w:t>
            </w:r>
            <w:r w:rsidRPr="00F328DB">
              <w:rPr>
                <w:rFonts w:ascii="Times New Roman" w:hAnsi="Times New Roman" w:cs="Times New Roman"/>
                <w:sz w:val="24"/>
                <w:szCs w:val="24"/>
              </w:rPr>
              <w:t xml:space="preserve"> dapat </w:t>
            </w:r>
            <w:r w:rsidRPr="00F328DB">
              <w:rPr>
                <w:rFonts w:ascii="Times New Roman" w:hAnsi="Times New Roman" w:cs="Times New Roman"/>
                <w:bCs/>
                <w:sz w:val="24"/>
                <w:szCs w:val="24"/>
              </w:rPr>
              <w:t>mengukur</w:t>
            </w:r>
            <w:r w:rsidRPr="00F328DB">
              <w:rPr>
                <w:rFonts w:ascii="Times New Roman" w:hAnsi="Times New Roman" w:cs="Times New Roman"/>
                <w:sz w:val="24"/>
                <w:szCs w:val="24"/>
              </w:rPr>
              <w:t xml:space="preserve"> jarak </w:t>
            </w:r>
            <w:r w:rsidRPr="00F328DB">
              <w:rPr>
                <w:rFonts w:ascii="Times New Roman" w:hAnsi="Times New Roman" w:cs="Times New Roman"/>
                <w:bCs/>
                <w:sz w:val="24"/>
                <w:szCs w:val="24"/>
              </w:rPr>
              <w:t>(jarak fisik)</w:t>
            </w:r>
            <w:r w:rsidRPr="00F328DB">
              <w:rPr>
                <w:rFonts w:ascii="Times New Roman" w:hAnsi="Times New Roman" w:cs="Times New Roman"/>
                <w:sz w:val="24"/>
                <w:szCs w:val="24"/>
              </w:rPr>
              <w:t>.</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3"/>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6"/>
          <w:footerReference w:type="default" r:id="rId37"/>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4" w:name="_Toc125720226"/>
      <w:r>
        <w:rPr>
          <w:rFonts w:cs="Times New Roman"/>
        </w:rPr>
        <w:lastRenderedPageBreak/>
        <w:t>Landasan Teori</w:t>
      </w:r>
      <w:bookmarkEnd w:id="34"/>
    </w:p>
    <w:p w14:paraId="51379349" w14:textId="77777777" w:rsidR="00922181" w:rsidRDefault="005E482F">
      <w:pPr>
        <w:pStyle w:val="Heading3"/>
      </w:pPr>
      <w:bookmarkStart w:id="35" w:name="_Toc125720227"/>
      <w:r>
        <w:t>Terumbu Karang</w:t>
      </w:r>
      <w:bookmarkEnd w:id="35"/>
    </w:p>
    <w:p w14:paraId="5C1A382D" w14:textId="57D94D09" w:rsidR="00922181" w:rsidRPr="00F328DB" w:rsidRDefault="00F328DB">
      <w:pPr>
        <w:pStyle w:val="styledefau"/>
        <w:rPr>
          <w:szCs w:val="24"/>
        </w:rPr>
      </w:pPr>
      <w:r w:rsidRPr="00F328DB">
        <w:rPr>
          <w:szCs w:val="24"/>
        </w:rPr>
        <w:t xml:space="preserve">Terumbu karang </w:t>
      </w:r>
      <w:r w:rsidRPr="00F328DB">
        <w:rPr>
          <w:bCs/>
          <w:szCs w:val="24"/>
        </w:rPr>
        <w:t>merupakan</w:t>
      </w:r>
      <w:r w:rsidRPr="00F328DB">
        <w:rPr>
          <w:szCs w:val="24"/>
        </w:rPr>
        <w:t xml:space="preserve"> ekosistem </w:t>
      </w:r>
      <w:r w:rsidRPr="00F328DB">
        <w:rPr>
          <w:bCs/>
          <w:szCs w:val="24"/>
        </w:rPr>
        <w:t>kehidupan laut</w:t>
      </w:r>
      <w:r w:rsidRPr="00F328DB">
        <w:rPr>
          <w:szCs w:val="24"/>
        </w:rPr>
        <w:t xml:space="preserve"> yang dibangun oleh </w:t>
      </w:r>
      <w:r w:rsidRPr="00F328DB">
        <w:rPr>
          <w:bCs/>
          <w:szCs w:val="24"/>
        </w:rPr>
        <w:t>hewan laut</w:t>
      </w:r>
      <w:r w:rsidRPr="00F328DB">
        <w:rPr>
          <w:szCs w:val="24"/>
        </w:rPr>
        <w:t xml:space="preserve"> penghasil </w:t>
      </w:r>
      <w:r w:rsidRPr="00F328DB">
        <w:rPr>
          <w:bCs/>
          <w:szCs w:val="24"/>
        </w:rPr>
        <w:t>kalsium karbonat, terutama</w:t>
      </w:r>
      <w:r w:rsidRPr="00F328DB">
        <w:rPr>
          <w:szCs w:val="24"/>
        </w:rPr>
        <w:t xml:space="preserve"> karang dan alga berkapur, </w:t>
      </w:r>
      <w:r w:rsidRPr="00F328DB">
        <w:rPr>
          <w:bCs/>
          <w:szCs w:val="24"/>
        </w:rPr>
        <w:t>serta organisme</w:t>
      </w:r>
      <w:r w:rsidRPr="00F328DB">
        <w:rPr>
          <w:szCs w:val="24"/>
        </w:rPr>
        <w:t xml:space="preserve"> lain yang hidup di dasar </w:t>
      </w:r>
      <w:r w:rsidRPr="00F328DB">
        <w:rPr>
          <w:bCs/>
          <w:szCs w:val="24"/>
        </w:rPr>
        <w:t>laut.</w:t>
      </w:r>
      <w:r w:rsidRPr="00F328DB">
        <w:rPr>
          <w:szCs w:val="24"/>
        </w:rPr>
        <w:t xml:space="preserve"> Terumbu karang merupakan ekosistem </w:t>
      </w:r>
      <w:r w:rsidRPr="00F328DB">
        <w:rPr>
          <w:bCs/>
          <w:szCs w:val="24"/>
        </w:rPr>
        <w:t>yang</w:t>
      </w:r>
      <w:r w:rsidRPr="00F328DB">
        <w:rPr>
          <w:szCs w:val="24"/>
        </w:rPr>
        <w:t xml:space="preserve"> dinamis dengan </w:t>
      </w:r>
      <w:r w:rsidRPr="00F328DB">
        <w:rPr>
          <w:bCs/>
          <w:szCs w:val="24"/>
        </w:rPr>
        <w:t>keanekaragaman hayati yang kaya dan</w:t>
      </w:r>
      <w:r w:rsidRPr="00F328DB">
        <w:rPr>
          <w:szCs w:val="24"/>
        </w:rPr>
        <w:t xml:space="preserve"> produktivitas </w:t>
      </w:r>
      <w:r w:rsidRPr="00F328DB">
        <w:rPr>
          <w:bCs/>
          <w:szCs w:val="24"/>
        </w:rPr>
        <w:t>yang</w:t>
      </w:r>
      <w:r w:rsidRPr="00F328DB">
        <w:rPr>
          <w:szCs w:val="24"/>
        </w:rPr>
        <w:t xml:space="preserve"> tinggi, </w:t>
      </w:r>
      <w:r w:rsidRPr="00F328DB">
        <w:rPr>
          <w:bCs/>
          <w:szCs w:val="24"/>
        </w:rPr>
        <w:t>sehingga</w:t>
      </w:r>
      <w:r w:rsidRPr="00F328DB">
        <w:rPr>
          <w:szCs w:val="24"/>
        </w:rPr>
        <w:t xml:space="preserve"> terumbu karang </w:t>
      </w:r>
      <w:r w:rsidRPr="00F328DB">
        <w:rPr>
          <w:bCs/>
          <w:szCs w:val="24"/>
        </w:rPr>
        <w:t>memegang peranan penting.</w:t>
      </w:r>
      <w:r w:rsidRPr="00F328DB">
        <w:rPr>
          <w:szCs w:val="24"/>
        </w:rPr>
        <w:t xml:space="preserve"> Secara ekologis, terumbu karang merupakan tempat hewan </w:t>
      </w:r>
      <w:r w:rsidRPr="00F328DB">
        <w:rPr>
          <w:bCs/>
          <w:szCs w:val="24"/>
        </w:rPr>
        <w:t>dan</w:t>
      </w:r>
      <w:r w:rsidRPr="00F328DB">
        <w:rPr>
          <w:szCs w:val="24"/>
        </w:rPr>
        <w:t xml:space="preserve"> tumbuhan laut mencari makan dan berlindung. Secara fisik </w:t>
      </w:r>
      <w:r w:rsidRPr="00F328DB">
        <w:rPr>
          <w:bCs/>
          <w:szCs w:val="24"/>
        </w:rPr>
        <w:t>melindungi</w:t>
      </w:r>
      <w:r w:rsidRPr="00F328DB">
        <w:rPr>
          <w:szCs w:val="24"/>
        </w:rPr>
        <w:t xml:space="preserve"> pantai dan kehidupan ekosistem perairan dangkal dari </w:t>
      </w:r>
      <w:r w:rsidRPr="00F328DB">
        <w:rPr>
          <w:bCs/>
          <w:szCs w:val="24"/>
        </w:rPr>
        <w:t>erosi</w:t>
      </w:r>
      <w:r w:rsidRPr="00F328DB">
        <w:rPr>
          <w:szCs w:val="24"/>
        </w:rPr>
        <w:t xml:space="preserve"> laut.</w:t>
      </w:r>
      <w:r w:rsidR="005E482F" w:rsidRPr="00F328DB">
        <w:rPr>
          <w:szCs w:val="24"/>
        </w:rPr>
        <w:t xml:space="preserve"> </w:t>
      </w:r>
      <w:r w:rsidR="005E482F" w:rsidRPr="00F328DB">
        <w:rPr>
          <w:szCs w:val="24"/>
        </w:rPr>
        <w:fldChar w:fldCharType="begin" w:fldLock="1"/>
      </w:r>
      <w:r w:rsidR="005E482F" w:rsidRPr="00F328DB">
        <w:rPr>
          <w:szCs w:val="24"/>
        </w:rP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rsidR="005E482F" w:rsidRPr="00F328DB">
        <w:rPr>
          <w:szCs w:val="24"/>
        </w:rPr>
        <w:fldChar w:fldCharType="separate"/>
      </w:r>
      <w:r w:rsidR="005E482F" w:rsidRPr="00F328DB">
        <w:rPr>
          <w:szCs w:val="24"/>
        </w:rPr>
        <w:t>[14]</w:t>
      </w:r>
      <w:r w:rsidR="005E482F" w:rsidRPr="00F328DB">
        <w:rPr>
          <w:szCs w:val="24"/>
        </w:rPr>
        <w:fldChar w:fldCharType="end"/>
      </w:r>
      <w:r w:rsidR="005E482F" w:rsidRPr="00F328DB">
        <w:rPr>
          <w:szCs w:val="24"/>
        </w:rPr>
        <w:t>.</w:t>
      </w:r>
    </w:p>
    <w:p w14:paraId="74E9FC52" w14:textId="77777777" w:rsidR="00922181" w:rsidRDefault="005E482F">
      <w:pPr>
        <w:pStyle w:val="Heading3"/>
      </w:pPr>
      <w:bookmarkStart w:id="36" w:name="_Toc125720228"/>
      <w:r>
        <w:t>Fragmentasi Terumbu Karang</w:t>
      </w:r>
      <w:bookmarkEnd w:id="36"/>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36AE8732" w:rsidR="00922181" w:rsidRDefault="00C65A5F">
      <w:pPr>
        <w:pStyle w:val="styledefau"/>
      </w:pPr>
      <w:r>
        <w:t>K</w:t>
      </w:r>
      <w:r w:rsidR="005E482F">
        <w:t xml:space="preserve">arang </w:t>
      </w:r>
      <w:r>
        <w:t xml:space="preserve">dapat berkembang biak secara aseksual dengan menumbuhkan </w:t>
      </w:r>
      <w:r>
        <w:rPr>
          <w:i/>
        </w:rPr>
        <w:t>polyp</w:t>
      </w:r>
      <w:r>
        <w:t xml:space="preserve"> baru pada tubuh utama</w:t>
      </w:r>
      <w:r w:rsidR="005E482F">
        <w:t xml:space="preserve">. </w:t>
      </w:r>
      <w:r>
        <w:t>Perkembang biakan k</w:t>
      </w:r>
      <w:r w:rsidR="005E482F">
        <w:t xml:space="preserve">arang juga dapat </w:t>
      </w:r>
      <w:r>
        <w:t>dilakukan dengan perkembangbiakan vegetatif yang dilakukan dengan usaha dari luar dengan cara  fragmentasi,</w:t>
      </w:r>
      <w:r w:rsidR="005E482F">
        <w:t xml:space="preserve"> yaitu dengan </w:t>
      </w:r>
      <w:r>
        <w:t>memecah karang menjadi fragmen lalu pecahan tersebut di ikatkan pada media tanam untuk koloni karang melakukan pemulihan luka dan penumbuhan polip baru</w:t>
      </w:r>
      <w:r w:rsidR="005E482F">
        <w:fldChar w:fldCharType="begin" w:fldLock="1"/>
      </w:r>
      <w:r w:rsidR="005E482F">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rsidR="005E482F">
        <w:fldChar w:fldCharType="separate"/>
      </w:r>
      <w:r w:rsidR="005E482F">
        <w:t>[16]</w:t>
      </w:r>
      <w:r w:rsidR="005E482F">
        <w:fldChar w:fldCharType="end"/>
      </w:r>
      <w:r w:rsidR="005E482F">
        <w:t>.</w:t>
      </w:r>
    </w:p>
    <w:p w14:paraId="303F2D63" w14:textId="77777777" w:rsidR="00922181" w:rsidRDefault="005E482F">
      <w:pPr>
        <w:pStyle w:val="Heading3"/>
      </w:pPr>
      <w:bookmarkStart w:id="37" w:name="_Toc125720229"/>
      <w:r>
        <w:t xml:space="preserve">Metode </w:t>
      </w:r>
      <w:r>
        <w:rPr>
          <w:i/>
        </w:rPr>
        <w:t>Prototype</w:t>
      </w:r>
      <w:bookmarkEnd w:id="37"/>
    </w:p>
    <w:p w14:paraId="02BCFFAB" w14:textId="05D38C7C" w:rsidR="00922181" w:rsidRPr="00F328DB" w:rsidRDefault="00F328DB">
      <w:pPr>
        <w:pStyle w:val="styledefau"/>
      </w:pPr>
      <w:r w:rsidRPr="00F328DB">
        <w:t xml:space="preserve">Metode </w:t>
      </w:r>
      <w:r w:rsidRPr="00F328DB">
        <w:rPr>
          <w:bCs/>
        </w:rPr>
        <w:t>prototyping merupakan suatu</w:t>
      </w:r>
      <w:r w:rsidRPr="00F328DB">
        <w:t xml:space="preserve"> metode pengembangan </w:t>
      </w:r>
      <w:r w:rsidRPr="00F328DB">
        <w:rPr>
          <w:bCs/>
        </w:rPr>
        <w:t>dimana suatu</w:t>
      </w:r>
      <w:r w:rsidRPr="00F328DB">
        <w:t xml:space="preserve"> produk </w:t>
      </w:r>
      <w:r w:rsidRPr="00F328DB">
        <w:rPr>
          <w:bCs/>
        </w:rPr>
        <w:t>prototype diproduksi dan</w:t>
      </w:r>
      <w:r w:rsidRPr="00F328DB">
        <w:t xml:space="preserve"> dipresentasikan kepada pelanggan, dan </w:t>
      </w:r>
      <w:r w:rsidRPr="00F328DB">
        <w:rPr>
          <w:bCs/>
        </w:rPr>
        <w:t>masing-masing</w:t>
      </w:r>
      <w:r w:rsidRPr="00F328DB">
        <w:t xml:space="preserve"> pelanggan </w:t>
      </w:r>
      <w:r w:rsidRPr="00F328DB">
        <w:rPr>
          <w:bCs/>
        </w:rPr>
        <w:t>diberikan</w:t>
      </w:r>
      <w:r w:rsidRPr="00F328DB">
        <w:t xml:space="preserve"> kesempatan </w:t>
      </w:r>
      <w:r w:rsidRPr="00F328DB">
        <w:rPr>
          <w:bCs/>
        </w:rPr>
        <w:t>untuk mengevaluasi</w:t>
      </w:r>
      <w:r w:rsidRPr="00F328DB">
        <w:t xml:space="preserve"> atau memberikan masukan agar perangkat lunak yang </w:t>
      </w:r>
      <w:r w:rsidRPr="00F328DB">
        <w:rPr>
          <w:bCs/>
        </w:rPr>
        <w:t>telah jadi</w:t>
      </w:r>
      <w:r w:rsidRPr="00F328DB">
        <w:t xml:space="preserve"> benar-benar sesuai dengan keinginan dan </w:t>
      </w:r>
      <w:r w:rsidRPr="00F328DB">
        <w:rPr>
          <w:bCs/>
        </w:rPr>
        <w:t>kebutuhannya</w:t>
      </w:r>
      <w:r w:rsidRPr="00F328DB">
        <w:rPr>
          <w:rStyle w:val="markedcontent"/>
          <w:rFonts w:cs="Times New Roman"/>
          <w:szCs w:val="24"/>
        </w:rPr>
        <w:t xml:space="preserve"> </w:t>
      </w:r>
      <w:r w:rsidR="005E482F" w:rsidRPr="00F328DB">
        <w:rPr>
          <w:rStyle w:val="markedcontent"/>
          <w:rFonts w:cs="Times New Roman"/>
          <w:szCs w:val="24"/>
        </w:rPr>
        <w:fldChar w:fldCharType="begin" w:fldLock="1"/>
      </w:r>
      <w:r w:rsidR="005E482F" w:rsidRPr="00F328DB">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sidR="005E482F" w:rsidRPr="00F328DB">
        <w:rPr>
          <w:rStyle w:val="markedcontent"/>
          <w:rFonts w:cs="Times New Roman"/>
          <w:szCs w:val="24"/>
        </w:rPr>
        <w:fldChar w:fldCharType="separate"/>
      </w:r>
      <w:r w:rsidR="005E482F" w:rsidRPr="00F328DB">
        <w:rPr>
          <w:rStyle w:val="markedcontent"/>
          <w:rFonts w:cs="Times New Roman"/>
          <w:szCs w:val="24"/>
        </w:rPr>
        <w:t>[17]</w:t>
      </w:r>
      <w:r w:rsidR="005E482F" w:rsidRPr="00F328DB">
        <w:rPr>
          <w:rStyle w:val="markedcontent"/>
          <w:rFonts w:cs="Times New Roman"/>
          <w:szCs w:val="24"/>
        </w:rPr>
        <w:fldChar w:fldCharType="end"/>
      </w:r>
      <w:r w:rsidR="005E482F" w:rsidRPr="00F328DB">
        <w:rPr>
          <w:rStyle w:val="markedcontent"/>
          <w:rFonts w:cs="Times New Roman"/>
          <w:szCs w:val="24"/>
        </w:rPr>
        <w:t>.</w:t>
      </w:r>
    </w:p>
    <w:p w14:paraId="27A8E84A" w14:textId="77777777" w:rsidR="00922181" w:rsidRDefault="005E482F">
      <w:pPr>
        <w:pStyle w:val="Heading3"/>
      </w:pPr>
      <w:bookmarkStart w:id="38" w:name="_Toc125720230"/>
      <w:r>
        <w:rPr>
          <w:i/>
        </w:rPr>
        <w:lastRenderedPageBreak/>
        <w:t>Internet of things</w:t>
      </w:r>
      <w:bookmarkEnd w:id="38"/>
    </w:p>
    <w:p w14:paraId="6A2B35E3" w14:textId="519FB0FD" w:rsidR="00922181" w:rsidRPr="00DB4CFF" w:rsidRDefault="005E482F" w:rsidP="00DB4CFF">
      <w:pPr>
        <w:pStyle w:val="styledefau"/>
        <w:rPr>
          <w:rFonts w:cs="Times New Roman"/>
          <w:szCs w:val="24"/>
          <w:lang w:val="id-ID"/>
        </w:rPr>
      </w:pPr>
      <w:r>
        <w:rPr>
          <w:i/>
        </w:rPr>
        <w:t>Internet of things</w:t>
      </w:r>
      <w:r>
        <w:t xml:space="preserve"> </w:t>
      </w:r>
      <w:r w:rsidR="00C65A5F">
        <w:t>merupakan teknologi komunikasi yang memungkinkan perangkat elektronik untuk ber</w:t>
      </w:r>
      <w:r>
        <w:t xml:space="preserve">interaksi dengan pengguna </w:t>
      </w:r>
      <w:r w:rsidR="00C65A5F">
        <w:t xml:space="preserve">yang umumnya dimanfaatkan sebagai media </w:t>
      </w:r>
      <w:r w:rsidR="00C65A5F" w:rsidRPr="00C65A5F">
        <w:t>monitoring</w:t>
      </w:r>
      <w:r w:rsidR="00C65A5F">
        <w:t xml:space="preserve"> dan media </w:t>
      </w:r>
      <w:r w:rsidR="00F328DB" w:rsidRPr="00F328DB">
        <w:rPr>
          <w:bCs/>
        </w:rPr>
        <w:t>pengontrol</w:t>
      </w:r>
      <w:r w:rsidR="00F328DB" w:rsidRPr="00F328DB">
        <w:t xml:space="preserve"> yang </w:t>
      </w:r>
      <w:r w:rsidR="00F328DB" w:rsidRPr="00F328DB">
        <w:rPr>
          <w:bCs/>
        </w:rPr>
        <w:t>mengimplementasikan</w:t>
      </w:r>
      <w:r w:rsidR="00F328DB" w:rsidRPr="00F328DB">
        <w:t xml:space="preserve"> layanan kompleks </w:t>
      </w:r>
      <w:r w:rsidR="00F328DB" w:rsidRPr="00F328DB">
        <w:rPr>
          <w:bCs/>
        </w:rPr>
        <w:t>berdasarkan teknologi pertukaran informasi dengan</w:t>
      </w:r>
      <w:r w:rsidR="00F328DB" w:rsidRPr="00F328DB">
        <w:t xml:space="preserve"> koneksi antara objek fisik dan virtual</w:t>
      </w:r>
      <w:r w:rsidR="00F328DB" w:rsidRPr="00F328DB">
        <w:t xml:space="preserve">. </w:t>
      </w:r>
      <w:r w:rsidR="00F328DB" w:rsidRPr="00F328DB">
        <w:t xml:space="preserve">Internet of </w:t>
      </w:r>
      <w:r w:rsidR="00F328DB" w:rsidRPr="00F328DB">
        <w:rPr>
          <w:bCs/>
        </w:rPr>
        <w:t>Things,</w:t>
      </w:r>
      <w:r w:rsidR="00F328DB" w:rsidRPr="00F328DB">
        <w:t xml:space="preserve"> atau sering disebut </w:t>
      </w:r>
      <w:r w:rsidR="00F328DB" w:rsidRPr="00F328DB">
        <w:rPr>
          <w:bCs/>
        </w:rPr>
        <w:t>Internet of Things,</w:t>
      </w:r>
      <w:r w:rsidR="00F328DB" w:rsidRPr="00F328DB">
        <w:t xml:space="preserve"> adalah sebuah gagasan </w:t>
      </w:r>
      <w:r w:rsidR="00F328DB" w:rsidRPr="00F328DB">
        <w:rPr>
          <w:bCs/>
        </w:rPr>
        <w:t>di mana</w:t>
      </w:r>
      <w:r w:rsidR="00F328DB" w:rsidRPr="00F328DB">
        <w:t xml:space="preserve"> semua </w:t>
      </w:r>
      <w:r w:rsidR="00F328DB" w:rsidRPr="00F328DB">
        <w:rPr>
          <w:bCs/>
        </w:rPr>
        <w:t>objek</w:t>
      </w:r>
      <w:r w:rsidR="00F328DB" w:rsidRPr="00F328DB">
        <w:t xml:space="preserve"> di dunia nyata dapat berkomunikasi satu </w:t>
      </w:r>
      <w:r w:rsidR="00F328DB" w:rsidRPr="00F328DB">
        <w:rPr>
          <w:bCs/>
        </w:rPr>
        <w:t>sama</w:t>
      </w:r>
      <w:r w:rsidR="00F328DB" w:rsidRPr="00F328DB">
        <w:t xml:space="preserve"> lain sebagai bagian dari satu sistem </w:t>
      </w:r>
      <w:r w:rsidR="00F328DB" w:rsidRPr="00F328DB">
        <w:rPr>
          <w:bCs/>
        </w:rPr>
        <w:t>yang terintegrasi dengan</w:t>
      </w:r>
      <w:r w:rsidR="00F328DB" w:rsidRPr="00F328DB">
        <w:t xml:space="preserve"> menggunakan </w:t>
      </w:r>
      <w:r w:rsidR="00F328DB" w:rsidRPr="00F328DB">
        <w:rPr>
          <w:bCs/>
        </w:rPr>
        <w:t>Internet</w:t>
      </w:r>
      <w:r w:rsidR="00F328DB" w:rsidRPr="00F328DB">
        <w:t xml:space="preserve"> sebagai </w:t>
      </w:r>
      <w:r w:rsidR="00F328DB" w:rsidRPr="00F328DB">
        <w:rPr>
          <w:bCs/>
        </w:rPr>
        <w:t>penghubungnya</w:t>
      </w:r>
      <w:r w:rsidR="00F328DB" w:rsidRPr="00F328DB">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9" w:name="_Toc125720231"/>
      <w:r>
        <w:rPr>
          <w:i/>
        </w:rPr>
        <w:t>Firebase</w:t>
      </w:r>
      <w:bookmarkEnd w:id="39"/>
    </w:p>
    <w:p w14:paraId="408D7D90" w14:textId="6BBA2BD8"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w:t>
      </w:r>
      <w:r w:rsidR="00DB4CFF">
        <w:rPr>
          <w:rStyle w:val="markedcontent"/>
          <w:rFonts w:cs="Times New Roman"/>
          <w:szCs w:val="24"/>
        </w:rPr>
        <w:t xml:space="preserve">yang disediakan oleh googl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w:t>
      </w:r>
      <w:r w:rsidR="00DB4CFF">
        <w:rPr>
          <w:rStyle w:val="markedcontent"/>
          <w:rFonts w:cs="Times New Roman"/>
          <w:szCs w:val="24"/>
        </w:rPr>
        <w:t>pengembangan perangkat lunak</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40" w:name="_Toc125720232"/>
      <w:r>
        <w:rPr>
          <w:i/>
        </w:rPr>
        <w:t>Flutter</w:t>
      </w:r>
      <w:bookmarkEnd w:id="40"/>
    </w:p>
    <w:p w14:paraId="3AF4C446" w14:textId="77777777" w:rsidR="00261FBB" w:rsidRDefault="005E482F" w:rsidP="00261FBB">
      <w:pPr>
        <w:pStyle w:val="styledefau"/>
      </w:pPr>
      <w:r>
        <w:rPr>
          <w:i/>
        </w:rPr>
        <w:t>Flutter</w:t>
      </w:r>
      <w:r>
        <w:t xml:space="preserve"> </w:t>
      </w:r>
      <w:r w:rsidR="00261FBB" w:rsidRPr="00261FBB">
        <w:t>adalah</w:t>
      </w:r>
      <w:r w:rsidR="00261FBB">
        <w:t xml:space="preserve"> </w:t>
      </w:r>
      <w:r w:rsidR="00261FBB">
        <w:rPr>
          <w:i/>
        </w:rPr>
        <w:t xml:space="preserve">Software Development Kit </w:t>
      </w:r>
      <w:r w:rsidRPr="00261FBB">
        <w:t>yang</w:t>
      </w:r>
      <w:r>
        <w:t xml:space="preserve"> </w:t>
      </w:r>
      <w:r w:rsidR="00261FBB">
        <w:t>memudahkan</w:t>
      </w:r>
      <w:r>
        <w:t xml:space="preserve"> </w:t>
      </w:r>
      <w:r w:rsidR="00261FBB" w:rsidRPr="00261FBB">
        <w:t>pengembang</w:t>
      </w:r>
      <w:r>
        <w:t xml:space="preserve"> da</w:t>
      </w:r>
      <w:r w:rsidR="00261FBB">
        <w:t>lam</w:t>
      </w:r>
      <w:r>
        <w:t xml:space="preserve"> membangun</w:t>
      </w:r>
      <w:r w:rsidR="00261FBB">
        <w:t xml:space="preserve"> </w:t>
      </w:r>
      <w:r w:rsidR="00261FBB">
        <w:rPr>
          <w:i/>
        </w:rPr>
        <w:t>information system</w:t>
      </w:r>
      <w:r>
        <w:t xml:space="preserve"> </w:t>
      </w:r>
      <w:r>
        <w:rPr>
          <w:i/>
        </w:rPr>
        <w:t>multi platform</w:t>
      </w:r>
      <w:r>
        <w:t xml:space="preserve"> </w:t>
      </w:r>
      <w:r w:rsidR="00261FBB">
        <w:t xml:space="preserve">dengan target build dari </w:t>
      </w:r>
      <w:r w:rsidR="00261FBB">
        <w:rPr>
          <w:i/>
        </w:rPr>
        <w:t xml:space="preserve">Android </w:t>
      </w:r>
      <w:r w:rsidR="00261FBB">
        <w:t>sampai IOS</w:t>
      </w:r>
      <w:r>
        <w:t xml:space="preserve">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r w:rsidR="00261FBB">
        <w:t xml:space="preserve">. </w:t>
      </w:r>
    </w:p>
    <w:p w14:paraId="5E55D6EB" w14:textId="0ED921DD" w:rsidR="00922181" w:rsidRDefault="005E482F" w:rsidP="00261FBB">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41" w:name="_Toc125720233"/>
      <w:r>
        <w:rPr>
          <w:i/>
        </w:rPr>
        <w:t>Android</w:t>
      </w:r>
      <w:bookmarkEnd w:id="41"/>
    </w:p>
    <w:p w14:paraId="3D2B65F9" w14:textId="353F2B35" w:rsidR="00922181" w:rsidRDefault="005E482F">
      <w:pPr>
        <w:pStyle w:val="styledefau"/>
      </w:pPr>
      <w:r>
        <w:t>Menurut Ir. Yuniar Supardi (</w:t>
      </w:r>
      <w:proofErr w:type="gramStart"/>
      <w:r>
        <w:t>2017 :</w:t>
      </w:r>
      <w:proofErr w:type="gramEnd"/>
      <w:r>
        <w:t xml:space="preserve"> 1) </w:t>
      </w:r>
      <w:r>
        <w:rPr>
          <w:i/>
        </w:rPr>
        <w:t>Android</w:t>
      </w:r>
      <w:r>
        <w:t xml:space="preserve"> </w:t>
      </w:r>
      <w:r w:rsidR="00261FBB">
        <w:t>merupakan</w:t>
      </w:r>
      <w:r>
        <w:t xml:space="preserve"> “sebuah sistem operasi perangkat </w:t>
      </w:r>
      <w:r>
        <w:rPr>
          <w:i/>
        </w:rPr>
        <w:t>mobile</w:t>
      </w:r>
      <w:r>
        <w:t xml:space="preserve"> berbasis </w:t>
      </w:r>
      <w:r>
        <w:rPr>
          <w:i/>
        </w:rPr>
        <w:t>linux</w:t>
      </w:r>
      <w:r>
        <w:t xml:space="preserve"> yang mencakup sistem operasi, </w:t>
      </w:r>
      <w:r>
        <w:rPr>
          <w:i/>
        </w:rPr>
        <w:t>middleware</w:t>
      </w:r>
      <w:r>
        <w:t xml:space="preserve">, dan aplikasi. </w:t>
      </w:r>
      <w:r w:rsidR="00261FBB">
        <w:t xml:space="preserve"> Sedangkan m</w:t>
      </w:r>
      <w:r>
        <w:t xml:space="preserve">enurut Yosef Murya (2014 : 3) </w:t>
      </w:r>
      <w:r>
        <w:rPr>
          <w:i/>
        </w:rPr>
        <w:t>Android</w:t>
      </w:r>
      <w:r>
        <w:t xml:space="preserve"> adalah “sistem operasi berbasis </w:t>
      </w:r>
      <w:r>
        <w:rPr>
          <w:i/>
        </w:rPr>
        <w:t>linux</w:t>
      </w:r>
      <w:r>
        <w:t xml:space="preserve"> </w:t>
      </w:r>
      <w:r w:rsidR="00261FBB">
        <w:t>pada sebuah gawai</w:t>
      </w:r>
      <w:r>
        <w:t xml:space="preserve"> </w:t>
      </w:r>
      <w:r>
        <w:lastRenderedPageBreak/>
        <w:t>(</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2CF1CBE7" w:rsidR="00922181" w:rsidRDefault="005E482F">
      <w:pPr>
        <w:pStyle w:val="styledefau"/>
      </w:pPr>
      <w:r>
        <w:rPr>
          <w:i/>
        </w:rPr>
        <w:t>Android</w:t>
      </w:r>
      <w:r>
        <w:t xml:space="preserve"> </w:t>
      </w:r>
      <w:r w:rsidR="00261FBB">
        <w:t>merupakan</w:t>
      </w:r>
      <w:r>
        <w:t xml:space="preserve"> </w:t>
      </w:r>
      <w:r w:rsidR="00261FBB">
        <w:rPr>
          <w:i/>
        </w:rPr>
        <w:t>operating system</w:t>
      </w:r>
      <w:r>
        <w:t xml:space="preserve"> </w:t>
      </w:r>
      <w:r w:rsidR="00261FBB">
        <w:t>berbasis 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42" w:name="_Toc125720234"/>
      <w:r>
        <w:rPr>
          <w:i/>
        </w:rPr>
        <w:t>Arduino</w:t>
      </w:r>
      <w:r>
        <w:t xml:space="preserve"> </w:t>
      </w:r>
      <w:r>
        <w:rPr>
          <w:i/>
        </w:rPr>
        <w:t>Nano</w:t>
      </w:r>
      <w:bookmarkEnd w:id="42"/>
    </w:p>
    <w:p w14:paraId="2DBF8AC3" w14:textId="5D71A9D5" w:rsidR="00922181" w:rsidRDefault="00DB4CFF">
      <w:pPr>
        <w:pStyle w:val="styledefau"/>
      </w:pPr>
      <w:r w:rsidRPr="00DB4CFF">
        <w:rPr>
          <w:i/>
        </w:rPr>
        <w:t>Arduino nano</w:t>
      </w:r>
      <w:r w:rsidRPr="00DB4CFF">
        <w:t xml:space="preserve"> </w:t>
      </w:r>
      <w:r w:rsidRPr="00DB4CFF">
        <w:rPr>
          <w:bCs/>
        </w:rPr>
        <w:t>merupakan</w:t>
      </w:r>
      <w:r w:rsidRPr="00DB4CFF">
        <w:t xml:space="preserve"> papan elektronik yang </w:t>
      </w:r>
      <w:r w:rsidRPr="00DB4CFF">
        <w:rPr>
          <w:bCs/>
        </w:rPr>
        <w:t>berisi mikrokontroler</w:t>
      </w:r>
      <w:r w:rsidRPr="00DB4CFF">
        <w:t xml:space="preserve"> berbasis ATmega328 </w:t>
      </w:r>
      <w:r w:rsidRPr="00DB4CFF">
        <w:rPr>
          <w:bCs/>
        </w:rPr>
        <w:t>dengan</w:t>
      </w:r>
      <w:r w:rsidRPr="00DB4CFF">
        <w:t xml:space="preserve"> 14 pin </w:t>
      </w:r>
      <w:r w:rsidRPr="00DB4CFF">
        <w:rPr>
          <w:bCs/>
        </w:rPr>
        <w:t>I/O</w:t>
      </w:r>
      <w:r w:rsidRPr="00DB4CFF">
        <w:t xml:space="preserve"> digital (6 </w:t>
      </w:r>
      <w:r w:rsidR="00261FBB">
        <w:t>pin yang</w:t>
      </w:r>
      <w:r w:rsidRPr="00DB4CFF">
        <w:t xml:space="preserve"> dapat digunakan sebagai </w:t>
      </w:r>
      <w:r w:rsidR="00261FBB">
        <w:t>keluaran</w:t>
      </w:r>
      <w:r w:rsidRPr="00DB4CFF">
        <w:t xml:space="preserve"> </w:t>
      </w:r>
      <w:r w:rsidR="00261FBB">
        <w:rPr>
          <w:i/>
        </w:rPr>
        <w:t>Pulse Width Modulation</w:t>
      </w:r>
      <w:r w:rsidRPr="00DB4CFF">
        <w:t xml:space="preserve">), 6 </w:t>
      </w:r>
      <w:r w:rsidR="00261FBB">
        <w:t>pin</w:t>
      </w:r>
      <w:r w:rsidRPr="00DB4CFF">
        <w:t xml:space="preserve"> analog, </w:t>
      </w:r>
      <w:r w:rsidR="00261FBB">
        <w:rPr>
          <w:bCs/>
        </w:rPr>
        <w:t>XTAL dengan frekuensi 16MHz</w:t>
      </w:r>
      <w:r w:rsidRPr="00DB4CFF">
        <w:t xml:space="preserve">, </w:t>
      </w:r>
      <w:r w:rsidR="00261FBB">
        <w:t xml:space="preserve">koneksi komunikasi dan daya protokol USB </w:t>
      </w:r>
      <w:r w:rsidRPr="00DB4CFF">
        <w:rPr>
          <w:bCs/>
        </w:rPr>
        <w:t>dan</w:t>
      </w:r>
      <w:r w:rsidRPr="00DB4CFF">
        <w:t xml:space="preserve"> tegangan operasi </w:t>
      </w:r>
      <w:r w:rsidRPr="00DB4CFF">
        <w:rPr>
          <w:bCs/>
        </w:rPr>
        <w:t>sebesar</w:t>
      </w:r>
      <w:r w:rsidRPr="00DB4CFF">
        <w:t xml:space="preserve"> 7-12V.</w:t>
      </w:r>
      <w:r>
        <w:t xml:space="preserve"> </w:t>
      </w:r>
      <w:r w:rsidR="005E482F">
        <w:rPr>
          <w:i/>
        </w:rPr>
        <w:t>Arduino</w:t>
      </w:r>
      <w:r w:rsidR="005E482F">
        <w:t xml:space="preserve"> </w:t>
      </w:r>
      <w:r w:rsidR="005E482F">
        <w:rPr>
          <w:i/>
        </w:rPr>
        <w:t>NANO</w:t>
      </w:r>
      <w:r w:rsidR="005E482F">
        <w:t xml:space="preserve"> </w:t>
      </w:r>
      <w:r w:rsidR="00261FBB">
        <w:t>unggul</w:t>
      </w:r>
      <w:r w:rsidR="005E482F">
        <w:t xml:space="preserve"> dibanding </w:t>
      </w:r>
      <w:r>
        <w:t>papan</w:t>
      </w:r>
      <w:r w:rsidR="005E482F">
        <w:t xml:space="preserve"> </w:t>
      </w:r>
      <w:r w:rsidR="005E482F">
        <w:rPr>
          <w:i/>
        </w:rPr>
        <w:t>microcontroller</w:t>
      </w:r>
      <w:r w:rsidR="005E482F">
        <w:t xml:space="preserve"> lain. </w:t>
      </w:r>
      <w:r>
        <w:t xml:space="preserve">Sistem </w:t>
      </w:r>
      <w:r>
        <w:rPr>
          <w:i/>
        </w:rPr>
        <w:t>arduino</w:t>
      </w:r>
      <w:r w:rsidR="005E482F">
        <w:t xml:space="preserve"> bersifat </w:t>
      </w:r>
      <w:r w:rsidR="005E482F">
        <w:rPr>
          <w:i/>
        </w:rPr>
        <w:t xml:space="preserve">open </w:t>
      </w:r>
      <w:r>
        <w:rPr>
          <w:i/>
        </w:rPr>
        <w:t>source</w:t>
      </w:r>
      <w:r>
        <w:t xml:space="preserve">, </w:t>
      </w:r>
      <w:r w:rsidR="005E482F" w:rsidRPr="00DB4CFF">
        <w:rPr>
          <w:i/>
        </w:rPr>
        <w:t>arduino</w:t>
      </w:r>
      <w:r w:rsidR="005E482F">
        <w:t xml:space="preserve"> </w:t>
      </w:r>
      <w:r>
        <w:t>menggunakan bahasa pemrogram</w:t>
      </w:r>
      <w:r w:rsidRPr="00DB4CFF">
        <w:t>an C yang sudah di modifikasi sintaks dan strukturnya</w:t>
      </w:r>
      <w:r w:rsidR="005E482F" w:rsidRPr="00DB4CFF">
        <w:t xml:space="preserve">. </w:t>
      </w:r>
      <w:r w:rsidRPr="00DB4CFF">
        <w:t xml:space="preserve">Selain itu </w:t>
      </w:r>
      <w:r w:rsidRPr="00DB4CFF">
        <w:rPr>
          <w:bCs/>
        </w:rPr>
        <w:t>pada</w:t>
      </w:r>
      <w:r w:rsidRPr="00DB4CFF">
        <w:t xml:space="preserve"> board Arduino </w:t>
      </w:r>
      <w:r w:rsidR="00261FBB">
        <w:t>telah dilengkapi</w:t>
      </w:r>
      <w:r w:rsidRPr="00DB4CFF">
        <w:t xml:space="preserve"> </w:t>
      </w:r>
      <w:r w:rsidRPr="00DB4CFF">
        <w:rPr>
          <w:bCs/>
        </w:rPr>
        <w:t xml:space="preserve">USB </w:t>
      </w:r>
      <w:r>
        <w:rPr>
          <w:bCs/>
          <w:i/>
        </w:rPr>
        <w:t>port</w:t>
      </w:r>
      <w:r w:rsidRPr="00DB4CFF">
        <w:t xml:space="preserve"> yang me</w:t>
      </w:r>
      <w:r w:rsidR="00261FBB">
        <w:t>mpermudah</w:t>
      </w:r>
      <w:r w:rsidRPr="00DB4CFF">
        <w:t xml:space="preserve"> </w:t>
      </w:r>
      <w:r w:rsidR="00261FBB">
        <w:t xml:space="preserve">pemrograman </w:t>
      </w:r>
      <w:r w:rsidRPr="00DB4CFF">
        <w:rPr>
          <w:bCs/>
        </w:rPr>
        <w:t>mikrokontroler. Selain digunakan sebagai alat pengisi daya</w:t>
      </w:r>
      <w:r>
        <w:rPr>
          <w:bCs/>
        </w:rPr>
        <w:t xml:space="preserve"> dan jalur </w:t>
      </w:r>
      <w:r w:rsidRPr="00DB4CFF">
        <w:rPr>
          <w:bCs/>
        </w:rPr>
        <w:t>pemrograman, port</w:t>
      </w:r>
      <w:r w:rsidRPr="00DB4CFF">
        <w:t xml:space="preserve"> USB </w:t>
      </w:r>
      <w:r w:rsidRPr="00DB4CFF">
        <w:rPr>
          <w:bCs/>
        </w:rPr>
        <w:t>ini</w:t>
      </w:r>
      <w:r w:rsidRPr="00DB4CFF">
        <w:t xml:space="preserve"> juga </w:t>
      </w:r>
      <w:r w:rsidRPr="00DB4CFF">
        <w:rPr>
          <w:bCs/>
        </w:rPr>
        <w:t>dapat digunakan</w:t>
      </w:r>
      <w:r w:rsidRPr="00DB4CFF">
        <w:t xml:space="preserve"> sebagai port serial. </w:t>
      </w:r>
      <w:r w:rsidR="005E482F">
        <w:fldChar w:fldCharType="begin" w:fldLock="1"/>
      </w:r>
      <w:r w:rsidR="005E482F">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rsidR="005E482F">
        <w:fldChar w:fldCharType="separate"/>
      </w:r>
      <w:r w:rsidR="005E482F">
        <w:t>[24]</w:t>
      </w:r>
      <w:r w:rsidR="005E482F">
        <w:fldChar w:fldCharType="end"/>
      </w:r>
      <w:r w:rsidR="005E482F">
        <w:t>.</w:t>
      </w:r>
    </w:p>
    <w:p w14:paraId="283B36B4" w14:textId="77777777" w:rsidR="00922181" w:rsidRDefault="005E482F">
      <w:pPr>
        <w:pStyle w:val="Heading3"/>
      </w:pPr>
      <w:bookmarkStart w:id="43" w:name="_Toc125720235"/>
      <w:r>
        <w:rPr>
          <w:i/>
        </w:rPr>
        <w:t>Blackbox Testing</w:t>
      </w:r>
      <w:bookmarkEnd w:id="43"/>
    </w:p>
    <w:p w14:paraId="02AE6565" w14:textId="4FE2332E" w:rsidR="00922181" w:rsidRPr="00DB4CFF" w:rsidRDefault="00DB4CFF" w:rsidP="00DB4CFF">
      <w:pPr>
        <w:pStyle w:val="styledefau"/>
        <w:rPr>
          <w:rStyle w:val="markedcontent"/>
          <w:i/>
        </w:rPr>
        <w:sectPr w:rsidR="00922181" w:rsidRPr="00DB4CFF">
          <w:headerReference w:type="default" r:id="rId38"/>
          <w:footerReference w:type="default" r:id="rId39"/>
          <w:pgSz w:w="11906" w:h="16838"/>
          <w:pgMar w:top="2268" w:right="1701" w:bottom="1701" w:left="2268" w:header="706" w:footer="706" w:gutter="0"/>
          <w:cols w:space="708"/>
          <w:docGrid w:linePitch="360"/>
        </w:sectPr>
      </w:pPr>
      <w:r w:rsidRPr="00DB4CFF">
        <w:rPr>
          <w:bCs/>
        </w:rPr>
        <w:t xml:space="preserve">Pengujian </w:t>
      </w:r>
      <w:r w:rsidRPr="00DB4CFF">
        <w:rPr>
          <w:bCs/>
          <w:i/>
        </w:rPr>
        <w:t>black</w:t>
      </w:r>
      <w:r w:rsidR="00D4576E">
        <w:rPr>
          <w:bCs/>
          <w:i/>
        </w:rPr>
        <w:t xml:space="preserve">box </w:t>
      </w:r>
      <w:r w:rsidR="00D4576E">
        <w:rPr>
          <w:bCs/>
        </w:rPr>
        <w:t>adalah sebuah metodologi pengujian produk prototipe yeng menggunakan konsep batas atas dan batas bawah</w:t>
      </w:r>
      <w:r w:rsidR="00D4576E">
        <w:t xml:space="preserve"> pada subjek uji yang di inginkan</w:t>
      </w:r>
      <w:r w:rsidRPr="00DB4CFF">
        <w:rPr>
          <w:bCs/>
        </w:rPr>
        <w:t xml:space="preserve">. </w:t>
      </w:r>
      <w:r w:rsidR="00D4576E">
        <w:rPr>
          <w:bCs/>
        </w:rPr>
        <w:t xml:space="preserve">Jumlah data pengujian dapat di dapatkan menggunakan jumlah kolom data </w:t>
      </w:r>
      <w:r w:rsidR="00D4576E" w:rsidRPr="00D4576E">
        <w:rPr>
          <w:bCs/>
        </w:rPr>
        <w:t>input</w:t>
      </w:r>
      <w:r w:rsidR="00D4576E">
        <w:rPr>
          <w:bCs/>
        </w:rPr>
        <w:t xml:space="preserve"> yang akan diuji.</w:t>
      </w:r>
    </w:p>
    <w:p w14:paraId="395B08DD" w14:textId="77777777" w:rsidR="00922181" w:rsidRDefault="005E482F" w:rsidP="001D6BDA">
      <w:pPr>
        <w:pStyle w:val="Heading41"/>
        <w:rPr>
          <w:lang w:val="en-US"/>
        </w:rPr>
      </w:pPr>
      <w:bookmarkStart w:id="44" w:name="_Toc125720237"/>
      <w:r>
        <w:lastRenderedPageBreak/>
        <w:t>BAB III</w:t>
      </w:r>
      <w:bookmarkEnd w:id="44"/>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5" w:name="_Toc125720238"/>
      <w:r>
        <w:rPr>
          <w:rFonts w:cs="Times New Roman"/>
        </w:rPr>
        <w:t>Objek</w:t>
      </w:r>
      <w:r>
        <w:rPr>
          <w:rFonts w:cs="Times New Roman"/>
          <w:lang w:val="en-US"/>
        </w:rPr>
        <w:t xml:space="preserve"> dan Subjek</w:t>
      </w:r>
      <w:r>
        <w:rPr>
          <w:rFonts w:cs="Times New Roman"/>
        </w:rPr>
        <w:t xml:space="preserve"> Penelitian</w:t>
      </w:r>
      <w:bookmarkEnd w:id="45"/>
    </w:p>
    <w:p w14:paraId="16E638D4" w14:textId="2876654B" w:rsidR="00922181" w:rsidRDefault="005E482F">
      <w:pPr>
        <w:pStyle w:val="styledefau"/>
        <w:rPr>
          <w:bCs/>
        </w:rPr>
      </w:pPr>
      <w:r>
        <w:t xml:space="preserve">Objek penelitian </w:t>
      </w:r>
      <w:r w:rsidR="00D4576E">
        <w:t>merupakan titip fokus utama pada sebuah penelitian.</w:t>
      </w:r>
      <w:r>
        <w:t xml:space="preserve">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6" w:name="_Toc125720239"/>
      <w:r>
        <w:rPr>
          <w:rFonts w:cs="Times New Roman"/>
          <w:lang w:val="en-US"/>
        </w:rPr>
        <w:t>Jenis dan Sumber Data</w:t>
      </w:r>
      <w:bookmarkEnd w:id="46"/>
    </w:p>
    <w:p w14:paraId="5216C4F0" w14:textId="3D8CE06A" w:rsidR="00922181" w:rsidRDefault="00D4576E">
      <w:pPr>
        <w:pStyle w:val="styledefau"/>
      </w:pPr>
      <w:r>
        <w:t>Pada penelitian ini digunakan</w:t>
      </w:r>
      <w:r w:rsidR="005E482F">
        <w:t xml:space="preserve"> studi literatur dan metode kualitatif dengan melakukan wawancara dengan pemilik aquarium terumbu karang rumahan dan penjual terumbu karang ornamental di kota purwokerto untuk mendapatkan data tingkat pertumbuhan karang, tingkat kematian karang </w:t>
      </w:r>
      <w:r w:rsidR="005E482F">
        <w:rPr>
          <w:i/>
        </w:rPr>
        <w:t>parameter</w:t>
      </w:r>
      <w:r w:rsidR="005E482F">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7" w:name="_Toc125720240"/>
      <w:r>
        <w:rPr>
          <w:rFonts w:cs="Times New Roman"/>
        </w:rPr>
        <w:t>Diagram Alir Penelitian</w:t>
      </w:r>
      <w:bookmarkStart w:id="48" w:name="_Toc110212597"/>
      <w:bookmarkEnd w:id="47"/>
    </w:p>
    <w:p w14:paraId="383244FA" w14:textId="12FF54F2" w:rsidR="00922181" w:rsidRDefault="00D4576E">
      <w:pPr>
        <w:pStyle w:val="styledefau"/>
      </w:pPr>
      <w:r>
        <w:t>Dibawah ini adalah diagram</w:t>
      </w:r>
      <w:r w:rsidR="005E482F">
        <w:t xml:space="preserve"> dari Rancang Bangun Kontroler Media Budidaya Terumbu Karang Skala Mikro Dengan </w:t>
      </w:r>
      <w:r w:rsidR="005E482F">
        <w:rPr>
          <w:i/>
        </w:rPr>
        <w:t xml:space="preserve">Arduino Nano </w:t>
      </w:r>
      <w:r w:rsidR="005E482F">
        <w:t xml:space="preserve">Dan </w:t>
      </w:r>
      <w:r w:rsidR="005E482F">
        <w:rPr>
          <w:i/>
        </w:rPr>
        <w:t>Flutter SDK</w:t>
      </w:r>
      <w:r w:rsidR="005E482F">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0"/>
          <w:footerReference w:type="default" r:id="rId41"/>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D761CE" w:rsidRDefault="00D761CE">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D761CE" w:rsidRDefault="00D761CE">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8"/>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4962B62F" w:rsidR="00922181" w:rsidRDefault="00D4576E">
      <w:pPr>
        <w:pStyle w:val="styledefau"/>
      </w:pPr>
      <w:r>
        <w:t>Mengumpulan</w:t>
      </w:r>
      <w:r w:rsidR="005E482F">
        <w:t xml:space="preserve"> informasi dengan </w:t>
      </w:r>
      <w:r>
        <w:t xml:space="preserve">mengkaji </w:t>
      </w:r>
      <w:r w:rsidR="005E482F">
        <w:t>dan m</w:t>
      </w:r>
      <w:r>
        <w:t xml:space="preserve">enganalisis </w:t>
      </w:r>
      <w:r w:rsidR="005E482F">
        <w:t xml:space="preserve">literatur terdahulu </w:t>
      </w:r>
      <w:proofErr w:type="gramStart"/>
      <w:r w:rsidR="005E482F">
        <w:t>dan  materi</w:t>
      </w:r>
      <w:proofErr w:type="gramEnd"/>
      <w:r w:rsidR="005E482F">
        <w:t xml:space="preserve"> perkuliahan yang </w:t>
      </w:r>
      <w:r>
        <w:t>sudah</w:t>
      </w:r>
      <w:r w:rsidR="005E482F">
        <w:t xml:space="preserve"> di peroleh selama mengikuti kegiatan </w:t>
      </w:r>
      <w:r>
        <w:t xml:space="preserve">study perkuliahan dengan tujuan untuk </w:t>
      </w:r>
      <w:r w:rsidR="005E482F">
        <w:t>m</w:t>
      </w:r>
      <w:r>
        <w:t>endapatkan</w:t>
      </w:r>
      <w:r w:rsidR="005E482F">
        <w:t xml:space="preserve">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0713DCE0"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D761CE">
      <w:pPr>
        <w:pStyle w:val="styledefau"/>
        <w:jc w:val="center"/>
      </w:pPr>
      <w:r>
        <w:lastRenderedPageBreak/>
        <w:pict w14:anchorId="2A5060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3pt;height:282.4pt">
            <v:imagedata r:id="rId43"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4021782F"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w:t>
      </w:r>
      <w:r w:rsidR="00B327A4">
        <w:rPr>
          <w:rFonts w:ascii="Times New Roman" w:hAnsi="Times New Roman" w:cs="Times New Roman"/>
          <w:i/>
          <w:iCs/>
          <w:sz w:val="24"/>
          <w:szCs w:val="24"/>
          <w:lang w:val="en-US"/>
        </w:rPr>
        <w:t>S21 FE</w:t>
      </w:r>
      <w:r>
        <w:rPr>
          <w:rFonts w:ascii="Times New Roman" w:hAnsi="Times New Roman" w:cs="Times New Roman"/>
          <w:sz w:val="24"/>
          <w:szCs w:val="24"/>
          <w:lang w:val="en-US"/>
        </w:rPr>
        <w:t xml:space="preserve"> dengan spesifikasi:</w:t>
      </w:r>
    </w:p>
    <w:p w14:paraId="09651787" w14:textId="0730350E"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hipset : </w:t>
      </w:r>
      <w:r w:rsidR="00B327A4">
        <w:rPr>
          <w:rFonts w:ascii="Times New Roman" w:hAnsi="Times New Roman" w:cs="Times New Roman"/>
          <w:i/>
          <w:iCs/>
          <w:sz w:val="24"/>
          <w:szCs w:val="24"/>
          <w:lang w:val="en-US"/>
        </w:rPr>
        <w:t>Exynos 2100</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1FFAE189"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w:t>
      </w:r>
      <w:r w:rsidR="00B327A4">
        <w:rPr>
          <w:rFonts w:ascii="Times New Roman" w:hAnsi="Times New Roman" w:cs="Times New Roman"/>
          <w:i/>
          <w:iCs/>
          <w:sz w:val="24"/>
          <w:szCs w:val="24"/>
          <w:lang w:val="en-US"/>
        </w:rPr>
        <w:t>256</w:t>
      </w:r>
      <w:r>
        <w:rPr>
          <w:rFonts w:ascii="Times New Roman" w:hAnsi="Times New Roman" w:cs="Times New Roman"/>
          <w:i/>
          <w:iCs/>
          <w:sz w:val="24"/>
          <w:szCs w:val="24"/>
          <w:lang w:val="en-US"/>
        </w:rPr>
        <w:t xml:space="preserve">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D761CE">
      <w:pPr>
        <w:pStyle w:val="styledefau"/>
        <w:ind w:left="0" w:firstLine="0"/>
      </w:pPr>
      <w:r>
        <w:pict w14:anchorId="689CDC46">
          <v:shape id="_x0000_i1026" type="#_x0000_t75" style="width:397.4pt;height:182.35pt">
            <v:imagedata r:id="rId44"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D761CE">
      <w:pPr>
        <w:pStyle w:val="styledefau"/>
        <w:ind w:left="0" w:firstLine="0"/>
        <w:jc w:val="center"/>
      </w:pPr>
      <w:r>
        <w:pict w14:anchorId="64BB558D">
          <v:shape id="_x0000_i1027" type="#_x0000_t75" style="width:397.4pt;height:337.55pt">
            <v:imagedata r:id="rId45"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D761CE">
      <w:pPr>
        <w:pStyle w:val="styledefau"/>
        <w:ind w:left="0" w:firstLine="0"/>
        <w:jc w:val="center"/>
      </w:pPr>
      <w:r>
        <w:pict w14:anchorId="01CDE030">
          <v:shape id="_x0000_i1028" type="#_x0000_t75" style="width:397.4pt;height:158.95pt">
            <v:imagedata r:id="rId46"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D761CE">
      <w:pPr>
        <w:pStyle w:val="styledefau"/>
        <w:ind w:left="0" w:firstLine="0"/>
        <w:jc w:val="center"/>
      </w:pPr>
      <w:r>
        <w:pict w14:anchorId="521E3C5F">
          <v:shape id="_x0000_i1029" type="#_x0000_t75" style="width:171.1pt;height:339.45pt">
            <v:imagedata r:id="rId47"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D761CE">
      <w:pPr>
        <w:pStyle w:val="styledefau"/>
        <w:ind w:left="0" w:firstLine="0"/>
        <w:jc w:val="center"/>
      </w:pPr>
      <w:r>
        <w:lastRenderedPageBreak/>
        <w:pict w14:anchorId="6CFEE56C">
          <v:shape id="_x0000_i1030" type="#_x0000_t75" style="width:171.1pt;height:339.45pt">
            <v:imagedata r:id="rId48"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D761CE">
      <w:pPr>
        <w:pStyle w:val="styledefau"/>
        <w:ind w:left="0" w:firstLine="0"/>
        <w:jc w:val="center"/>
      </w:pPr>
      <w:r>
        <w:lastRenderedPageBreak/>
        <w:pict w14:anchorId="09B45A12">
          <v:shape id="_x0000_i1031" type="#_x0000_t75" style="width:171.1pt;height:339.45pt">
            <v:imagedata r:id="rId49"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D761CE">
      <w:pPr>
        <w:pStyle w:val="styledefau"/>
        <w:ind w:left="0" w:firstLine="0"/>
        <w:jc w:val="center"/>
      </w:pPr>
      <w:r>
        <w:lastRenderedPageBreak/>
        <w:pict w14:anchorId="66F02580">
          <v:shape id="_x0000_i1032" type="#_x0000_t75" style="width:171.1pt;height:339.45pt">
            <v:imagedata r:id="rId50"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D761CE">
      <w:pPr>
        <w:pStyle w:val="styledefau"/>
        <w:ind w:left="0" w:firstLine="0"/>
        <w:jc w:val="center"/>
      </w:pPr>
      <w:r>
        <w:lastRenderedPageBreak/>
        <w:pict w14:anchorId="25DB8BD9">
          <v:shape id="_x0000_i1033" type="#_x0000_t75" style="width:171.1pt;height:339.45pt">
            <v:imagedata r:id="rId51"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123BAA16" w:rsidR="00922181" w:rsidRDefault="005E482F">
      <w:pPr>
        <w:pStyle w:val="styledefau"/>
        <w:ind w:left="2160"/>
      </w:pPr>
      <w:r>
        <w:t xml:space="preserve">Evaluasi </w:t>
      </w:r>
      <w:r>
        <w:rPr>
          <w:i/>
        </w:rPr>
        <w:t>prototype</w:t>
      </w:r>
      <w:r>
        <w:t xml:space="preserve"> penulis lakukan sebagai upaya untuk</w:t>
      </w:r>
      <w:r w:rsidR="00D4576E">
        <w:t xml:space="preserve"> mencari tahu</w:t>
      </w:r>
      <w:r>
        <w:t xml:space="preserve"> apakah </w:t>
      </w:r>
      <w:r>
        <w:rPr>
          <w:i/>
        </w:rPr>
        <w:t>prototyping</w:t>
      </w:r>
      <w:r>
        <w:t xml:space="preserve"> yang</w:t>
      </w:r>
      <w:r w:rsidR="00D4576E">
        <w:t xml:space="preserve"> telah</w:t>
      </w:r>
      <w:r>
        <w:t xml:space="preserve"> di rancang </w:t>
      </w:r>
      <w:r w:rsidR="00D4576E">
        <w:t>telah</w:t>
      </w:r>
      <w:r>
        <w:t xml:space="preserve">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D761CE">
      <w:pPr>
        <w:pStyle w:val="styledefau"/>
        <w:ind w:left="0" w:firstLine="0"/>
        <w:jc w:val="center"/>
      </w:pPr>
      <w:r>
        <w:lastRenderedPageBreak/>
        <w:pict w14:anchorId="7290D055">
          <v:shape id="_x0000_i1034" type="#_x0000_t75" style="width:395.55pt;height:338.5pt">
            <v:imagedata r:id="rId52"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5C3B88ED" w:rsidR="00922181" w:rsidRDefault="005E482F" w:rsidP="00261FBB">
      <w:pPr>
        <w:pStyle w:val="styledefau"/>
        <w:ind w:left="1440"/>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data </w:t>
      </w:r>
      <w:r>
        <w:lastRenderedPageBreak/>
        <w:t xml:space="preserve">bacaan </w:t>
      </w:r>
      <w:r>
        <w:rPr>
          <w:i/>
        </w:rPr>
        <w:t>sensor</w:t>
      </w:r>
      <w:r>
        <w:t xml:space="preserve"> tadi akan diolah program </w:t>
      </w:r>
      <w:r w:rsidR="00D4576E">
        <w:t>guna</w:t>
      </w:r>
      <w:r>
        <w:t xml:space="preserve">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41D90D8E" w:rsidR="00922181" w:rsidRDefault="00D761CE">
      <w:pPr>
        <w:pStyle w:val="styledefau"/>
        <w:ind w:left="1440"/>
      </w:pPr>
      <w:r>
        <w:t xml:space="preserve">Tahap </w:t>
      </w:r>
      <w:r w:rsidR="005E482F">
        <w:t xml:space="preserve">pengujian </w:t>
      </w:r>
      <w:r>
        <w:t xml:space="preserve">produk prototipe dilakukan dengan </w:t>
      </w:r>
      <w:r w:rsidR="005E482F">
        <w:t>menggunakan metode</w:t>
      </w:r>
      <w:r w:rsidR="00D4576E">
        <w:t xml:space="preserve"> pengujian</w:t>
      </w:r>
      <w:r w:rsidR="005E482F">
        <w:t xml:space="preserve"> </w:t>
      </w:r>
      <w:r w:rsidR="005E482F">
        <w:rPr>
          <w:i/>
        </w:rPr>
        <w:t>Black Box</w:t>
      </w:r>
      <w:r w:rsidR="005E482F">
        <w:t xml:space="preserve">. </w:t>
      </w:r>
      <w:r w:rsidR="00D4576E">
        <w:t xml:space="preserve">Pengetesan </w:t>
      </w:r>
      <w:r w:rsidR="005E482F">
        <w:t xml:space="preserve">dilakukan terhadap perangkat </w:t>
      </w:r>
      <w:r w:rsidR="005E482F">
        <w:rPr>
          <w:rFonts w:cs="Times New Roman"/>
          <w:szCs w:val="24"/>
        </w:rPr>
        <w:t>kontroler</w:t>
      </w:r>
      <w:r w:rsidR="005E482F">
        <w:t xml:space="preserve"> dan aplikasi </w:t>
      </w:r>
      <w:r w:rsidR="005E482F">
        <w:rPr>
          <w:i/>
        </w:rPr>
        <w:t>interface</w:t>
      </w:r>
      <w:r w:rsidR="005E482F">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4C396FD8"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w:t>
      </w:r>
      <w:r w:rsidR="00D761CE">
        <w:t>uji</w:t>
      </w:r>
      <w:r>
        <w:t xml:space="preserve"> </w:t>
      </w:r>
      <w:r w:rsidR="00D761CE">
        <w:t>tidak memberikan</w:t>
      </w:r>
      <w:r>
        <w:t xml:space="preserve"> hasil yang diharapkan akan dilakukan pengecekan ulang dan perbaikan pada sistem.</w:t>
      </w:r>
    </w:p>
    <w:p w14:paraId="7C668540" w14:textId="77777777" w:rsidR="00922181" w:rsidRDefault="005E482F">
      <w:pPr>
        <w:pStyle w:val="Style2"/>
      </w:pPr>
      <w:r>
        <w:t>Implementasi Lapangan</w:t>
      </w:r>
    </w:p>
    <w:p w14:paraId="0412D427" w14:textId="4DDD3B15" w:rsidR="00922181" w:rsidRDefault="005E482F">
      <w:pPr>
        <w:pStyle w:val="styledefau"/>
        <w:ind w:left="2160"/>
      </w:pPr>
      <w:r>
        <w:t xml:space="preserve">Sistem yang telah lolos tahap evaluasi akan di implementasikan ke dalam media budidaya terumbu karang untuk mengendalikan instrumen-instrumen pendukung kehidupan. Dan akan dilakukan observasi dan pendataan kondisi perangkat dan spesimen koloni karang </w:t>
      </w:r>
      <w:r w:rsidR="00D761CE">
        <w:t>fragmentasi selama masa pemulihan</w:t>
      </w:r>
      <w:r>
        <w:t>.</w:t>
      </w:r>
    </w:p>
    <w:p w14:paraId="61617EDC" w14:textId="77777777" w:rsidR="00922181" w:rsidRDefault="005E482F">
      <w:pPr>
        <w:pStyle w:val="Style1"/>
        <w:numPr>
          <w:ilvl w:val="0"/>
          <w:numId w:val="11"/>
        </w:numPr>
      </w:pPr>
      <w:r>
        <w:rPr>
          <w:lang w:val="en-US"/>
        </w:rPr>
        <w:t>Evaluasi Keseluruhan Sistem</w:t>
      </w:r>
    </w:p>
    <w:p w14:paraId="744C9B94" w14:textId="383E1426"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w:t>
      </w:r>
      <w:r w:rsidR="00D761CE">
        <w:t xml:space="preserve">metode apa yang peneliti gunakan </w:t>
      </w:r>
      <w:r>
        <w:t xml:space="preserve">pada penelitian </w:t>
      </w:r>
      <w:r w:rsidR="00D761CE">
        <w:t>yang mana adalah</w:t>
      </w:r>
      <w:r>
        <w:t xml:space="preserve">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t>Penulisan Laporan</w:t>
      </w:r>
    </w:p>
    <w:p w14:paraId="226AAE2A" w14:textId="115DB08D" w:rsidR="001D6BDA" w:rsidRDefault="005E482F" w:rsidP="001D6BDA">
      <w:pPr>
        <w:pStyle w:val="styledefau"/>
        <w:ind w:left="1440"/>
      </w:pPr>
      <w:r>
        <w:t xml:space="preserve">Tahapan terakhir yang perlu dilakukan penulis ketika hasil penelitian keseluruhan yang didapat dinyatakan berhasil, pada tahap </w:t>
      </w:r>
      <w:r>
        <w:lastRenderedPageBreak/>
        <w:t>ini penulis akan melampirkan hasil dari penelitian yang telah dilakukan. Tujuan dari penulis menyelesaikan laporan ini sebagai media informasi mengenai penelitian yang telah dilakukan oleh penulis untuk di kemudian hari</w:t>
      </w:r>
      <w:r w:rsidR="00D761CE">
        <w:t xml:space="preserve"> bisa</w:t>
      </w:r>
      <w:r>
        <w:t xml:space="preserve"> </w:t>
      </w:r>
      <w:r w:rsidR="00D761CE">
        <w:t>dimanfaatkan sebagai referensi bagi para pelaku budidaya.</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6694E793"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w:t>
      </w:r>
      <w:r w:rsidR="00D761CE">
        <w:t xml:space="preserve">nilai resistansi tak tetap dan dapat berubah tergantung </w:t>
      </w:r>
      <w:r w:rsidR="003235CA">
        <w:t>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420F951C"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w:t>
      </w:r>
      <w:r w:rsidR="00D761CE">
        <w:t>tak tetap dan dapat</w:t>
      </w:r>
      <w:r>
        <w:t xml:space="preserve">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78B89FE1"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w:t>
      </w:r>
      <w:r w:rsidR="00D761CE">
        <w:t>nilai resistansi tak tetap dan dapat berubah</w:t>
      </w:r>
      <w:r>
        <w:t xml:space="preserve">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312B8616" w:rsidR="00F178FE" w:rsidRPr="00E46BBD"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nektivitas</w:t>
      </w:r>
      <w:r w:rsidR="00F178FE">
        <w:rPr>
          <w:rFonts w:ascii="Times New Roman" w:hAnsi="Times New Roman" w:cs="Times New Roman"/>
          <w:sz w:val="24"/>
          <w:szCs w:val="24"/>
          <w:lang w:val="en-ID"/>
        </w:rPr>
        <w:t xml:space="preserve"> </w:t>
      </w:r>
      <w:r w:rsidR="00F178FE">
        <w:rPr>
          <w:rFonts w:ascii="Times New Roman" w:hAnsi="Times New Roman" w:cs="Times New Roman"/>
          <w:i/>
          <w:sz w:val="24"/>
          <w:szCs w:val="24"/>
          <w:lang w:val="en-ID"/>
        </w:rPr>
        <w:t>network endpoint controller slave</w:t>
      </w:r>
    </w:p>
    <w:p w14:paraId="1AA627A0" w14:textId="716962DE" w:rsidR="00E46BBD" w:rsidRPr="00E46BBD" w:rsidRDefault="00E46BBD" w:rsidP="00E46BBD">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hubungkan </w:t>
      </w:r>
      <w:r>
        <w:rPr>
          <w:rFonts w:ascii="Times New Roman" w:hAnsi="Times New Roman" w:cs="Times New Roman"/>
          <w:i/>
          <w:sz w:val="24"/>
          <w:szCs w:val="24"/>
          <w:lang w:val="en-ID"/>
        </w:rPr>
        <w:t>network endpoint slave controller</w:t>
      </w:r>
      <w:r>
        <w:rPr>
          <w:rFonts w:ascii="Times New Roman" w:hAnsi="Times New Roman" w:cs="Times New Roman"/>
          <w:sz w:val="24"/>
          <w:szCs w:val="24"/>
          <w:lang w:val="en-ID"/>
        </w:rPr>
        <w:t xml:space="preserve"> ESP8266 Node MCU dengan jaringan wifi dan server firebase.</w:t>
      </w:r>
    </w:p>
    <w:p w14:paraId="6EA00D3C" w14:textId="294009E5" w:rsidR="00E46BBD" w:rsidRDefault="00E46BBD" w:rsidP="00E46BBD">
      <w:pPr>
        <w:pStyle w:val="ListParagraph"/>
        <w:rPr>
          <w:rFonts w:ascii="Times New Roman" w:hAnsi="Times New Roman" w:cs="Times New Roman"/>
          <w:sz w:val="24"/>
          <w:szCs w:val="24"/>
          <w:lang w:val="en-ID"/>
        </w:rPr>
      </w:pPr>
      <w:r>
        <w:rPr>
          <w:noProof/>
        </w:rPr>
        <w:drawing>
          <wp:inline distT="0" distB="0" distL="0" distR="0" wp14:anchorId="27BC21A1" wp14:editId="458238D4">
            <wp:extent cx="5039995" cy="2835275"/>
            <wp:effectExtent l="0" t="0" r="825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2835275"/>
                    </a:xfrm>
                    <a:prstGeom prst="rect">
                      <a:avLst/>
                    </a:prstGeom>
                  </pic:spPr>
                </pic:pic>
              </a:graphicData>
            </a:graphic>
          </wp:inline>
        </w:drawing>
      </w:r>
    </w:p>
    <w:p w14:paraId="18C854AF" w14:textId="5E8A7D20" w:rsidR="004273D8" w:rsidRDefault="004273D8" w:rsidP="00BB651D">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sidR="00095ED6">
        <w:rPr>
          <w:rFonts w:ascii="Times New Roman" w:hAnsi="Times New Roman" w:cs="Times New Roman"/>
          <w:sz w:val="24"/>
          <w:szCs w:val="24"/>
          <w:lang w:val="en-ID"/>
        </w:rPr>
        <w:t xml:space="preserve">engujian konektivitas NodeMCU dengan jaringan </w:t>
      </w:r>
      <w:r w:rsidR="00095ED6">
        <w:rPr>
          <w:rFonts w:ascii="Times New Roman" w:hAnsi="Times New Roman" w:cs="Times New Roman"/>
          <w:i/>
          <w:sz w:val="24"/>
          <w:szCs w:val="24"/>
          <w:lang w:val="en-ID"/>
        </w:rPr>
        <w:t>wifi</w:t>
      </w:r>
      <w:r w:rsidR="00095ED6">
        <w:rPr>
          <w:rFonts w:ascii="Times New Roman" w:hAnsi="Times New Roman" w:cs="Times New Roman"/>
          <w:sz w:val="24"/>
          <w:szCs w:val="24"/>
          <w:lang w:val="en-ID"/>
        </w:rPr>
        <w:t xml:space="preserve"> dan </w:t>
      </w:r>
      <w:r w:rsidR="00095ED6">
        <w:rPr>
          <w:rFonts w:ascii="Times New Roman" w:hAnsi="Times New Roman" w:cs="Times New Roman"/>
          <w:i/>
          <w:sz w:val="24"/>
          <w:szCs w:val="24"/>
          <w:lang w:val="en-ID"/>
        </w:rPr>
        <w:t>server firebase</w:t>
      </w:r>
      <w:r w:rsidR="00095ED6">
        <w:rPr>
          <w:rFonts w:ascii="Times New Roman" w:hAnsi="Times New Roman" w:cs="Times New Roman"/>
          <w:sz w:val="24"/>
          <w:szCs w:val="24"/>
          <w:lang w:val="en-ID"/>
        </w:rPr>
        <w:t>.</w:t>
      </w:r>
    </w:p>
    <w:p w14:paraId="4BDF7355" w14:textId="1AFDCC14" w:rsidR="00095ED6" w:rsidRPr="00095ED6" w:rsidRDefault="00095ED6" w:rsidP="00095ED6">
      <w:pPr>
        <w:pStyle w:val="styledefau"/>
        <w:ind w:firstLine="0"/>
        <w:jc w:val="center"/>
      </w:pPr>
      <w:r>
        <w:rPr>
          <w:b/>
        </w:rPr>
        <w:lastRenderedPageBreak/>
        <w:t>Tabel 3.11</w:t>
      </w:r>
      <w:r>
        <w:t xml:space="preserve"> Pengujian konektivitas NodeMCU ESP8266 dengan jaringan dan</w:t>
      </w:r>
      <w:r w:rsidRPr="00095ED6">
        <w:rPr>
          <w:i/>
        </w:rPr>
        <w:t xml:space="preserve"> serve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095ED6" w14:paraId="37ED58E9" w14:textId="77777777" w:rsidTr="00BB651D">
        <w:tc>
          <w:tcPr>
            <w:tcW w:w="613" w:type="dxa"/>
          </w:tcPr>
          <w:p w14:paraId="56585F38" w14:textId="77777777" w:rsidR="00095ED6" w:rsidRDefault="00095ED6" w:rsidP="00BB651D">
            <w:pPr>
              <w:pStyle w:val="styledefau"/>
              <w:spacing w:after="0"/>
              <w:ind w:left="0" w:firstLine="0"/>
              <w:jc w:val="center"/>
            </w:pPr>
            <w:r>
              <w:t>No</w:t>
            </w:r>
          </w:p>
        </w:tc>
        <w:tc>
          <w:tcPr>
            <w:tcW w:w="2175" w:type="dxa"/>
          </w:tcPr>
          <w:p w14:paraId="1749C1EF" w14:textId="77777777" w:rsidR="00095ED6" w:rsidRDefault="00095ED6" w:rsidP="00BB651D">
            <w:pPr>
              <w:pStyle w:val="styledefau"/>
              <w:spacing w:after="0"/>
              <w:ind w:left="0" w:firstLine="0"/>
              <w:jc w:val="center"/>
            </w:pPr>
            <w:r>
              <w:t>Skenario</w:t>
            </w:r>
          </w:p>
        </w:tc>
        <w:tc>
          <w:tcPr>
            <w:tcW w:w="2176" w:type="dxa"/>
          </w:tcPr>
          <w:p w14:paraId="03A1B875" w14:textId="77777777" w:rsidR="00095ED6" w:rsidRDefault="00095ED6" w:rsidP="00BB651D">
            <w:pPr>
              <w:pStyle w:val="styledefau"/>
              <w:spacing w:after="0"/>
              <w:ind w:left="0" w:firstLine="0"/>
              <w:jc w:val="center"/>
            </w:pPr>
            <w:r>
              <w:t>Hasil Yang Diharapkan</w:t>
            </w:r>
          </w:p>
        </w:tc>
        <w:tc>
          <w:tcPr>
            <w:tcW w:w="2174" w:type="dxa"/>
          </w:tcPr>
          <w:p w14:paraId="6E2E10AE" w14:textId="77777777" w:rsidR="00095ED6" w:rsidRDefault="00095ED6" w:rsidP="00BB651D">
            <w:pPr>
              <w:pStyle w:val="styledefau"/>
              <w:spacing w:after="0"/>
              <w:ind w:left="0" w:firstLine="0"/>
              <w:jc w:val="center"/>
            </w:pPr>
            <w:r>
              <w:t>Hasil Pengujian</w:t>
            </w:r>
          </w:p>
        </w:tc>
        <w:tc>
          <w:tcPr>
            <w:tcW w:w="936" w:type="dxa"/>
          </w:tcPr>
          <w:p w14:paraId="7842DB8B" w14:textId="77777777" w:rsidR="00095ED6" w:rsidRDefault="00095ED6" w:rsidP="00BB651D">
            <w:pPr>
              <w:pStyle w:val="styledefau"/>
              <w:spacing w:after="0"/>
              <w:ind w:left="0" w:firstLine="0"/>
              <w:jc w:val="center"/>
            </w:pPr>
            <w:r>
              <w:t>Waktu Respon</w:t>
            </w:r>
          </w:p>
        </w:tc>
      </w:tr>
      <w:tr w:rsidR="00095ED6" w14:paraId="7FBC6163" w14:textId="77777777" w:rsidTr="00BB651D">
        <w:tc>
          <w:tcPr>
            <w:tcW w:w="613" w:type="dxa"/>
          </w:tcPr>
          <w:p w14:paraId="2778AE66" w14:textId="77777777" w:rsidR="00095ED6" w:rsidRDefault="00095ED6" w:rsidP="00095ED6">
            <w:pPr>
              <w:pStyle w:val="styledefau"/>
              <w:numPr>
                <w:ilvl w:val="0"/>
                <w:numId w:val="63"/>
              </w:numPr>
              <w:spacing w:after="0"/>
              <w:jc w:val="left"/>
            </w:pPr>
          </w:p>
        </w:tc>
        <w:tc>
          <w:tcPr>
            <w:tcW w:w="2175" w:type="dxa"/>
          </w:tcPr>
          <w:p w14:paraId="5BC74B08" w14:textId="21155DD9" w:rsidR="00095ED6" w:rsidRDefault="00095ED6" w:rsidP="00BB651D">
            <w:pPr>
              <w:pStyle w:val="styledefau"/>
              <w:spacing w:after="0"/>
              <w:ind w:left="0" w:firstLine="0"/>
              <w:jc w:val="left"/>
            </w:pPr>
            <w:r>
              <w:t>Node MCU menyambung dengan jaringan wifi yang sudah ditentukan</w:t>
            </w:r>
          </w:p>
        </w:tc>
        <w:tc>
          <w:tcPr>
            <w:tcW w:w="2176" w:type="dxa"/>
          </w:tcPr>
          <w:p w14:paraId="079652CB" w14:textId="7DD5CA0A" w:rsidR="00095ED6" w:rsidRDefault="00095ED6" w:rsidP="00BB651D">
            <w:pPr>
              <w:pStyle w:val="styledefau"/>
              <w:spacing w:after="0"/>
              <w:ind w:left="0" w:firstLine="0"/>
              <w:jc w:val="left"/>
            </w:pPr>
            <w:r>
              <w:t>Node MCU terhubung dengan internet melalui jaringan wifi</w:t>
            </w:r>
          </w:p>
        </w:tc>
        <w:tc>
          <w:tcPr>
            <w:tcW w:w="2174" w:type="dxa"/>
          </w:tcPr>
          <w:p w14:paraId="2CF2E3E7" w14:textId="479DEE49" w:rsidR="00095ED6" w:rsidRDefault="00095ED6" w:rsidP="00BB651D">
            <w:pPr>
              <w:pStyle w:val="styledefau"/>
              <w:spacing w:after="0"/>
              <w:ind w:left="0" w:firstLine="0"/>
              <w:jc w:val="left"/>
            </w:pPr>
            <w:r>
              <w:t>Node MCU dapat terhubung dengan internet melalui jaringan wifi jika jaringan tersedia jika SSID dan password yang diberikan benar</w:t>
            </w:r>
          </w:p>
        </w:tc>
        <w:tc>
          <w:tcPr>
            <w:tcW w:w="936" w:type="dxa"/>
          </w:tcPr>
          <w:p w14:paraId="7D1DEA8F" w14:textId="77777777" w:rsidR="00095ED6" w:rsidRDefault="00095ED6" w:rsidP="00BB651D">
            <w:pPr>
              <w:pStyle w:val="styledefau"/>
              <w:spacing w:after="0"/>
              <w:ind w:left="0" w:firstLine="0"/>
              <w:jc w:val="left"/>
            </w:pPr>
            <w:r>
              <w:t>&lt;1s</w:t>
            </w:r>
          </w:p>
        </w:tc>
      </w:tr>
      <w:tr w:rsidR="00095ED6" w14:paraId="7C5E7B02" w14:textId="77777777" w:rsidTr="00BB651D">
        <w:tc>
          <w:tcPr>
            <w:tcW w:w="613" w:type="dxa"/>
          </w:tcPr>
          <w:p w14:paraId="78F11377" w14:textId="77777777" w:rsidR="00095ED6" w:rsidRDefault="00095ED6" w:rsidP="00095ED6">
            <w:pPr>
              <w:pStyle w:val="styledefau"/>
              <w:numPr>
                <w:ilvl w:val="0"/>
                <w:numId w:val="63"/>
              </w:numPr>
              <w:spacing w:after="0"/>
              <w:jc w:val="left"/>
            </w:pPr>
          </w:p>
        </w:tc>
        <w:tc>
          <w:tcPr>
            <w:tcW w:w="2175" w:type="dxa"/>
          </w:tcPr>
          <w:p w14:paraId="5384A9DA" w14:textId="7B7BF88F" w:rsidR="00095ED6" w:rsidRDefault="00095ED6" w:rsidP="00BB651D">
            <w:pPr>
              <w:pStyle w:val="styledefau"/>
              <w:spacing w:after="0"/>
              <w:ind w:left="0" w:firstLine="0"/>
              <w:jc w:val="left"/>
            </w:pPr>
            <w:r>
              <w:t xml:space="preserve">Node MCU dapat terhubung dengan </w:t>
            </w:r>
            <w:r w:rsidRPr="00095ED6">
              <w:rPr>
                <w:i/>
              </w:rPr>
              <w:t>server firebase</w:t>
            </w:r>
          </w:p>
        </w:tc>
        <w:tc>
          <w:tcPr>
            <w:tcW w:w="2176" w:type="dxa"/>
          </w:tcPr>
          <w:p w14:paraId="2374E025" w14:textId="19B04D01" w:rsidR="00095ED6" w:rsidRPr="00095ED6" w:rsidRDefault="00095ED6" w:rsidP="00BB651D">
            <w:pPr>
              <w:pStyle w:val="styledefau"/>
              <w:spacing w:after="0"/>
              <w:ind w:left="0" w:firstLine="0"/>
              <w:jc w:val="left"/>
            </w:pPr>
            <w:r>
              <w:t xml:space="preserve">Ketika terhubung dengan jaringan internet Node MCU akan membuat hubungan dengan </w:t>
            </w:r>
            <w:r>
              <w:rPr>
                <w:i/>
              </w:rPr>
              <w:t>server firebase</w:t>
            </w:r>
            <w:r>
              <w:t xml:space="preserve"> dengan melakukan proses </w:t>
            </w:r>
            <w:r w:rsidRPr="00095ED6">
              <w:t xml:space="preserve">autentikasi </w:t>
            </w:r>
            <w:r>
              <w:t>dengan menggunakan email dan password.</w:t>
            </w:r>
          </w:p>
        </w:tc>
        <w:tc>
          <w:tcPr>
            <w:tcW w:w="2174" w:type="dxa"/>
          </w:tcPr>
          <w:p w14:paraId="55C7BE03" w14:textId="2D0F2E95" w:rsidR="00095ED6" w:rsidRPr="00095ED6" w:rsidRDefault="00095ED6" w:rsidP="00BB651D">
            <w:pPr>
              <w:pStyle w:val="styledefau"/>
              <w:spacing w:after="0"/>
              <w:ind w:left="0" w:firstLine="0"/>
              <w:jc w:val="left"/>
              <w:rPr>
                <w:i/>
              </w:rPr>
            </w:pPr>
            <w:r>
              <w:t xml:space="preserve">Node MCU dapat melakukan autentikasi dengan menggunakan email dan password pada </w:t>
            </w:r>
            <w:r>
              <w:rPr>
                <w:i/>
              </w:rPr>
              <w:t>server firebase authentication</w:t>
            </w:r>
            <w:r>
              <w:t xml:space="preserve"> dan membuat objek </w:t>
            </w:r>
            <w:r>
              <w:rPr>
                <w:i/>
              </w:rPr>
              <w:t>firebase RTDB</w:t>
            </w:r>
          </w:p>
        </w:tc>
        <w:tc>
          <w:tcPr>
            <w:tcW w:w="936" w:type="dxa"/>
          </w:tcPr>
          <w:p w14:paraId="6AD1595F" w14:textId="77777777" w:rsidR="00095ED6" w:rsidRDefault="00095ED6" w:rsidP="00BB651D">
            <w:pPr>
              <w:pStyle w:val="styledefau"/>
              <w:spacing w:after="0"/>
              <w:ind w:left="0" w:firstLine="0"/>
              <w:jc w:val="left"/>
            </w:pPr>
            <w:r>
              <w:t>&lt;1s</w:t>
            </w:r>
          </w:p>
        </w:tc>
      </w:tr>
    </w:tbl>
    <w:p w14:paraId="01EF1403" w14:textId="77777777" w:rsidR="00095ED6" w:rsidRPr="004273D8" w:rsidRDefault="00095ED6" w:rsidP="00095ED6">
      <w:pPr>
        <w:pStyle w:val="ListParagraph"/>
        <w:rPr>
          <w:rFonts w:ascii="Times New Roman" w:hAnsi="Times New Roman" w:cs="Times New Roman"/>
          <w:sz w:val="24"/>
          <w:szCs w:val="24"/>
          <w:lang w:val="en-ID"/>
        </w:rPr>
      </w:pPr>
    </w:p>
    <w:p w14:paraId="78EE659D" w14:textId="4E31E9E3" w:rsidR="00F178FE"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munikasi serial mikrokontroler</w:t>
      </w:r>
    </w:p>
    <w:p w14:paraId="699716C8" w14:textId="4F5C4C96" w:rsidR="00BC1914" w:rsidRDefault="00BC1914" w:rsidP="00BC1914">
      <w:pPr>
        <w:pStyle w:val="ListParagraph"/>
        <w:rPr>
          <w:rFonts w:ascii="Times New Roman" w:hAnsi="Times New Roman" w:cs="Times New Roman"/>
          <w:sz w:val="24"/>
          <w:szCs w:val="24"/>
          <w:lang w:val="en-ID"/>
        </w:rPr>
      </w:pPr>
      <w:r>
        <w:rPr>
          <w:noProof/>
        </w:rPr>
        <w:lastRenderedPageBreak/>
        <w:drawing>
          <wp:inline distT="0" distB="0" distL="0" distR="0" wp14:anchorId="2645C2A1" wp14:editId="7691502B">
            <wp:extent cx="5039995" cy="28352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835275"/>
                    </a:xfrm>
                    <a:prstGeom prst="rect">
                      <a:avLst/>
                    </a:prstGeom>
                  </pic:spPr>
                </pic:pic>
              </a:graphicData>
            </a:graphic>
          </wp:inline>
        </w:drawing>
      </w:r>
    </w:p>
    <w:p w14:paraId="543849A5" w14:textId="519388EA" w:rsidR="00095ED6" w:rsidRDefault="00095ED6" w:rsidP="00095ED6">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controller</w:t>
      </w:r>
      <w:r w:rsidR="00CA7262">
        <w:rPr>
          <w:rFonts w:ascii="Times New Roman" w:hAnsi="Times New Roman" w:cs="Times New Roman"/>
          <w:i/>
          <w:sz w:val="24"/>
          <w:szCs w:val="24"/>
          <w:lang w:val="en-ID"/>
        </w:rPr>
        <w:t xml:space="preserve"> master</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p>
    <w:p w14:paraId="22F2F6DA" w14:textId="77777777" w:rsidR="00095ED6" w:rsidRDefault="00095ED6" w:rsidP="00BC1914">
      <w:pPr>
        <w:pStyle w:val="ListParagraph"/>
        <w:rPr>
          <w:rFonts w:ascii="Times New Roman" w:hAnsi="Times New Roman" w:cs="Times New Roman"/>
          <w:sz w:val="24"/>
          <w:szCs w:val="24"/>
          <w:lang w:val="en-ID"/>
        </w:rPr>
      </w:pPr>
    </w:p>
    <w:p w14:paraId="634A177C" w14:textId="7A39CF37" w:rsidR="00BC1914" w:rsidRDefault="00BC1914" w:rsidP="00BC1914">
      <w:pPr>
        <w:pStyle w:val="ListParagraph"/>
        <w:rPr>
          <w:rFonts w:ascii="Times New Roman" w:hAnsi="Times New Roman" w:cs="Times New Roman"/>
          <w:sz w:val="24"/>
          <w:szCs w:val="24"/>
          <w:lang w:val="en-ID"/>
        </w:rPr>
      </w:pPr>
      <w:r>
        <w:rPr>
          <w:noProof/>
        </w:rPr>
        <w:drawing>
          <wp:inline distT="0" distB="0" distL="0" distR="0" wp14:anchorId="2F188B68" wp14:editId="1C386A92">
            <wp:extent cx="5039995" cy="2835275"/>
            <wp:effectExtent l="0" t="0" r="825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2835275"/>
                    </a:xfrm>
                    <a:prstGeom prst="rect">
                      <a:avLst/>
                    </a:prstGeom>
                  </pic:spPr>
                </pic:pic>
              </a:graphicData>
            </a:graphic>
          </wp:inline>
        </w:drawing>
      </w:r>
    </w:p>
    <w:p w14:paraId="2C3F0BF7" w14:textId="7D8E63C0" w:rsidR="00CA7262"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sensor side controller slave Arduino nano v3</w:t>
      </w:r>
      <w:r>
        <w:rPr>
          <w:rFonts w:ascii="Times New Roman" w:hAnsi="Times New Roman" w:cs="Times New Roman"/>
          <w:sz w:val="24"/>
          <w:szCs w:val="24"/>
          <w:lang w:val="en-ID"/>
        </w:rPr>
        <w:t xml:space="preserve"> melalui protokol komunikasi serial.</w:t>
      </w:r>
    </w:p>
    <w:p w14:paraId="16CF5D68" w14:textId="77777777" w:rsidR="00CA7262" w:rsidRDefault="00CA7262" w:rsidP="00BC1914">
      <w:pPr>
        <w:pStyle w:val="ListParagraph"/>
        <w:rPr>
          <w:rFonts w:ascii="Times New Roman" w:hAnsi="Times New Roman" w:cs="Times New Roman"/>
          <w:sz w:val="24"/>
          <w:szCs w:val="24"/>
          <w:lang w:val="en-ID"/>
        </w:rPr>
      </w:pPr>
    </w:p>
    <w:p w14:paraId="214ABDF0" w14:textId="5A95B801" w:rsidR="00BC1914" w:rsidRDefault="00BC1914" w:rsidP="00BC1914">
      <w:pPr>
        <w:pStyle w:val="ListParagraph"/>
        <w:rPr>
          <w:rFonts w:ascii="Times New Roman" w:hAnsi="Times New Roman" w:cs="Times New Roman"/>
          <w:b/>
          <w:sz w:val="24"/>
          <w:szCs w:val="24"/>
          <w:lang w:val="en-ID"/>
        </w:rPr>
      </w:pPr>
      <w:r>
        <w:rPr>
          <w:noProof/>
        </w:rPr>
        <w:lastRenderedPageBreak/>
        <w:drawing>
          <wp:inline distT="0" distB="0" distL="0" distR="0" wp14:anchorId="39B6EEA5" wp14:editId="65481501">
            <wp:extent cx="5039995" cy="2835275"/>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2835275"/>
                    </a:xfrm>
                    <a:prstGeom prst="rect">
                      <a:avLst/>
                    </a:prstGeom>
                  </pic:spPr>
                </pic:pic>
              </a:graphicData>
            </a:graphic>
          </wp:inline>
        </w:drawing>
      </w:r>
    </w:p>
    <w:p w14:paraId="0082B19B" w14:textId="1688D06C" w:rsidR="00BC1914"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sekuensial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w:t>
      </w:r>
      <w:r>
        <w:rPr>
          <w:rFonts w:ascii="Times New Roman" w:hAnsi="Times New Roman" w:cs="Times New Roman"/>
          <w:i/>
          <w:sz w:val="24"/>
          <w:szCs w:val="24"/>
          <w:lang w:val="en-ID"/>
        </w:rPr>
        <w:t xml:space="preserve">controller master Arduino nano v3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sensor side controller Arduino nano v3</w:t>
      </w:r>
      <w:r>
        <w:rPr>
          <w:rFonts w:ascii="Times New Roman" w:hAnsi="Times New Roman" w:cs="Times New Roman"/>
          <w:sz w:val="24"/>
          <w:szCs w:val="24"/>
          <w:lang w:val="en-ID"/>
        </w:rPr>
        <w:t xml:space="preserve"> melalui protokol komunikasi serial.</w:t>
      </w:r>
    </w:p>
    <w:p w14:paraId="23D9A303" w14:textId="754A22BB" w:rsidR="00CA7262" w:rsidRPr="00095ED6" w:rsidRDefault="00CA7262" w:rsidP="00CA7262">
      <w:pPr>
        <w:pStyle w:val="styledefau"/>
        <w:ind w:firstLine="0"/>
        <w:jc w:val="center"/>
      </w:pPr>
      <w:r>
        <w:rPr>
          <w:b/>
        </w:rPr>
        <w:t>Tabel 3.12</w:t>
      </w:r>
      <w:r>
        <w:t xml:space="preserve"> Pengujian komunikasi serial</w:t>
      </w:r>
    </w:p>
    <w:tbl>
      <w:tblPr>
        <w:tblStyle w:val="TableGrid"/>
        <w:tblW w:w="0" w:type="auto"/>
        <w:tblInd w:w="-147" w:type="dxa"/>
        <w:tblLook w:val="04A0" w:firstRow="1" w:lastRow="0" w:firstColumn="1" w:lastColumn="0" w:noHBand="0" w:noVBand="1"/>
      </w:tblPr>
      <w:tblGrid>
        <w:gridCol w:w="555"/>
        <w:gridCol w:w="2656"/>
        <w:gridCol w:w="1994"/>
        <w:gridCol w:w="1933"/>
        <w:gridCol w:w="936"/>
      </w:tblGrid>
      <w:tr w:rsidR="00CA7262" w14:paraId="38FB3B72" w14:textId="77777777" w:rsidTr="00DB62B9">
        <w:tc>
          <w:tcPr>
            <w:tcW w:w="555" w:type="dxa"/>
          </w:tcPr>
          <w:p w14:paraId="6F4F6DBF" w14:textId="77777777" w:rsidR="00CA7262" w:rsidRDefault="00CA7262" w:rsidP="00BB651D">
            <w:pPr>
              <w:pStyle w:val="styledefau"/>
              <w:spacing w:after="0"/>
              <w:ind w:left="0" w:firstLine="0"/>
              <w:jc w:val="center"/>
            </w:pPr>
            <w:r>
              <w:t>No</w:t>
            </w:r>
          </w:p>
        </w:tc>
        <w:tc>
          <w:tcPr>
            <w:tcW w:w="2656" w:type="dxa"/>
          </w:tcPr>
          <w:p w14:paraId="5532396A" w14:textId="77777777" w:rsidR="00CA7262" w:rsidRDefault="00CA7262" w:rsidP="00BB651D">
            <w:pPr>
              <w:pStyle w:val="styledefau"/>
              <w:spacing w:after="0"/>
              <w:ind w:left="0" w:firstLine="0"/>
              <w:jc w:val="center"/>
            </w:pPr>
            <w:r>
              <w:t>Skenario</w:t>
            </w:r>
          </w:p>
        </w:tc>
        <w:tc>
          <w:tcPr>
            <w:tcW w:w="1994" w:type="dxa"/>
          </w:tcPr>
          <w:p w14:paraId="02D16942" w14:textId="77777777" w:rsidR="00CA7262" w:rsidRDefault="00CA7262" w:rsidP="00BB651D">
            <w:pPr>
              <w:pStyle w:val="styledefau"/>
              <w:spacing w:after="0"/>
              <w:ind w:left="0" w:firstLine="0"/>
              <w:jc w:val="center"/>
            </w:pPr>
            <w:r>
              <w:t>Hasil Yang Diharapkan</w:t>
            </w:r>
          </w:p>
        </w:tc>
        <w:tc>
          <w:tcPr>
            <w:tcW w:w="1933" w:type="dxa"/>
          </w:tcPr>
          <w:p w14:paraId="36BFC2F9" w14:textId="77777777" w:rsidR="00CA7262" w:rsidRDefault="00CA7262" w:rsidP="00BB651D">
            <w:pPr>
              <w:pStyle w:val="styledefau"/>
              <w:spacing w:after="0"/>
              <w:ind w:left="0" w:firstLine="0"/>
              <w:jc w:val="center"/>
            </w:pPr>
            <w:r>
              <w:t>Hasil Pengujian</w:t>
            </w:r>
          </w:p>
        </w:tc>
        <w:tc>
          <w:tcPr>
            <w:tcW w:w="936" w:type="dxa"/>
          </w:tcPr>
          <w:p w14:paraId="75A7948F" w14:textId="77777777" w:rsidR="00CA7262" w:rsidRDefault="00CA7262" w:rsidP="00BB651D">
            <w:pPr>
              <w:pStyle w:val="styledefau"/>
              <w:spacing w:after="0"/>
              <w:ind w:left="0" w:firstLine="0"/>
              <w:jc w:val="center"/>
            </w:pPr>
            <w:r>
              <w:t>Waktu Respon</w:t>
            </w:r>
          </w:p>
        </w:tc>
      </w:tr>
      <w:tr w:rsidR="00CA7262" w14:paraId="5DD0F430" w14:textId="77777777" w:rsidTr="00DB62B9">
        <w:tc>
          <w:tcPr>
            <w:tcW w:w="555" w:type="dxa"/>
          </w:tcPr>
          <w:p w14:paraId="192443E2" w14:textId="77777777" w:rsidR="00CA7262" w:rsidRDefault="00CA7262" w:rsidP="00CA7262">
            <w:pPr>
              <w:pStyle w:val="styledefau"/>
              <w:numPr>
                <w:ilvl w:val="0"/>
                <w:numId w:val="66"/>
              </w:numPr>
              <w:spacing w:after="0"/>
              <w:jc w:val="left"/>
            </w:pPr>
          </w:p>
        </w:tc>
        <w:tc>
          <w:tcPr>
            <w:tcW w:w="2656" w:type="dxa"/>
          </w:tcPr>
          <w:p w14:paraId="1F4CE2CF" w14:textId="4B7AC776" w:rsidR="00CA7262" w:rsidRPr="00CA7262" w:rsidRDefault="00CA7262" w:rsidP="00BB651D">
            <w:pPr>
              <w:pStyle w:val="styledefau"/>
              <w:spacing w:after="0"/>
              <w:ind w:left="0" w:firstLine="0"/>
              <w:jc w:val="left"/>
            </w:pPr>
            <w:r>
              <w:t xml:space="preserve">Node MCU melakukan </w:t>
            </w:r>
            <w:r w:rsidRPr="00CA7262">
              <w:rPr>
                <w:i/>
              </w:rPr>
              <w:t>broadcast</w:t>
            </w:r>
            <w:r>
              <w:t xml:space="preserve"> status </w:t>
            </w:r>
            <w:r>
              <w:rPr>
                <w:i/>
              </w:rPr>
              <w:t xml:space="preserve">internet </w:t>
            </w:r>
            <w:r>
              <w:t xml:space="preserve">dengan </w:t>
            </w:r>
            <w:r>
              <w:rPr>
                <w:i/>
              </w:rPr>
              <w:t>controller master Arduino nano v3</w:t>
            </w:r>
            <w:r>
              <w:t xml:space="preserve"> dan </w:t>
            </w:r>
            <w:r>
              <w:rPr>
                <w:i/>
              </w:rPr>
              <w:t>controller slave sensor side Arduino nano v3</w:t>
            </w:r>
            <w:r>
              <w:t xml:space="preserve"> melalui protokol komunikasi </w:t>
            </w:r>
            <w:r>
              <w:rPr>
                <w:i/>
              </w:rPr>
              <w:t>serial</w:t>
            </w:r>
          </w:p>
        </w:tc>
        <w:tc>
          <w:tcPr>
            <w:tcW w:w="1994" w:type="dxa"/>
          </w:tcPr>
          <w:p w14:paraId="63A5F165" w14:textId="6A034709" w:rsidR="00CA7262" w:rsidRPr="00CA7262" w:rsidRDefault="00CA7262" w:rsidP="00BB651D">
            <w:pPr>
              <w:pStyle w:val="styledefau"/>
              <w:spacing w:after="0"/>
              <w:ind w:left="0" w:firstLine="0"/>
              <w:jc w:val="left"/>
              <w:rPr>
                <w:u w:val="single"/>
              </w:rPr>
            </w:pPr>
            <w:r>
              <w:t xml:space="preserve">Ketika Node MCU terhubung dengan internet melalui jaringan wifi dan sudah melakukan autentikasi dengan </w:t>
            </w:r>
            <w:r>
              <w:rPr>
                <w:i/>
              </w:rPr>
              <w:t>server firebase</w:t>
            </w:r>
            <w:r>
              <w:t xml:space="preserve"> akan melakukan broadcast pada jalur komunikasi TX dengan data sebuah char ‘i’ </w:t>
            </w:r>
            <w:r>
              <w:lastRenderedPageBreak/>
              <w:t>yang mengindikasikan koneksi internet dan server aman</w:t>
            </w:r>
          </w:p>
        </w:tc>
        <w:tc>
          <w:tcPr>
            <w:tcW w:w="1933" w:type="dxa"/>
          </w:tcPr>
          <w:p w14:paraId="702A937E" w14:textId="49C0DA1C" w:rsidR="00CA7262" w:rsidRPr="00CA7262" w:rsidRDefault="00CA7262" w:rsidP="00BB651D">
            <w:pPr>
              <w:pStyle w:val="styledefau"/>
              <w:spacing w:after="0"/>
              <w:ind w:left="0" w:firstLine="0"/>
              <w:jc w:val="left"/>
            </w:pPr>
            <w:r>
              <w:lastRenderedPageBreak/>
              <w:t xml:space="preserve">Node MCU dapat terhubung dengan internet melalui jaringan wifi jika jaringan tersedia jika SSID dan password yang diberikan benar dan melakukan </w:t>
            </w:r>
            <w:r>
              <w:rPr>
                <w:i/>
              </w:rPr>
              <w:t>broadcast</w:t>
            </w:r>
            <w:r>
              <w:t xml:space="preserve"> pada jalur </w:t>
            </w:r>
            <w:r>
              <w:rPr>
                <w:i/>
              </w:rPr>
              <w:t>serial</w:t>
            </w:r>
            <w:r>
              <w:t xml:space="preserve"> TX dengan data sebuah char ‘i’</w:t>
            </w:r>
          </w:p>
        </w:tc>
        <w:tc>
          <w:tcPr>
            <w:tcW w:w="936" w:type="dxa"/>
          </w:tcPr>
          <w:p w14:paraId="2C6946E1" w14:textId="77777777" w:rsidR="00CA7262" w:rsidRDefault="00CA7262" w:rsidP="00BB651D">
            <w:pPr>
              <w:pStyle w:val="styledefau"/>
              <w:spacing w:after="0"/>
              <w:ind w:left="0" w:firstLine="0"/>
              <w:jc w:val="left"/>
            </w:pPr>
            <w:r>
              <w:t>&lt;1s</w:t>
            </w:r>
          </w:p>
        </w:tc>
      </w:tr>
      <w:tr w:rsidR="00CA7262" w14:paraId="386F8975" w14:textId="77777777" w:rsidTr="00DB62B9">
        <w:tc>
          <w:tcPr>
            <w:tcW w:w="555" w:type="dxa"/>
          </w:tcPr>
          <w:p w14:paraId="58EED8A1" w14:textId="77777777" w:rsidR="00CA7262" w:rsidRDefault="00CA7262" w:rsidP="00CA7262">
            <w:pPr>
              <w:pStyle w:val="styledefau"/>
              <w:numPr>
                <w:ilvl w:val="0"/>
                <w:numId w:val="66"/>
              </w:numPr>
              <w:spacing w:after="0"/>
              <w:jc w:val="left"/>
            </w:pPr>
          </w:p>
        </w:tc>
        <w:tc>
          <w:tcPr>
            <w:tcW w:w="2656" w:type="dxa"/>
          </w:tcPr>
          <w:p w14:paraId="5DF96E81" w14:textId="0BF0307D" w:rsidR="00CA7262" w:rsidRPr="00CA7262" w:rsidRDefault="00CA7262" w:rsidP="00BB651D">
            <w:pPr>
              <w:pStyle w:val="styledefau"/>
              <w:spacing w:after="0"/>
              <w:ind w:left="0" w:firstLine="0"/>
              <w:jc w:val="left"/>
            </w:pPr>
            <w:r>
              <w:rPr>
                <w:i/>
              </w:rPr>
              <w:t>Controller slave sensor side Arduino nano v3</w:t>
            </w:r>
            <w:r>
              <w:t xml:space="preserve"> </w:t>
            </w:r>
            <w:r w:rsidR="00DB62B9">
              <w:t>mengirimkan data bacaan sensor setiap 1 menit</w:t>
            </w:r>
          </w:p>
        </w:tc>
        <w:tc>
          <w:tcPr>
            <w:tcW w:w="1994" w:type="dxa"/>
          </w:tcPr>
          <w:p w14:paraId="451138C8" w14:textId="67A6C19C" w:rsidR="00CA7262" w:rsidRPr="00DB62B9" w:rsidRDefault="00DB62B9" w:rsidP="00BB651D">
            <w:pPr>
              <w:pStyle w:val="styledefau"/>
              <w:spacing w:after="0"/>
              <w:ind w:left="0" w:firstLine="0"/>
              <w:jc w:val="left"/>
            </w:pPr>
            <w:r>
              <w:rPr>
                <w:i/>
              </w:rPr>
              <w:t>Controller slave sensor side</w:t>
            </w:r>
            <w:r>
              <w:t xml:space="preserve"> </w:t>
            </w:r>
            <w:r>
              <w:rPr>
                <w:i/>
              </w:rPr>
              <w:t xml:space="preserve">Arduino nano v3 </w:t>
            </w:r>
            <w:r>
              <w:t xml:space="preserve">dapat mengirimkan data bacaan sensor melalui komunikasi </w:t>
            </w:r>
            <w:r>
              <w:rPr>
                <w:i/>
              </w:rPr>
              <w:t>serial</w:t>
            </w:r>
            <w:r>
              <w:t xml:space="preserve"> setiap 1 menit</w:t>
            </w:r>
          </w:p>
        </w:tc>
        <w:tc>
          <w:tcPr>
            <w:tcW w:w="1933" w:type="dxa"/>
          </w:tcPr>
          <w:p w14:paraId="40BC3C67" w14:textId="4708297E" w:rsidR="00CA7262" w:rsidRPr="00DB62B9" w:rsidRDefault="00DB62B9" w:rsidP="00BB651D">
            <w:pPr>
              <w:pStyle w:val="styledefau"/>
              <w:spacing w:after="0"/>
              <w:ind w:left="0" w:firstLine="0"/>
              <w:jc w:val="left"/>
            </w:pPr>
            <w:r>
              <w:t xml:space="preserve">Setiap 1 menit </w:t>
            </w:r>
            <w:r>
              <w:rPr>
                <w:i/>
              </w:rPr>
              <w:t>controller slave sensor side</w:t>
            </w:r>
            <w:r>
              <w:t xml:space="preserve"> </w:t>
            </w:r>
            <w:r>
              <w:rPr>
                <w:i/>
              </w:rPr>
              <w:t>arduino nano v3</w:t>
            </w:r>
            <w:r>
              <w:t xml:space="preserve"> mengirimkan sinyal kepada </w:t>
            </w:r>
            <w:r>
              <w:rPr>
                <w:i/>
              </w:rPr>
              <w:t xml:space="preserve">controller slave network endpoint </w:t>
            </w:r>
            <w:r>
              <w:t>node mcu bahwa arduino ingin mengirimkan data bacaan sensor dengan kode sinyal ‘m’ lalu mengirimkan deretan data bacaan sensor</w:t>
            </w:r>
          </w:p>
        </w:tc>
        <w:tc>
          <w:tcPr>
            <w:tcW w:w="936" w:type="dxa"/>
          </w:tcPr>
          <w:p w14:paraId="10661CE7" w14:textId="2C251F0F" w:rsidR="00CA7262" w:rsidRDefault="00DB62B9" w:rsidP="00BB651D">
            <w:pPr>
              <w:pStyle w:val="styledefau"/>
              <w:spacing w:after="0"/>
              <w:ind w:left="0" w:firstLine="0"/>
              <w:jc w:val="left"/>
            </w:pPr>
            <w:r>
              <w:t>&lt;1s</w:t>
            </w:r>
          </w:p>
        </w:tc>
      </w:tr>
      <w:tr w:rsidR="00CA7262" w14:paraId="4BA28607" w14:textId="77777777" w:rsidTr="00DB62B9">
        <w:tc>
          <w:tcPr>
            <w:tcW w:w="555" w:type="dxa"/>
          </w:tcPr>
          <w:p w14:paraId="4E1E2FFA" w14:textId="77777777" w:rsidR="00CA7262" w:rsidRDefault="00CA7262" w:rsidP="00CA7262">
            <w:pPr>
              <w:pStyle w:val="styledefau"/>
              <w:numPr>
                <w:ilvl w:val="0"/>
                <w:numId w:val="66"/>
              </w:numPr>
              <w:spacing w:after="0"/>
              <w:jc w:val="left"/>
            </w:pPr>
          </w:p>
        </w:tc>
        <w:tc>
          <w:tcPr>
            <w:tcW w:w="2656" w:type="dxa"/>
          </w:tcPr>
          <w:p w14:paraId="7723624F" w14:textId="05349B36" w:rsidR="00CA7262" w:rsidRPr="00DB62B9" w:rsidRDefault="00DB62B9" w:rsidP="00BB651D">
            <w:pPr>
              <w:pStyle w:val="styledefau"/>
              <w:spacing w:after="0"/>
              <w:ind w:left="0" w:firstLine="0"/>
              <w:jc w:val="left"/>
              <w:rPr>
                <w:i/>
              </w:rPr>
            </w:pPr>
            <w:r>
              <w:rPr>
                <w:i/>
              </w:rPr>
              <w:t xml:space="preserve">Controller slave network endpoint </w:t>
            </w:r>
            <w:r>
              <w:t xml:space="preserve">node mcu mengirimkan data </w:t>
            </w:r>
            <w:r>
              <w:rPr>
                <w:i/>
              </w:rPr>
              <w:t>device profile</w:t>
            </w:r>
            <w:r>
              <w:t xml:space="preserve"> ketika </w:t>
            </w:r>
            <w:r>
              <w:rPr>
                <w:i/>
              </w:rPr>
              <w:t>ping firebase is_new_data/device_data</w:t>
            </w:r>
            <w:r>
              <w:t xml:space="preserve"> mengembalikan data </w:t>
            </w:r>
            <w:r>
              <w:rPr>
                <w:i/>
              </w:rPr>
              <w:t>true</w:t>
            </w:r>
          </w:p>
        </w:tc>
        <w:tc>
          <w:tcPr>
            <w:tcW w:w="1994" w:type="dxa"/>
          </w:tcPr>
          <w:p w14:paraId="237F5E65" w14:textId="72C78B61" w:rsidR="00CA7262" w:rsidRPr="00DB62B9" w:rsidRDefault="00DB62B9" w:rsidP="00BB651D">
            <w:pPr>
              <w:pStyle w:val="styledefau"/>
              <w:spacing w:after="0"/>
              <w:ind w:left="0" w:firstLine="0"/>
              <w:jc w:val="left"/>
              <w:rPr>
                <w:i/>
              </w:rPr>
            </w:pPr>
            <w:r>
              <w:rPr>
                <w:i/>
              </w:rPr>
              <w:t>controller slave network endpoint</w:t>
            </w:r>
            <w:r>
              <w:t xml:space="preserve"> node mcu akan mengirimkan sinyal kepada </w:t>
            </w:r>
            <w:r>
              <w:rPr>
                <w:i/>
              </w:rPr>
              <w:t>controller master arduino nano v3</w:t>
            </w:r>
            <w:r>
              <w:t xml:space="preserve"> ketika </w:t>
            </w:r>
            <w:r w:rsidRPr="00DB62B9">
              <w:rPr>
                <w:i/>
              </w:rPr>
              <w:t xml:space="preserve">ping firebase </w:t>
            </w:r>
            <w:r>
              <w:lastRenderedPageBreak/>
              <w:t xml:space="preserve">mengembalikan data </w:t>
            </w:r>
            <w:r>
              <w:rPr>
                <w:i/>
              </w:rPr>
              <w:t>true</w:t>
            </w:r>
          </w:p>
        </w:tc>
        <w:tc>
          <w:tcPr>
            <w:tcW w:w="1933" w:type="dxa"/>
          </w:tcPr>
          <w:p w14:paraId="68551F88" w14:textId="12C75F42" w:rsidR="00CA7262" w:rsidRPr="00DB62B9" w:rsidRDefault="00DB62B9" w:rsidP="00BB651D">
            <w:pPr>
              <w:pStyle w:val="styledefau"/>
              <w:spacing w:after="0"/>
              <w:ind w:left="0" w:firstLine="0"/>
              <w:jc w:val="left"/>
            </w:pPr>
            <w:r>
              <w:lastRenderedPageBreak/>
              <w:t xml:space="preserve">Ketika </w:t>
            </w:r>
            <w:r>
              <w:rPr>
                <w:i/>
              </w:rPr>
              <w:t xml:space="preserve">ping firebase </w:t>
            </w:r>
            <w:r>
              <w:t xml:space="preserve">mengembalikan data </w:t>
            </w:r>
            <w:r>
              <w:rPr>
                <w:i/>
              </w:rPr>
              <w:t>true</w:t>
            </w:r>
            <w:r>
              <w:t xml:space="preserve"> </w:t>
            </w:r>
            <w:r>
              <w:rPr>
                <w:i/>
              </w:rPr>
              <w:t>controller slave</w:t>
            </w:r>
            <w:r>
              <w:t xml:space="preserve"> node mcu mengirimkan data sinyal ‘j’ kepada </w:t>
            </w:r>
            <w:r>
              <w:rPr>
                <w:i/>
              </w:rPr>
              <w:t xml:space="preserve">controller </w:t>
            </w:r>
            <w:r>
              <w:rPr>
                <w:i/>
              </w:rPr>
              <w:lastRenderedPageBreak/>
              <w:t>master arduino nano v3</w:t>
            </w:r>
            <w:r>
              <w:t xml:space="preserve"> untuk bersiap menerima deret data </w:t>
            </w:r>
            <w:r>
              <w:rPr>
                <w:i/>
              </w:rPr>
              <w:t>device profile</w:t>
            </w:r>
            <w:r>
              <w:t xml:space="preserve"> yang akan di transmisikan melalui jalur komunikasi </w:t>
            </w:r>
            <w:r>
              <w:rPr>
                <w:i/>
              </w:rPr>
              <w:t>serial</w:t>
            </w:r>
            <w:r>
              <w:t xml:space="preserve"> TX</w:t>
            </w:r>
          </w:p>
        </w:tc>
        <w:tc>
          <w:tcPr>
            <w:tcW w:w="936" w:type="dxa"/>
          </w:tcPr>
          <w:p w14:paraId="24A79241" w14:textId="4B5AA6C6" w:rsidR="00CA7262" w:rsidRDefault="00DB62B9" w:rsidP="00BB651D">
            <w:pPr>
              <w:pStyle w:val="styledefau"/>
              <w:spacing w:after="0"/>
              <w:ind w:left="0" w:firstLine="0"/>
              <w:jc w:val="left"/>
            </w:pPr>
            <w:r>
              <w:lastRenderedPageBreak/>
              <w:t>&lt;2s</w:t>
            </w:r>
          </w:p>
        </w:tc>
      </w:tr>
    </w:tbl>
    <w:p w14:paraId="19B0848C" w14:textId="77777777" w:rsidR="00CA7262" w:rsidRPr="00CA7262" w:rsidRDefault="00CA7262" w:rsidP="00CA7262">
      <w:pPr>
        <w:pStyle w:val="ListParagraph"/>
        <w:rPr>
          <w:rFonts w:ascii="Times New Roman" w:hAnsi="Times New Roman" w:cs="Times New Roman"/>
          <w:sz w:val="24"/>
          <w:szCs w:val="24"/>
          <w:lang w:val="en-ID"/>
        </w:rPr>
      </w:pPr>
    </w:p>
    <w:p w14:paraId="25F9D191" w14:textId="7A8F7CC8" w:rsidR="00F178FE" w:rsidRDefault="009B3D28"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 xml:space="preserve">engujian </w:t>
      </w:r>
      <w:r w:rsidR="00F178FE">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19D42719"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w:t>
      </w:r>
      <w:r w:rsidR="009B3D28">
        <w:rPr>
          <w:rFonts w:ascii="Times New Roman" w:hAnsi="Times New Roman" w:cs="Times New Roman"/>
          <w:sz w:val="24"/>
          <w:szCs w:val="24"/>
          <w:lang w:val="en-ID"/>
        </w:rPr>
        <w:t>3</w:t>
      </w:r>
      <w:r w:rsidRPr="00705A9D">
        <w:rPr>
          <w:rFonts w:ascii="Times New Roman" w:hAnsi="Times New Roman" w:cs="Times New Roman"/>
          <w:sz w:val="24"/>
          <w:szCs w:val="24"/>
          <w:lang w:val="en-ID"/>
        </w:rPr>
        <w:t>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lastRenderedPageBreak/>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51FFB89" w:rsidR="00705A9D" w:rsidRDefault="00705A9D" w:rsidP="00380765">
      <w:pPr>
        <w:pStyle w:val="styledefau"/>
        <w:ind w:firstLine="0"/>
        <w:jc w:val="center"/>
        <w:rPr>
          <w:i/>
        </w:rPr>
      </w:pPr>
      <w:r>
        <w:rPr>
          <w:b/>
        </w:rPr>
        <w:t>Tabel 3.1</w:t>
      </w:r>
      <w:r w:rsidR="00AE184E">
        <w:rPr>
          <w:b/>
        </w:rPr>
        <w:t>3</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CA7262">
            <w:pPr>
              <w:pStyle w:val="styledefau"/>
              <w:numPr>
                <w:ilvl w:val="0"/>
                <w:numId w:val="66"/>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CA7262">
            <w:pPr>
              <w:pStyle w:val="styledefau"/>
              <w:numPr>
                <w:ilvl w:val="0"/>
                <w:numId w:val="66"/>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CA7262">
            <w:pPr>
              <w:pStyle w:val="styledefau"/>
              <w:numPr>
                <w:ilvl w:val="0"/>
                <w:numId w:val="66"/>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460843AD" w:rsidR="00EE6AB7" w:rsidRDefault="00EE6AB7" w:rsidP="00380765">
            <w:pPr>
              <w:pStyle w:val="styledefau"/>
              <w:spacing w:after="0"/>
              <w:ind w:left="0" w:firstLine="0"/>
              <w:jc w:val="left"/>
            </w:pPr>
            <w:r>
              <w:t xml:space="preserve">Terminal fasa papan daya mampu menyediakan daya berupa arus bolak balik dengan </w:t>
            </w:r>
            <w:r w:rsidR="009B3D28">
              <w:t>tegangan 230v</w:t>
            </w:r>
          </w:p>
        </w:tc>
        <w:tc>
          <w:tcPr>
            <w:tcW w:w="2174" w:type="dxa"/>
          </w:tcPr>
          <w:p w14:paraId="2F3DD84B" w14:textId="5ED20D2C" w:rsidR="00EE6AB7" w:rsidRDefault="00EE6AB7" w:rsidP="00380765">
            <w:pPr>
              <w:pStyle w:val="styledefau"/>
              <w:spacing w:after="0"/>
              <w:ind w:left="0" w:firstLine="0"/>
              <w:jc w:val="left"/>
            </w:pPr>
            <w:r>
              <w:t>Terminal fasa papan daya menyediakan daya dengan tegangan 23</w:t>
            </w:r>
            <w:r w:rsidR="009B3D28">
              <w:t>5</w:t>
            </w:r>
            <w:r>
              <w:t>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CA7262">
            <w:pPr>
              <w:pStyle w:val="styledefau"/>
              <w:numPr>
                <w:ilvl w:val="0"/>
                <w:numId w:val="66"/>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CA7262">
            <w:pPr>
              <w:pStyle w:val="styledefau"/>
              <w:numPr>
                <w:ilvl w:val="0"/>
                <w:numId w:val="66"/>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3C4B0C0F"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261A65A1" w14:textId="52C0D0AE" w:rsidR="000610B6" w:rsidRDefault="000610B6" w:rsidP="000610B6">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perangkat sensor dilakukan dengan menguji masing masing sensor dengan media uji yang sudah diketahui besaran ujinya.</w:t>
      </w:r>
    </w:p>
    <w:p w14:paraId="73C60558" w14:textId="77777777" w:rsidR="00CA7262" w:rsidRDefault="00CA7262" w:rsidP="00CA7262">
      <w:pPr>
        <w:pStyle w:val="ListParagraph"/>
        <w:rPr>
          <w:noProof/>
        </w:rPr>
      </w:pPr>
    </w:p>
    <w:p w14:paraId="147AE79B" w14:textId="0A8672C3" w:rsidR="00CA7262" w:rsidRPr="00895204" w:rsidRDefault="00D05DCA" w:rsidP="00D05DCA">
      <w:pPr>
        <w:jc w:val="center"/>
        <w:rPr>
          <w:rFonts w:ascii="Times New Roman" w:hAnsi="Times New Roman" w:cs="Times New Roman"/>
          <w:sz w:val="24"/>
          <w:szCs w:val="24"/>
          <w:lang w:val="en-ID"/>
        </w:rPr>
      </w:pPr>
      <w:r>
        <w:rPr>
          <w:noProof/>
        </w:rPr>
        <w:lastRenderedPageBreak/>
        <w:drawing>
          <wp:inline distT="0" distB="0" distL="0" distR="0" wp14:anchorId="62ED68C0" wp14:editId="14F0DDC8">
            <wp:extent cx="3959524" cy="3569263"/>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92795" cy="3599255"/>
                    </a:xfrm>
                    <a:prstGeom prst="rect">
                      <a:avLst/>
                    </a:prstGeom>
                  </pic:spPr>
                </pic:pic>
              </a:graphicData>
            </a:graphic>
          </wp:inline>
        </w:drawing>
      </w:r>
    </w:p>
    <w:p w14:paraId="2694F2D7" w14:textId="0D27852C" w:rsidR="0078450C"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895204">
        <w:rPr>
          <w:rFonts w:ascii="Times New Roman" w:hAnsi="Times New Roman" w:cs="Times New Roman"/>
          <w:sz w:val="24"/>
          <w:szCs w:val="24"/>
          <w:lang w:val="en-ID"/>
        </w:rPr>
        <w:t>sensor</w:t>
      </w:r>
      <w:r w:rsidR="00D05DCA">
        <w:rPr>
          <w:rFonts w:ascii="Times New Roman" w:hAnsi="Times New Roman" w:cs="Times New Roman"/>
          <w:sz w:val="24"/>
          <w:szCs w:val="24"/>
          <w:lang w:val="en-ID"/>
        </w:rPr>
        <w:t xml:space="preserve"> suhu dan sensor ph dengan menggunakan larutan kalibrasi 9.1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6574DEE8" w14:textId="1359EFD0" w:rsidR="00D05DCA" w:rsidRDefault="00D05DCA" w:rsidP="00D05DCA">
      <w:pPr>
        <w:pStyle w:val="ListParagraph"/>
        <w:jc w:val="center"/>
        <w:rPr>
          <w:rFonts w:ascii="Times New Roman" w:hAnsi="Times New Roman" w:cs="Times New Roman"/>
          <w:sz w:val="24"/>
          <w:szCs w:val="24"/>
          <w:lang w:val="en-ID"/>
        </w:rPr>
      </w:pPr>
      <w:r>
        <w:rPr>
          <w:noProof/>
        </w:rPr>
        <w:lastRenderedPageBreak/>
        <w:drawing>
          <wp:inline distT="0" distB="0" distL="0" distR="0" wp14:anchorId="7C51C61E" wp14:editId="682A58A5">
            <wp:extent cx="4181475" cy="4495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181475" cy="4495800"/>
                    </a:xfrm>
                    <a:prstGeom prst="rect">
                      <a:avLst/>
                    </a:prstGeom>
                  </pic:spPr>
                </pic:pic>
              </a:graphicData>
            </a:graphic>
          </wp:inline>
        </w:drawing>
      </w:r>
    </w:p>
    <w:p w14:paraId="12E333BE" w14:textId="51FF55EE" w:rsidR="00D05DCA" w:rsidRPr="00705A9D" w:rsidRDefault="00D05DCA"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sensor suhu dan sensor ph dengan menggunakan larutan kalibrasi 6.6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1701A97D" w14:textId="7BABADB5" w:rsidR="00AE184E" w:rsidRPr="0050189A" w:rsidRDefault="00AE184E" w:rsidP="00AE184E">
      <w:pPr>
        <w:pStyle w:val="styledefau"/>
        <w:ind w:firstLine="0"/>
        <w:jc w:val="center"/>
      </w:pPr>
      <w:r>
        <w:rPr>
          <w:b/>
        </w:rPr>
        <w:t>Tabel 3.14</w:t>
      </w:r>
      <w:r>
        <w:t xml:space="preserve"> Pengujian senso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184E" w14:paraId="4225E6F9" w14:textId="77777777" w:rsidTr="009E4C1D">
        <w:tc>
          <w:tcPr>
            <w:tcW w:w="613" w:type="dxa"/>
          </w:tcPr>
          <w:p w14:paraId="35CFD769" w14:textId="77777777" w:rsidR="00AE184E" w:rsidRDefault="00AE184E" w:rsidP="009E4C1D">
            <w:pPr>
              <w:pStyle w:val="styledefau"/>
              <w:spacing w:after="0"/>
              <w:ind w:left="0" w:firstLine="0"/>
              <w:jc w:val="center"/>
            </w:pPr>
            <w:r>
              <w:t>No</w:t>
            </w:r>
          </w:p>
        </w:tc>
        <w:tc>
          <w:tcPr>
            <w:tcW w:w="2175" w:type="dxa"/>
          </w:tcPr>
          <w:p w14:paraId="01879710" w14:textId="77777777" w:rsidR="00AE184E" w:rsidRDefault="00AE184E" w:rsidP="009E4C1D">
            <w:pPr>
              <w:pStyle w:val="styledefau"/>
              <w:spacing w:after="0"/>
              <w:ind w:left="0" w:firstLine="0"/>
              <w:jc w:val="center"/>
            </w:pPr>
            <w:r>
              <w:t>Skenario</w:t>
            </w:r>
          </w:p>
        </w:tc>
        <w:tc>
          <w:tcPr>
            <w:tcW w:w="2176" w:type="dxa"/>
          </w:tcPr>
          <w:p w14:paraId="49BAF1F7" w14:textId="77777777" w:rsidR="00AE184E" w:rsidRDefault="00AE184E" w:rsidP="009E4C1D">
            <w:pPr>
              <w:pStyle w:val="styledefau"/>
              <w:spacing w:after="0"/>
              <w:ind w:left="0" w:firstLine="0"/>
              <w:jc w:val="center"/>
            </w:pPr>
            <w:r>
              <w:t>Hasil Yang Diharapkan</w:t>
            </w:r>
          </w:p>
        </w:tc>
        <w:tc>
          <w:tcPr>
            <w:tcW w:w="2174" w:type="dxa"/>
          </w:tcPr>
          <w:p w14:paraId="23E17091" w14:textId="77777777" w:rsidR="00AE184E" w:rsidRDefault="00AE184E" w:rsidP="009E4C1D">
            <w:pPr>
              <w:pStyle w:val="styledefau"/>
              <w:spacing w:after="0"/>
              <w:ind w:left="0" w:firstLine="0"/>
              <w:jc w:val="center"/>
            </w:pPr>
            <w:r>
              <w:t>Hasil Pengujian</w:t>
            </w:r>
          </w:p>
        </w:tc>
        <w:tc>
          <w:tcPr>
            <w:tcW w:w="936" w:type="dxa"/>
          </w:tcPr>
          <w:p w14:paraId="1AA835D5" w14:textId="77777777" w:rsidR="00AE184E" w:rsidRDefault="00AE184E" w:rsidP="009E4C1D">
            <w:pPr>
              <w:pStyle w:val="styledefau"/>
              <w:spacing w:after="0"/>
              <w:ind w:left="0" w:firstLine="0"/>
              <w:jc w:val="center"/>
            </w:pPr>
            <w:r>
              <w:t>Waktu Respon</w:t>
            </w:r>
          </w:p>
        </w:tc>
      </w:tr>
      <w:tr w:rsidR="00AE184E" w14:paraId="10C6D682" w14:textId="77777777" w:rsidTr="009E4C1D">
        <w:tc>
          <w:tcPr>
            <w:tcW w:w="613" w:type="dxa"/>
          </w:tcPr>
          <w:p w14:paraId="431AB9F2" w14:textId="77777777" w:rsidR="00AE184E" w:rsidRDefault="00AE184E" w:rsidP="00AE184E">
            <w:pPr>
              <w:pStyle w:val="styledefau"/>
              <w:numPr>
                <w:ilvl w:val="0"/>
                <w:numId w:val="64"/>
              </w:numPr>
              <w:spacing w:after="0"/>
              <w:jc w:val="left"/>
            </w:pPr>
          </w:p>
        </w:tc>
        <w:tc>
          <w:tcPr>
            <w:tcW w:w="2175" w:type="dxa"/>
          </w:tcPr>
          <w:p w14:paraId="735C4A6F" w14:textId="08A0BF88" w:rsidR="00AE184E" w:rsidRPr="00AE184E" w:rsidRDefault="00AE184E" w:rsidP="009E4C1D">
            <w:pPr>
              <w:pStyle w:val="styledefau"/>
              <w:spacing w:after="0"/>
              <w:ind w:left="0" w:firstLine="0"/>
              <w:jc w:val="left"/>
            </w:pPr>
            <w:r>
              <w:t>Sensor ph dapat membaca besaran ph dalam air media</w:t>
            </w:r>
          </w:p>
        </w:tc>
        <w:tc>
          <w:tcPr>
            <w:tcW w:w="2176" w:type="dxa"/>
          </w:tcPr>
          <w:p w14:paraId="36A07624" w14:textId="0804BBEF" w:rsidR="00AE184E" w:rsidRDefault="00AE184E" w:rsidP="009E4C1D">
            <w:pPr>
              <w:pStyle w:val="styledefau"/>
              <w:spacing w:after="0"/>
              <w:ind w:left="0" w:firstLine="0"/>
              <w:jc w:val="left"/>
            </w:pPr>
            <w:r>
              <w:t xml:space="preserve">Sensor </w:t>
            </w:r>
            <w:r w:rsidR="00D14B55">
              <w:t xml:space="preserve">mampu </w:t>
            </w:r>
            <w:r>
              <w:t>membaca nilai ph larutan uji sesuai dengan nilai ph larutan uji tersebut dengan deviasi maksimal sebesar 5%</w:t>
            </w:r>
          </w:p>
        </w:tc>
        <w:tc>
          <w:tcPr>
            <w:tcW w:w="2174" w:type="dxa"/>
          </w:tcPr>
          <w:p w14:paraId="2A225911" w14:textId="2D88187F" w:rsidR="00AE184E" w:rsidRPr="006D7BD7" w:rsidRDefault="00AE184E" w:rsidP="009E4C1D">
            <w:pPr>
              <w:pStyle w:val="styledefau"/>
              <w:spacing w:after="0"/>
              <w:ind w:left="0" w:firstLine="0"/>
              <w:jc w:val="left"/>
              <w:rPr>
                <w:rFonts w:eastAsiaTheme="minorEastAsia"/>
              </w:rPr>
            </w:pPr>
            <w:r>
              <w:rPr>
                <w:rFonts w:eastAsiaTheme="minorEastAsia"/>
              </w:rPr>
              <w:t>Sensor ph memberikan bacaan</w:t>
            </w:r>
            <w:r w:rsidR="00D14B55">
              <w:rPr>
                <w:rFonts w:eastAsiaTheme="minorEastAsia"/>
              </w:rPr>
              <w:t xml:space="preserve"> </w:t>
            </w:r>
            <w:r>
              <w:rPr>
                <w:rFonts w:eastAsiaTheme="minorEastAsia"/>
              </w:rPr>
              <w:t>9.44 – 9.47 pada larutan uji 9.18</w:t>
            </w:r>
          </w:p>
        </w:tc>
        <w:tc>
          <w:tcPr>
            <w:tcW w:w="936" w:type="dxa"/>
          </w:tcPr>
          <w:p w14:paraId="02BFBD1E" w14:textId="787682C7" w:rsidR="00AE184E" w:rsidRDefault="00D14B55" w:rsidP="009E4C1D">
            <w:pPr>
              <w:pStyle w:val="styledefau"/>
              <w:spacing w:after="0"/>
              <w:ind w:left="0" w:firstLine="0"/>
              <w:jc w:val="left"/>
            </w:pPr>
            <w:r>
              <w:t>&lt;10s</w:t>
            </w:r>
          </w:p>
        </w:tc>
      </w:tr>
      <w:tr w:rsidR="00D14B55" w14:paraId="5380B45C" w14:textId="77777777" w:rsidTr="009E4C1D">
        <w:tc>
          <w:tcPr>
            <w:tcW w:w="613" w:type="dxa"/>
          </w:tcPr>
          <w:p w14:paraId="436ABDB8" w14:textId="77777777" w:rsidR="00D14B55" w:rsidRDefault="00D14B55" w:rsidP="00AE184E">
            <w:pPr>
              <w:pStyle w:val="styledefau"/>
              <w:numPr>
                <w:ilvl w:val="0"/>
                <w:numId w:val="64"/>
              </w:numPr>
              <w:spacing w:after="0"/>
              <w:jc w:val="left"/>
            </w:pPr>
          </w:p>
        </w:tc>
        <w:tc>
          <w:tcPr>
            <w:tcW w:w="2175" w:type="dxa"/>
          </w:tcPr>
          <w:p w14:paraId="70FD0EF0" w14:textId="61A5C34B" w:rsidR="00D14B55" w:rsidRDefault="00D14B55" w:rsidP="009E4C1D">
            <w:pPr>
              <w:pStyle w:val="styledefau"/>
              <w:spacing w:after="0"/>
              <w:ind w:left="0" w:firstLine="0"/>
              <w:jc w:val="left"/>
            </w:pPr>
            <w:r>
              <w:t>Sensor suhu dapat membaca besaran suhu dalam air media</w:t>
            </w:r>
          </w:p>
        </w:tc>
        <w:tc>
          <w:tcPr>
            <w:tcW w:w="2176" w:type="dxa"/>
          </w:tcPr>
          <w:p w14:paraId="3732F7E3" w14:textId="034BBD47" w:rsidR="00D14B55" w:rsidRDefault="00D14B55" w:rsidP="009E4C1D">
            <w:pPr>
              <w:pStyle w:val="styledefau"/>
              <w:spacing w:after="0"/>
              <w:ind w:left="0" w:firstLine="0"/>
              <w:jc w:val="left"/>
            </w:pPr>
            <w:r>
              <w:t xml:space="preserve">Sensor mampu membaca besaran suhu pada larutan uji dengan suhu </w:t>
            </w:r>
            <w:r>
              <w:rPr>
                <w:rFonts w:cs="Times New Roman"/>
                <w:szCs w:val="24"/>
                <w:lang w:val="en-ID"/>
              </w:rPr>
              <w:t>28</w:t>
            </w:r>
            <m:oMath>
              <m:r>
                <w:rPr>
                  <w:rFonts w:ascii="Cambria Math" w:hAnsi="Cambria Math" w:cs="Times New Roman"/>
                  <w:szCs w:val="24"/>
                  <w:lang w:val="en-ID"/>
                </w:rPr>
                <m:t>℃</m:t>
              </m:r>
            </m:oMath>
            <w:r>
              <w:rPr>
                <w:rFonts w:eastAsiaTheme="minorEastAsia" w:cs="Times New Roman"/>
                <w:szCs w:val="24"/>
                <w:lang w:val="en-ID"/>
              </w:rPr>
              <w:t xml:space="preserve"> dengan deviasi maksimal 5%</w:t>
            </w:r>
          </w:p>
        </w:tc>
        <w:tc>
          <w:tcPr>
            <w:tcW w:w="2174" w:type="dxa"/>
          </w:tcPr>
          <w:p w14:paraId="395C8C1E" w14:textId="413D2BBC" w:rsidR="00D14B55" w:rsidRDefault="00D14B55" w:rsidP="009E4C1D">
            <w:pPr>
              <w:pStyle w:val="styledefau"/>
              <w:spacing w:after="0"/>
              <w:ind w:left="0" w:firstLine="0"/>
              <w:jc w:val="left"/>
              <w:rPr>
                <w:rFonts w:eastAsiaTheme="minorEastAsia"/>
              </w:rPr>
            </w:pPr>
            <w:r>
              <w:rPr>
                <w:rFonts w:eastAsiaTheme="minorEastAsia"/>
              </w:rPr>
              <w:t>Sensor suhu memberikan bacaan 28.56</w:t>
            </w:r>
            <m:oMath>
              <m:r>
                <w:rPr>
                  <w:rFonts w:ascii="Cambria Math" w:hAnsi="Cambria Math" w:cs="Times New Roman"/>
                  <w:szCs w:val="24"/>
                  <w:lang w:val="en-ID"/>
                </w:rPr>
                <m:t>℃</m:t>
              </m:r>
            </m:oMath>
            <w:r>
              <w:rPr>
                <w:rFonts w:eastAsiaTheme="minorEastAsia"/>
              </w:rPr>
              <w:t xml:space="preserve"> pada larutan uji</w:t>
            </w:r>
          </w:p>
        </w:tc>
        <w:tc>
          <w:tcPr>
            <w:tcW w:w="936" w:type="dxa"/>
          </w:tcPr>
          <w:p w14:paraId="2E782DC5" w14:textId="605B9368" w:rsidR="00D14B55" w:rsidRDefault="00D14B55" w:rsidP="009E4C1D">
            <w:pPr>
              <w:pStyle w:val="styledefau"/>
              <w:spacing w:after="0"/>
              <w:ind w:left="0" w:firstLine="0"/>
              <w:jc w:val="left"/>
            </w:pPr>
            <w:r>
              <w:t>&lt;1s</w:t>
            </w:r>
          </w:p>
        </w:tc>
      </w:tr>
      <w:tr w:rsidR="00D14B55" w14:paraId="25CBAFD0" w14:textId="77777777" w:rsidTr="009E4C1D">
        <w:tc>
          <w:tcPr>
            <w:tcW w:w="613" w:type="dxa"/>
          </w:tcPr>
          <w:p w14:paraId="3D8738DA" w14:textId="77777777" w:rsidR="00D14B55" w:rsidRDefault="00D14B55" w:rsidP="00AE184E">
            <w:pPr>
              <w:pStyle w:val="styledefau"/>
              <w:numPr>
                <w:ilvl w:val="0"/>
                <w:numId w:val="64"/>
              </w:numPr>
              <w:spacing w:after="0"/>
              <w:jc w:val="left"/>
            </w:pPr>
          </w:p>
        </w:tc>
        <w:tc>
          <w:tcPr>
            <w:tcW w:w="2175" w:type="dxa"/>
          </w:tcPr>
          <w:p w14:paraId="079CE7C1" w14:textId="2C0F9FF3" w:rsidR="00D14B55" w:rsidRDefault="00D14B55" w:rsidP="009E4C1D">
            <w:pPr>
              <w:pStyle w:val="styledefau"/>
              <w:spacing w:after="0"/>
              <w:ind w:left="0" w:firstLine="0"/>
              <w:jc w:val="left"/>
            </w:pPr>
            <w:r>
              <w:t>Sensor ketinggian air membaca ketinggian air pada ruangg pompa</w:t>
            </w:r>
          </w:p>
        </w:tc>
        <w:tc>
          <w:tcPr>
            <w:tcW w:w="2176" w:type="dxa"/>
          </w:tcPr>
          <w:p w14:paraId="29738173" w14:textId="3AD99E7B" w:rsidR="00D14B55" w:rsidRPr="00D14B55" w:rsidRDefault="00D14B55" w:rsidP="009E4C1D">
            <w:pPr>
              <w:pStyle w:val="styledefau"/>
              <w:spacing w:after="0"/>
              <w:ind w:left="0" w:firstLine="0"/>
              <w:jc w:val="left"/>
            </w:pPr>
            <w:r>
              <w:t>Sensor mampu memberikan sinyal (</w:t>
            </w:r>
            <w:r>
              <w:rPr>
                <w:i/>
              </w:rPr>
              <w:t>HIGH</w:t>
            </w:r>
            <w:r>
              <w:t>) ketika air pada ruang pompa menyusut dan memberikan sinyal (</w:t>
            </w:r>
            <w:r>
              <w:rPr>
                <w:i/>
              </w:rPr>
              <w:t>LOW</w:t>
            </w:r>
            <w:r>
              <w:t>) ketika ketinggian air mencapai batas normal</w:t>
            </w:r>
          </w:p>
        </w:tc>
        <w:tc>
          <w:tcPr>
            <w:tcW w:w="2174" w:type="dxa"/>
          </w:tcPr>
          <w:p w14:paraId="4F39E44E" w14:textId="2B2FDA6F" w:rsidR="00D14B55" w:rsidRPr="00D14B55" w:rsidRDefault="00D14B55" w:rsidP="009E4C1D">
            <w:pPr>
              <w:pStyle w:val="styledefau"/>
              <w:spacing w:after="0"/>
              <w:ind w:left="0" w:firstLine="0"/>
              <w:jc w:val="left"/>
              <w:rPr>
                <w:rFonts w:eastAsiaTheme="minorEastAsia"/>
              </w:rPr>
            </w:pPr>
            <w:r>
              <w:rPr>
                <w:rFonts w:eastAsiaTheme="minorEastAsia"/>
              </w:rPr>
              <w:t>Sensor memberikan sinyal (</w:t>
            </w:r>
            <w:r>
              <w:rPr>
                <w:rFonts w:eastAsiaTheme="minorEastAsia"/>
                <w:i/>
              </w:rPr>
              <w:t>HIGH</w:t>
            </w:r>
            <w:r>
              <w:rPr>
                <w:rFonts w:eastAsiaTheme="minorEastAsia"/>
              </w:rPr>
              <w:t xml:space="preserve">) ketika ketinggian air pada </w:t>
            </w:r>
            <w:proofErr w:type="gramStart"/>
            <w:r>
              <w:rPr>
                <w:rFonts w:eastAsiaTheme="minorEastAsia"/>
              </w:rPr>
              <w:t>ruang  pompa</w:t>
            </w:r>
            <w:proofErr w:type="gramEnd"/>
            <w:r>
              <w:rPr>
                <w:rFonts w:eastAsiaTheme="minorEastAsia"/>
              </w:rPr>
              <w:t xml:space="preserve"> menyusut dan memberikan sinyal (</w:t>
            </w:r>
            <w:r>
              <w:rPr>
                <w:rFonts w:eastAsiaTheme="minorEastAsia"/>
                <w:i/>
              </w:rPr>
              <w:t>LOW</w:t>
            </w:r>
            <w:r>
              <w:rPr>
                <w:rFonts w:eastAsiaTheme="minorEastAsia"/>
              </w:rPr>
              <w:t>) ketika air kembali pada tingkat normal</w:t>
            </w:r>
          </w:p>
        </w:tc>
        <w:tc>
          <w:tcPr>
            <w:tcW w:w="936" w:type="dxa"/>
          </w:tcPr>
          <w:p w14:paraId="7AF861C5" w14:textId="5DD4AF99" w:rsidR="00D14B55" w:rsidRDefault="00D14B55" w:rsidP="009E4C1D">
            <w:pPr>
              <w:pStyle w:val="styledefau"/>
              <w:spacing w:after="0"/>
              <w:ind w:left="0" w:firstLine="0"/>
              <w:jc w:val="left"/>
            </w:pPr>
            <w:r>
              <w:t>&lt;1s</w:t>
            </w:r>
          </w:p>
        </w:tc>
      </w:tr>
    </w:tbl>
    <w:p w14:paraId="5CD9B22B" w14:textId="77777777" w:rsidR="0078450C" w:rsidRDefault="0078450C" w:rsidP="00CA7262">
      <w:pPr>
        <w:pStyle w:val="ListParagraph"/>
        <w:rPr>
          <w:rFonts w:ascii="Times New Roman" w:hAnsi="Times New Roman" w:cs="Times New Roman"/>
          <w:sz w:val="24"/>
          <w:szCs w:val="24"/>
          <w:lang w:val="en-ID"/>
        </w:rPr>
      </w:pPr>
    </w:p>
    <w:p w14:paraId="591240FB" w14:textId="43616F2D"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0BF2EF16" w14:textId="47827F89" w:rsidR="00D14B55" w:rsidRDefault="00D14B55" w:rsidP="00D14B55">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mberikan tegangan kerja pada setiap </w:t>
      </w:r>
      <w:r>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rangkaian lampu fotosintesis</w:t>
      </w:r>
      <w:r w:rsidR="00126DD7">
        <w:rPr>
          <w:rFonts w:ascii="Times New Roman" w:hAnsi="Times New Roman" w:cs="Times New Roman"/>
          <w:sz w:val="24"/>
          <w:szCs w:val="24"/>
          <w:lang w:val="en-ID"/>
        </w:rPr>
        <w:t xml:space="preserve"> dan memastikan kipas pendingin bekerja dengan semestinya</w:t>
      </w:r>
      <w:r>
        <w:rPr>
          <w:rFonts w:ascii="Times New Roman" w:hAnsi="Times New Roman" w:cs="Times New Roman"/>
          <w:sz w:val="24"/>
          <w:szCs w:val="24"/>
          <w:lang w:val="en-ID"/>
        </w:rPr>
        <w:t>.</w:t>
      </w:r>
    </w:p>
    <w:p w14:paraId="1DF4B090" w14:textId="479AF25B" w:rsidR="00D14B55" w:rsidRDefault="00126DD7" w:rsidP="00126DD7">
      <w:pPr>
        <w:jc w:val="center"/>
        <w:rPr>
          <w:rFonts w:ascii="Times New Roman" w:hAnsi="Times New Roman" w:cs="Times New Roman"/>
          <w:sz w:val="24"/>
          <w:szCs w:val="24"/>
          <w:lang w:val="en-ID"/>
        </w:rPr>
      </w:pPr>
      <w:r>
        <w:rPr>
          <w:noProof/>
          <w:lang w:val="en-ID"/>
        </w:rPr>
        <w:drawing>
          <wp:inline distT="0" distB="0" distL="0" distR="0" wp14:anchorId="3D86C968" wp14:editId="0B47B639">
            <wp:extent cx="4149305" cy="2334508"/>
            <wp:effectExtent l="0" t="0" r="381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151619" cy="2335810"/>
                    </a:xfrm>
                    <a:prstGeom prst="rect">
                      <a:avLst/>
                    </a:prstGeom>
                    <a:noFill/>
                    <a:ln>
                      <a:noFill/>
                    </a:ln>
                  </pic:spPr>
                </pic:pic>
              </a:graphicData>
            </a:graphic>
          </wp:inline>
        </w:drawing>
      </w:r>
    </w:p>
    <w:p w14:paraId="0BF30977" w14:textId="047E14CC"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rangkaian lampu</w:t>
      </w:r>
    </w:p>
    <w:p w14:paraId="73F09AF7" w14:textId="0D7162D2" w:rsidR="00126DD7" w:rsidRDefault="00126DD7" w:rsidP="00126DD7">
      <w:pPr>
        <w:pStyle w:val="ListParagrap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B22DD7D" wp14:editId="3B107CA3">
            <wp:extent cx="3986595" cy="2242963"/>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10800000">
                      <a:off x="0" y="0"/>
                      <a:ext cx="3994572" cy="2247451"/>
                    </a:xfrm>
                    <a:prstGeom prst="rect">
                      <a:avLst/>
                    </a:prstGeom>
                    <a:noFill/>
                    <a:ln>
                      <a:noFill/>
                    </a:ln>
                  </pic:spPr>
                </pic:pic>
              </a:graphicData>
            </a:graphic>
          </wp:inline>
        </w:drawing>
      </w:r>
    </w:p>
    <w:p w14:paraId="30CABBD1" w14:textId="2DE65EE8"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ipas pendingin rangkaian lampu</w:t>
      </w:r>
    </w:p>
    <w:p w14:paraId="457EBF75" w14:textId="187F372B" w:rsidR="00126DD7" w:rsidRPr="0050189A" w:rsidRDefault="00126DD7" w:rsidP="00126DD7">
      <w:pPr>
        <w:pStyle w:val="styledefau"/>
        <w:ind w:firstLine="0"/>
        <w:jc w:val="center"/>
      </w:pPr>
      <w:r>
        <w:rPr>
          <w:b/>
        </w:rPr>
        <w:t>Tabel 3.15</w:t>
      </w:r>
      <w:r>
        <w:t xml:space="preserve"> Pengujian rangkaian lampu</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126DD7" w14:paraId="17970FBB" w14:textId="77777777" w:rsidTr="009E4C1D">
        <w:tc>
          <w:tcPr>
            <w:tcW w:w="613" w:type="dxa"/>
          </w:tcPr>
          <w:p w14:paraId="2A83D2C2" w14:textId="77777777" w:rsidR="00126DD7" w:rsidRDefault="00126DD7" w:rsidP="009E4C1D">
            <w:pPr>
              <w:pStyle w:val="styledefau"/>
              <w:spacing w:after="0"/>
              <w:ind w:left="0" w:firstLine="0"/>
              <w:jc w:val="center"/>
            </w:pPr>
            <w:r>
              <w:t>No</w:t>
            </w:r>
          </w:p>
        </w:tc>
        <w:tc>
          <w:tcPr>
            <w:tcW w:w="2175" w:type="dxa"/>
          </w:tcPr>
          <w:p w14:paraId="1E391B7E" w14:textId="77777777" w:rsidR="00126DD7" w:rsidRDefault="00126DD7" w:rsidP="009E4C1D">
            <w:pPr>
              <w:pStyle w:val="styledefau"/>
              <w:spacing w:after="0"/>
              <w:ind w:left="0" w:firstLine="0"/>
              <w:jc w:val="center"/>
            </w:pPr>
            <w:r>
              <w:t>Skenario</w:t>
            </w:r>
          </w:p>
        </w:tc>
        <w:tc>
          <w:tcPr>
            <w:tcW w:w="2176" w:type="dxa"/>
          </w:tcPr>
          <w:p w14:paraId="0FE08166" w14:textId="77777777" w:rsidR="00126DD7" w:rsidRDefault="00126DD7" w:rsidP="009E4C1D">
            <w:pPr>
              <w:pStyle w:val="styledefau"/>
              <w:spacing w:after="0"/>
              <w:ind w:left="0" w:firstLine="0"/>
              <w:jc w:val="center"/>
            </w:pPr>
            <w:r>
              <w:t>Hasil Yang Diharapkan</w:t>
            </w:r>
          </w:p>
        </w:tc>
        <w:tc>
          <w:tcPr>
            <w:tcW w:w="2174" w:type="dxa"/>
          </w:tcPr>
          <w:p w14:paraId="32D0EA9D" w14:textId="77777777" w:rsidR="00126DD7" w:rsidRDefault="00126DD7" w:rsidP="009E4C1D">
            <w:pPr>
              <w:pStyle w:val="styledefau"/>
              <w:spacing w:after="0"/>
              <w:ind w:left="0" w:firstLine="0"/>
              <w:jc w:val="center"/>
            </w:pPr>
            <w:r>
              <w:t>Hasil Pengujian</w:t>
            </w:r>
          </w:p>
        </w:tc>
        <w:tc>
          <w:tcPr>
            <w:tcW w:w="936" w:type="dxa"/>
          </w:tcPr>
          <w:p w14:paraId="13C56A98" w14:textId="77777777" w:rsidR="00126DD7" w:rsidRDefault="00126DD7" w:rsidP="009E4C1D">
            <w:pPr>
              <w:pStyle w:val="styledefau"/>
              <w:spacing w:after="0"/>
              <w:ind w:left="0" w:firstLine="0"/>
              <w:jc w:val="center"/>
            </w:pPr>
            <w:r>
              <w:t>Waktu Respon</w:t>
            </w:r>
          </w:p>
        </w:tc>
      </w:tr>
      <w:tr w:rsidR="00126DD7" w14:paraId="65F2FCDC" w14:textId="77777777" w:rsidTr="009E4C1D">
        <w:tc>
          <w:tcPr>
            <w:tcW w:w="613" w:type="dxa"/>
          </w:tcPr>
          <w:p w14:paraId="1943297D" w14:textId="77777777" w:rsidR="00126DD7" w:rsidRDefault="00126DD7" w:rsidP="0070638C">
            <w:pPr>
              <w:pStyle w:val="styledefau"/>
              <w:numPr>
                <w:ilvl w:val="0"/>
                <w:numId w:val="67"/>
              </w:numPr>
              <w:spacing w:after="0"/>
              <w:jc w:val="left"/>
            </w:pPr>
          </w:p>
        </w:tc>
        <w:tc>
          <w:tcPr>
            <w:tcW w:w="2175" w:type="dxa"/>
          </w:tcPr>
          <w:p w14:paraId="409B6EDC" w14:textId="20ACAD6D" w:rsidR="00126DD7" w:rsidRPr="00126DD7" w:rsidRDefault="00126DD7" w:rsidP="009E4C1D">
            <w:pPr>
              <w:pStyle w:val="styledefau"/>
              <w:spacing w:after="0"/>
              <w:ind w:left="0" w:firstLine="0"/>
              <w:jc w:val="left"/>
            </w:pPr>
            <w:r>
              <w:t xml:space="preserve">Rangkaian lampu </w:t>
            </w:r>
            <w:r>
              <w:rPr>
                <w:i/>
              </w:rPr>
              <w:t xml:space="preserve">channel </w:t>
            </w:r>
            <w:r>
              <w:t>biru akan menyala ketika diberi tegangan kerja</w:t>
            </w:r>
          </w:p>
        </w:tc>
        <w:tc>
          <w:tcPr>
            <w:tcW w:w="2176" w:type="dxa"/>
          </w:tcPr>
          <w:p w14:paraId="25F8CE95" w14:textId="196BF7A2" w:rsidR="00126DD7" w:rsidRDefault="00126DD7" w:rsidP="009E4C1D">
            <w:pPr>
              <w:pStyle w:val="styledefau"/>
              <w:spacing w:after="0"/>
              <w:ind w:left="0" w:firstLine="0"/>
              <w:jc w:val="left"/>
            </w:pPr>
            <w:r>
              <w:t xml:space="preserve">Setiap </w:t>
            </w:r>
            <w:r>
              <w:rPr>
                <w:i/>
              </w:rPr>
              <w:t>emmiter</w:t>
            </w:r>
            <w:r>
              <w:t xml:space="preserve"> pada rangkaian lampu biru akan menyala ketika diberikan tegangan kerja</w:t>
            </w:r>
          </w:p>
        </w:tc>
        <w:tc>
          <w:tcPr>
            <w:tcW w:w="2174" w:type="dxa"/>
          </w:tcPr>
          <w:p w14:paraId="5519E9BE" w14:textId="51ED957C" w:rsidR="00126DD7" w:rsidRPr="006D7BD7" w:rsidRDefault="00126DD7" w:rsidP="009E4C1D">
            <w:pPr>
              <w:pStyle w:val="styledefau"/>
              <w:spacing w:after="0"/>
              <w:ind w:left="0" w:firstLine="0"/>
              <w:jc w:val="left"/>
              <w:rPr>
                <w:rFonts w:eastAsiaTheme="minorEastAsia"/>
              </w:rPr>
            </w:pPr>
            <w:r>
              <w:t xml:space="preserve">Setiap </w:t>
            </w:r>
            <w:r>
              <w:rPr>
                <w:i/>
              </w:rPr>
              <w:t>emmiter</w:t>
            </w:r>
            <w:r>
              <w:t xml:space="preserve"> pada rangkaian lampu biru menyala ketika diberikan tegangan kerja</w:t>
            </w:r>
          </w:p>
        </w:tc>
        <w:tc>
          <w:tcPr>
            <w:tcW w:w="936" w:type="dxa"/>
          </w:tcPr>
          <w:p w14:paraId="5E290007" w14:textId="4D575598" w:rsidR="00126DD7" w:rsidRDefault="00126DD7" w:rsidP="009E4C1D">
            <w:pPr>
              <w:pStyle w:val="styledefau"/>
              <w:spacing w:after="0"/>
              <w:ind w:left="0" w:firstLine="0"/>
              <w:jc w:val="left"/>
            </w:pPr>
            <w:r>
              <w:t>&lt;1s</w:t>
            </w:r>
          </w:p>
        </w:tc>
      </w:tr>
      <w:tr w:rsidR="00126DD7" w14:paraId="793D8C34" w14:textId="77777777" w:rsidTr="009E4C1D">
        <w:tc>
          <w:tcPr>
            <w:tcW w:w="613" w:type="dxa"/>
          </w:tcPr>
          <w:p w14:paraId="7A65DDFC" w14:textId="77777777" w:rsidR="00126DD7" w:rsidRDefault="00126DD7" w:rsidP="0070638C">
            <w:pPr>
              <w:pStyle w:val="styledefau"/>
              <w:numPr>
                <w:ilvl w:val="0"/>
                <w:numId w:val="67"/>
              </w:numPr>
              <w:spacing w:after="0"/>
              <w:jc w:val="left"/>
            </w:pPr>
          </w:p>
        </w:tc>
        <w:tc>
          <w:tcPr>
            <w:tcW w:w="2175" w:type="dxa"/>
          </w:tcPr>
          <w:p w14:paraId="310202B6" w14:textId="1771A6F2" w:rsidR="00126DD7" w:rsidRDefault="00126DD7" w:rsidP="00126DD7">
            <w:pPr>
              <w:pStyle w:val="styledefau"/>
              <w:spacing w:after="0"/>
              <w:ind w:left="0" w:firstLine="0"/>
              <w:jc w:val="left"/>
            </w:pPr>
            <w:r>
              <w:t xml:space="preserve">Rangkaian lampu </w:t>
            </w:r>
            <w:r>
              <w:rPr>
                <w:i/>
              </w:rPr>
              <w:t xml:space="preserve">channel </w:t>
            </w:r>
            <w:r>
              <w:t>putih akan menyala ketika diberi tegangan kerja</w:t>
            </w:r>
          </w:p>
        </w:tc>
        <w:tc>
          <w:tcPr>
            <w:tcW w:w="2176" w:type="dxa"/>
          </w:tcPr>
          <w:p w14:paraId="352EC4D4" w14:textId="6DD9A6B4" w:rsidR="00126DD7" w:rsidRDefault="00126DD7" w:rsidP="00126DD7">
            <w:pPr>
              <w:pStyle w:val="styledefau"/>
              <w:spacing w:after="0"/>
              <w:ind w:left="0" w:firstLine="0"/>
              <w:jc w:val="left"/>
            </w:pPr>
            <w:r>
              <w:t xml:space="preserve">Setiap </w:t>
            </w:r>
            <w:r>
              <w:rPr>
                <w:i/>
              </w:rPr>
              <w:t>emmiter</w:t>
            </w:r>
            <w:r>
              <w:t xml:space="preserve"> pada rangkaian lampu putih akan menyala ketika diberikan tegangan kerja</w:t>
            </w:r>
          </w:p>
        </w:tc>
        <w:tc>
          <w:tcPr>
            <w:tcW w:w="2174" w:type="dxa"/>
          </w:tcPr>
          <w:p w14:paraId="5E41C225" w14:textId="4C3FE5AD" w:rsidR="00126DD7" w:rsidRDefault="00126DD7" w:rsidP="00126DD7">
            <w:pPr>
              <w:pStyle w:val="styledefau"/>
              <w:spacing w:after="0"/>
              <w:ind w:left="0" w:firstLine="0"/>
              <w:jc w:val="left"/>
            </w:pPr>
            <w:r>
              <w:t xml:space="preserve">Setiap </w:t>
            </w:r>
            <w:r>
              <w:rPr>
                <w:i/>
              </w:rPr>
              <w:t>emmiter</w:t>
            </w:r>
            <w:r>
              <w:t xml:space="preserve"> pada rangkaian lampu putih menyala ketika diberikan tegangan kerja</w:t>
            </w:r>
          </w:p>
        </w:tc>
        <w:tc>
          <w:tcPr>
            <w:tcW w:w="936" w:type="dxa"/>
          </w:tcPr>
          <w:p w14:paraId="1BC1EA13" w14:textId="1FFFD3F8" w:rsidR="00126DD7" w:rsidRDefault="00126DD7" w:rsidP="00126DD7">
            <w:pPr>
              <w:pStyle w:val="styledefau"/>
              <w:spacing w:after="0"/>
              <w:ind w:left="0" w:firstLine="0"/>
              <w:jc w:val="left"/>
            </w:pPr>
            <w:r>
              <w:t>&lt;1s</w:t>
            </w:r>
          </w:p>
        </w:tc>
      </w:tr>
      <w:tr w:rsidR="00126DD7" w14:paraId="7A51FF9E" w14:textId="77777777" w:rsidTr="009E4C1D">
        <w:tc>
          <w:tcPr>
            <w:tcW w:w="613" w:type="dxa"/>
          </w:tcPr>
          <w:p w14:paraId="60BB431E" w14:textId="77777777" w:rsidR="00126DD7" w:rsidRDefault="00126DD7" w:rsidP="0070638C">
            <w:pPr>
              <w:pStyle w:val="styledefau"/>
              <w:numPr>
                <w:ilvl w:val="0"/>
                <w:numId w:val="67"/>
              </w:numPr>
              <w:spacing w:after="0"/>
              <w:jc w:val="left"/>
            </w:pPr>
          </w:p>
        </w:tc>
        <w:tc>
          <w:tcPr>
            <w:tcW w:w="2175" w:type="dxa"/>
          </w:tcPr>
          <w:p w14:paraId="0B0AAE3E" w14:textId="09ED8779" w:rsidR="00126DD7" w:rsidRDefault="00126DD7" w:rsidP="00126DD7">
            <w:pPr>
              <w:pStyle w:val="styledefau"/>
              <w:spacing w:after="0"/>
              <w:ind w:left="0" w:firstLine="0"/>
              <w:jc w:val="left"/>
            </w:pPr>
            <w:r>
              <w:t xml:space="preserve">Rangkaian lampu </w:t>
            </w:r>
            <w:r>
              <w:rPr>
                <w:i/>
              </w:rPr>
              <w:t xml:space="preserve">channel </w:t>
            </w:r>
            <w:r>
              <w:t>merah akan menyala ketika diberi tegangan kerja</w:t>
            </w:r>
          </w:p>
        </w:tc>
        <w:tc>
          <w:tcPr>
            <w:tcW w:w="2176" w:type="dxa"/>
          </w:tcPr>
          <w:p w14:paraId="33CB39EB" w14:textId="7331948C" w:rsidR="00126DD7" w:rsidRDefault="00126DD7" w:rsidP="00126DD7">
            <w:pPr>
              <w:pStyle w:val="styledefau"/>
              <w:spacing w:after="0"/>
              <w:ind w:left="0" w:firstLine="0"/>
              <w:jc w:val="left"/>
            </w:pPr>
            <w:r>
              <w:t xml:space="preserve">Setiap </w:t>
            </w:r>
            <w:r>
              <w:rPr>
                <w:i/>
              </w:rPr>
              <w:t>emmiter</w:t>
            </w:r>
            <w:r>
              <w:t xml:space="preserve"> pada rangkaian lampu merah akan menyala ketika diberikan tegangan kerja</w:t>
            </w:r>
          </w:p>
        </w:tc>
        <w:tc>
          <w:tcPr>
            <w:tcW w:w="2174" w:type="dxa"/>
          </w:tcPr>
          <w:p w14:paraId="1679CB75" w14:textId="6EC4CAE4" w:rsidR="00126DD7" w:rsidRDefault="00126DD7" w:rsidP="00126DD7">
            <w:pPr>
              <w:pStyle w:val="styledefau"/>
              <w:spacing w:after="0"/>
              <w:ind w:left="0" w:firstLine="0"/>
              <w:jc w:val="left"/>
            </w:pPr>
            <w:r>
              <w:t xml:space="preserve">Setiap </w:t>
            </w:r>
            <w:r>
              <w:rPr>
                <w:i/>
              </w:rPr>
              <w:t>emmiter</w:t>
            </w:r>
            <w:r>
              <w:t xml:space="preserve"> pada rangkaian lampu merah menyala ketika diberikan tegangan kerja</w:t>
            </w:r>
          </w:p>
        </w:tc>
        <w:tc>
          <w:tcPr>
            <w:tcW w:w="936" w:type="dxa"/>
          </w:tcPr>
          <w:p w14:paraId="597F0E3C" w14:textId="48CBBDA4" w:rsidR="00126DD7" w:rsidRDefault="00126DD7" w:rsidP="00126DD7">
            <w:pPr>
              <w:pStyle w:val="styledefau"/>
              <w:spacing w:after="0"/>
              <w:ind w:left="0" w:firstLine="0"/>
              <w:jc w:val="left"/>
            </w:pPr>
            <w:r>
              <w:t>&lt;1s</w:t>
            </w:r>
          </w:p>
        </w:tc>
      </w:tr>
      <w:tr w:rsidR="00126DD7" w14:paraId="794C80F8" w14:textId="77777777" w:rsidTr="009E4C1D">
        <w:tc>
          <w:tcPr>
            <w:tcW w:w="613" w:type="dxa"/>
          </w:tcPr>
          <w:p w14:paraId="36C838D9" w14:textId="77777777" w:rsidR="00126DD7" w:rsidRDefault="00126DD7" w:rsidP="0070638C">
            <w:pPr>
              <w:pStyle w:val="styledefau"/>
              <w:numPr>
                <w:ilvl w:val="0"/>
                <w:numId w:val="67"/>
              </w:numPr>
              <w:spacing w:after="0"/>
              <w:jc w:val="left"/>
            </w:pPr>
          </w:p>
        </w:tc>
        <w:tc>
          <w:tcPr>
            <w:tcW w:w="2175" w:type="dxa"/>
          </w:tcPr>
          <w:p w14:paraId="3A39BEC4" w14:textId="61225D08" w:rsidR="00126DD7" w:rsidRDefault="00126DD7" w:rsidP="00126DD7">
            <w:pPr>
              <w:pStyle w:val="styledefau"/>
              <w:spacing w:after="0"/>
              <w:ind w:left="0" w:firstLine="0"/>
              <w:jc w:val="left"/>
            </w:pPr>
            <w:r>
              <w:t xml:space="preserve">Rangkaian lampu </w:t>
            </w:r>
            <w:r>
              <w:rPr>
                <w:i/>
              </w:rPr>
              <w:t xml:space="preserve">channel </w:t>
            </w:r>
            <w:r>
              <w:t>hijau akan menyala ketika diberi tegangan kerja</w:t>
            </w:r>
          </w:p>
        </w:tc>
        <w:tc>
          <w:tcPr>
            <w:tcW w:w="2176" w:type="dxa"/>
          </w:tcPr>
          <w:p w14:paraId="54582830" w14:textId="7ACAFF70" w:rsidR="00126DD7" w:rsidRDefault="00126DD7" w:rsidP="00126DD7">
            <w:pPr>
              <w:pStyle w:val="styledefau"/>
              <w:spacing w:after="0"/>
              <w:ind w:left="0" w:firstLine="0"/>
              <w:jc w:val="left"/>
            </w:pPr>
            <w:r>
              <w:t xml:space="preserve">Setiap </w:t>
            </w:r>
            <w:r>
              <w:rPr>
                <w:i/>
              </w:rPr>
              <w:t>emmiter</w:t>
            </w:r>
            <w:r>
              <w:t xml:space="preserve"> pada rangkaian lampu hijau akan menyala ketika diberikan tegangan kerja</w:t>
            </w:r>
          </w:p>
        </w:tc>
        <w:tc>
          <w:tcPr>
            <w:tcW w:w="2174" w:type="dxa"/>
          </w:tcPr>
          <w:p w14:paraId="550AA21D" w14:textId="39A1D4F2" w:rsidR="00126DD7" w:rsidRDefault="00126DD7" w:rsidP="00126DD7">
            <w:pPr>
              <w:pStyle w:val="styledefau"/>
              <w:spacing w:after="0"/>
              <w:ind w:left="0" w:firstLine="0"/>
              <w:jc w:val="left"/>
            </w:pPr>
            <w:r>
              <w:t xml:space="preserve">Setiap </w:t>
            </w:r>
            <w:r>
              <w:rPr>
                <w:i/>
              </w:rPr>
              <w:t>emmiter</w:t>
            </w:r>
            <w:r>
              <w:t xml:space="preserve"> pada rangkaian lampu hijau menyala ketika diberikan tegangan kerja</w:t>
            </w:r>
          </w:p>
        </w:tc>
        <w:tc>
          <w:tcPr>
            <w:tcW w:w="936" w:type="dxa"/>
          </w:tcPr>
          <w:p w14:paraId="13FA02DC" w14:textId="5DA31B3F" w:rsidR="00126DD7" w:rsidRDefault="00126DD7" w:rsidP="00126DD7">
            <w:pPr>
              <w:pStyle w:val="styledefau"/>
              <w:spacing w:after="0"/>
              <w:ind w:left="0" w:firstLine="0"/>
              <w:jc w:val="left"/>
            </w:pPr>
            <w:r>
              <w:t>&lt;1s</w:t>
            </w:r>
          </w:p>
        </w:tc>
      </w:tr>
      <w:tr w:rsidR="00126DD7" w14:paraId="6592ABB6" w14:textId="77777777" w:rsidTr="009E4C1D">
        <w:tc>
          <w:tcPr>
            <w:tcW w:w="613" w:type="dxa"/>
          </w:tcPr>
          <w:p w14:paraId="7B6D513B" w14:textId="77777777" w:rsidR="00126DD7" w:rsidRDefault="00126DD7" w:rsidP="0070638C">
            <w:pPr>
              <w:pStyle w:val="styledefau"/>
              <w:numPr>
                <w:ilvl w:val="0"/>
                <w:numId w:val="67"/>
              </w:numPr>
              <w:spacing w:after="0"/>
              <w:jc w:val="left"/>
            </w:pPr>
          </w:p>
        </w:tc>
        <w:tc>
          <w:tcPr>
            <w:tcW w:w="2175" w:type="dxa"/>
          </w:tcPr>
          <w:p w14:paraId="2BD243D0" w14:textId="5B7C089B" w:rsidR="00126DD7" w:rsidRDefault="00126DD7" w:rsidP="00126DD7">
            <w:pPr>
              <w:pStyle w:val="styledefau"/>
              <w:spacing w:after="0"/>
              <w:ind w:left="0" w:firstLine="0"/>
              <w:jc w:val="left"/>
            </w:pPr>
            <w:r>
              <w:t>Rangkaian lampu yang menyala akan didinginkan oleh kipas pendingin</w:t>
            </w:r>
          </w:p>
        </w:tc>
        <w:tc>
          <w:tcPr>
            <w:tcW w:w="2176" w:type="dxa"/>
          </w:tcPr>
          <w:p w14:paraId="3C80544F" w14:textId="7212BC44" w:rsidR="00126DD7" w:rsidRDefault="00126DD7" w:rsidP="00126DD7">
            <w:pPr>
              <w:pStyle w:val="styledefau"/>
              <w:spacing w:after="0"/>
              <w:ind w:left="0" w:firstLine="0"/>
              <w:jc w:val="left"/>
            </w:pPr>
            <w:r>
              <w:t>Ketika rangkaian lampu diberi tegangan kerja maka kipas pendingin akan menyala</w:t>
            </w:r>
          </w:p>
        </w:tc>
        <w:tc>
          <w:tcPr>
            <w:tcW w:w="2174" w:type="dxa"/>
          </w:tcPr>
          <w:p w14:paraId="222F3B0F" w14:textId="5A7ED5B1" w:rsidR="00126DD7" w:rsidRDefault="00126DD7" w:rsidP="00126DD7">
            <w:pPr>
              <w:pStyle w:val="styledefau"/>
              <w:spacing w:after="0"/>
              <w:ind w:left="0" w:firstLine="0"/>
              <w:jc w:val="left"/>
            </w:pPr>
            <w:r>
              <w:t>Kipas pendingin menyala ketika rangkaian lampu diberi tegangan kerja</w:t>
            </w:r>
          </w:p>
        </w:tc>
        <w:tc>
          <w:tcPr>
            <w:tcW w:w="936" w:type="dxa"/>
          </w:tcPr>
          <w:p w14:paraId="08F9788F" w14:textId="2988B11F" w:rsidR="00126DD7" w:rsidRDefault="00126DD7" w:rsidP="00126DD7">
            <w:pPr>
              <w:pStyle w:val="styledefau"/>
              <w:spacing w:after="0"/>
              <w:ind w:left="0" w:firstLine="0"/>
              <w:jc w:val="left"/>
            </w:pPr>
            <w:r>
              <w:t>&lt;1s</w:t>
            </w:r>
          </w:p>
        </w:tc>
      </w:tr>
      <w:tr w:rsidR="00D028A3" w14:paraId="5B06ADE3" w14:textId="77777777" w:rsidTr="009E4C1D">
        <w:tc>
          <w:tcPr>
            <w:tcW w:w="613" w:type="dxa"/>
          </w:tcPr>
          <w:p w14:paraId="1721F771" w14:textId="77777777" w:rsidR="00D028A3" w:rsidRDefault="00D028A3" w:rsidP="0070638C">
            <w:pPr>
              <w:pStyle w:val="styledefau"/>
              <w:numPr>
                <w:ilvl w:val="0"/>
                <w:numId w:val="67"/>
              </w:numPr>
              <w:spacing w:after="0"/>
              <w:jc w:val="left"/>
            </w:pPr>
          </w:p>
        </w:tc>
        <w:tc>
          <w:tcPr>
            <w:tcW w:w="2175" w:type="dxa"/>
          </w:tcPr>
          <w:p w14:paraId="0D1E60FA" w14:textId="62FED1D2" w:rsidR="00D028A3" w:rsidRPr="00D028A3" w:rsidRDefault="00D028A3" w:rsidP="00126DD7">
            <w:pPr>
              <w:pStyle w:val="styledefau"/>
              <w:spacing w:after="0"/>
              <w:ind w:left="0" w:firstLine="0"/>
              <w:jc w:val="left"/>
              <w:rPr>
                <w:i/>
              </w:rPr>
            </w:pPr>
            <w:r>
              <w:t xml:space="preserve">Penjadwalan fotosintesis di atur oleh program di mikrokontroler </w:t>
            </w:r>
            <w:r>
              <w:rPr>
                <w:i/>
              </w:rPr>
              <w:t>controller master arduino nano v3</w:t>
            </w:r>
          </w:p>
        </w:tc>
        <w:tc>
          <w:tcPr>
            <w:tcW w:w="2176" w:type="dxa"/>
          </w:tcPr>
          <w:p w14:paraId="617B0FC4" w14:textId="1A1CDD33" w:rsidR="00D028A3" w:rsidRPr="00D028A3" w:rsidRDefault="00D028A3" w:rsidP="00126DD7">
            <w:pPr>
              <w:pStyle w:val="styledefau"/>
              <w:spacing w:after="0"/>
              <w:ind w:left="0" w:firstLine="0"/>
              <w:jc w:val="left"/>
            </w:pPr>
            <w:r>
              <w:t xml:space="preserve">Program mampu untuk menjadwalkan aktivasi mosfet pada masing masing </w:t>
            </w:r>
            <w:r>
              <w:rPr>
                <w:i/>
              </w:rPr>
              <w:t xml:space="preserve">channel </w:t>
            </w:r>
            <w:r>
              <w:t>lampu fotosintesis.</w:t>
            </w:r>
          </w:p>
        </w:tc>
        <w:tc>
          <w:tcPr>
            <w:tcW w:w="2174" w:type="dxa"/>
          </w:tcPr>
          <w:p w14:paraId="4918ADD7" w14:textId="20AC13B1" w:rsidR="00D028A3" w:rsidRDefault="00D028A3" w:rsidP="00126DD7">
            <w:pPr>
              <w:pStyle w:val="styledefau"/>
              <w:spacing w:after="0"/>
              <w:ind w:left="0" w:firstLine="0"/>
              <w:jc w:val="left"/>
            </w:pPr>
            <w:r>
              <w:t>Penjadwalan lampu fotosintesis dilakukan sesuai dengan penjadwalan yang diatur</w:t>
            </w:r>
          </w:p>
        </w:tc>
        <w:tc>
          <w:tcPr>
            <w:tcW w:w="936" w:type="dxa"/>
          </w:tcPr>
          <w:p w14:paraId="52D1F090" w14:textId="09DEBB11" w:rsidR="00D028A3" w:rsidRDefault="00D028A3" w:rsidP="00126DD7">
            <w:pPr>
              <w:pStyle w:val="styledefau"/>
              <w:spacing w:after="0"/>
              <w:ind w:left="0" w:firstLine="0"/>
              <w:jc w:val="left"/>
            </w:pPr>
            <w:r>
              <w:t>&lt;1s</w:t>
            </w:r>
          </w:p>
        </w:tc>
      </w:tr>
    </w:tbl>
    <w:p w14:paraId="28FF9332" w14:textId="77777777" w:rsidR="001B16AA" w:rsidRDefault="001B16AA" w:rsidP="001B16AA">
      <w:pPr>
        <w:pStyle w:val="ListParagraph"/>
        <w:rPr>
          <w:rFonts w:ascii="Times New Roman" w:hAnsi="Times New Roman" w:cs="Times New Roman"/>
          <w:sz w:val="24"/>
          <w:szCs w:val="24"/>
          <w:lang w:val="en-ID"/>
        </w:rPr>
      </w:pPr>
    </w:p>
    <w:p w14:paraId="427A1A48" w14:textId="7E76A75D" w:rsidR="00F178FE" w:rsidRDefault="001B16AA" w:rsidP="00055CFC">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pompa suplementasi</w:t>
      </w:r>
    </w:p>
    <w:p w14:paraId="4149B2A7" w14:textId="6A1470DB" w:rsidR="004A6408" w:rsidRDefault="00126DD7" w:rsidP="004A6408">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w:t>
      </w:r>
      <w:r w:rsidR="005B68A7">
        <w:rPr>
          <w:rFonts w:ascii="Times New Roman" w:hAnsi="Times New Roman" w:cs="Times New Roman"/>
          <w:sz w:val="24"/>
          <w:szCs w:val="24"/>
          <w:lang w:val="en-ID"/>
        </w:rPr>
        <w:t xml:space="preserve"> durasi aktif dalam satuan milisekon dari setiap </w:t>
      </w:r>
      <w:r w:rsidR="005B68A7">
        <w:rPr>
          <w:rFonts w:ascii="Times New Roman" w:hAnsi="Times New Roman" w:cs="Times New Roman"/>
          <w:i/>
          <w:sz w:val="24"/>
          <w:szCs w:val="24"/>
          <w:lang w:val="en-ID"/>
        </w:rPr>
        <w:t>channel</w:t>
      </w:r>
      <w:r w:rsidR="005B68A7">
        <w:rPr>
          <w:rFonts w:ascii="Times New Roman" w:hAnsi="Times New Roman" w:cs="Times New Roman"/>
          <w:sz w:val="24"/>
          <w:szCs w:val="24"/>
          <w:lang w:val="en-ID"/>
        </w:rPr>
        <w:t xml:space="preserve"> pompa dengan </w:t>
      </w:r>
      <w:r w:rsidR="005B68A7">
        <w:rPr>
          <w:rFonts w:ascii="Times New Roman" w:hAnsi="Times New Roman" w:cs="Times New Roman"/>
          <w:i/>
          <w:sz w:val="24"/>
          <w:szCs w:val="24"/>
          <w:lang w:val="en-ID"/>
        </w:rPr>
        <w:t>offset</w:t>
      </w:r>
      <w:r w:rsidR="005B68A7">
        <w:rPr>
          <w:rFonts w:ascii="Times New Roman" w:hAnsi="Times New Roman" w:cs="Times New Roman"/>
          <w:sz w:val="24"/>
          <w:szCs w:val="24"/>
          <w:lang w:val="en-ID"/>
        </w:rPr>
        <w:t xml:space="preserve"> sebagai jeda antar </w:t>
      </w:r>
      <w:r w:rsidR="005B68A7">
        <w:rPr>
          <w:rFonts w:ascii="Times New Roman" w:hAnsi="Times New Roman" w:cs="Times New Roman"/>
          <w:i/>
          <w:sz w:val="24"/>
          <w:szCs w:val="24"/>
          <w:lang w:val="en-ID"/>
        </w:rPr>
        <w:t>channel</w:t>
      </w:r>
      <w:r w:rsidR="004A6408">
        <w:rPr>
          <w:rFonts w:ascii="Times New Roman" w:hAnsi="Times New Roman" w:cs="Times New Roman"/>
          <w:sz w:val="24"/>
          <w:szCs w:val="24"/>
          <w:lang w:val="en-ID"/>
        </w:rPr>
        <w:t xml:space="preserve">, durasi aktif </w:t>
      </w:r>
      <w:r w:rsidR="004A6408">
        <w:rPr>
          <w:rFonts w:ascii="Times New Roman" w:hAnsi="Times New Roman" w:cs="Times New Roman"/>
          <w:i/>
          <w:sz w:val="24"/>
          <w:szCs w:val="24"/>
          <w:lang w:val="en-ID"/>
        </w:rPr>
        <w:t>dT</w:t>
      </w:r>
      <w:r w:rsidR="004A6408">
        <w:rPr>
          <w:rFonts w:ascii="Times New Roman" w:hAnsi="Times New Roman" w:cs="Times New Roman"/>
          <w:sz w:val="24"/>
          <w:szCs w:val="24"/>
          <w:lang w:val="en-ID"/>
        </w:rPr>
        <w:t xml:space="preserve"> ditentukan menggunakan formula:</w:t>
      </w:r>
    </w:p>
    <w:p w14:paraId="0C18231D" w14:textId="76DCE592" w:rsid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t>Dengan:</w:t>
      </w:r>
    </w:p>
    <w:p w14:paraId="13600EA6" w14:textId="0E512A3A" w:rsidR="004A6408"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dT = </w:t>
      </w:r>
      <w:r>
        <w:rPr>
          <w:rFonts w:ascii="Times New Roman" w:hAnsi="Times New Roman" w:cs="Times New Roman"/>
          <w:sz w:val="24"/>
          <w:szCs w:val="24"/>
          <w:lang w:val="en-ID"/>
        </w:rPr>
        <w:t>durasi aktif</w:t>
      </w:r>
      <w:r w:rsidR="00E8776E">
        <w:rPr>
          <w:rFonts w:ascii="Times New Roman" w:hAnsi="Times New Roman" w:cs="Times New Roman"/>
          <w:sz w:val="24"/>
          <w:szCs w:val="24"/>
          <w:lang w:val="en-ID"/>
        </w:rPr>
        <w:t xml:space="preserve"> </w:t>
      </w:r>
      <w:r w:rsidR="00E8776E">
        <w:rPr>
          <w:rFonts w:ascii="Times New Roman" w:hAnsi="Times New Roman" w:cs="Times New Roman"/>
          <w:i/>
          <w:sz w:val="24"/>
          <w:szCs w:val="24"/>
          <w:lang w:val="en-ID"/>
        </w:rPr>
        <w:t>(s)</w:t>
      </w:r>
    </w:p>
    <w:p w14:paraId="13ACE74C" w14:textId="168A889F" w:rsidR="00E8776E"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sidR="00E8776E">
        <w:rPr>
          <w:rFonts w:ascii="Times New Roman" w:hAnsi="Times New Roman" w:cs="Times New Roman"/>
          <w:i/>
          <w:sz w:val="24"/>
          <w:szCs w:val="24"/>
          <w:lang w:val="en-ID"/>
        </w:rPr>
        <w:t>a =</w:t>
      </w:r>
      <w:r w:rsidR="00E8776E">
        <w:rPr>
          <w:rFonts w:ascii="Times New Roman" w:hAnsi="Times New Roman" w:cs="Times New Roman"/>
          <w:sz w:val="24"/>
          <w:szCs w:val="24"/>
          <w:lang w:val="en-ID"/>
        </w:rPr>
        <w:t xml:space="preserve"> dosis </w:t>
      </w:r>
      <w:r w:rsidR="00E8776E">
        <w:rPr>
          <w:rFonts w:ascii="Times New Roman" w:hAnsi="Times New Roman" w:cs="Times New Roman"/>
          <w:i/>
          <w:sz w:val="24"/>
          <w:szCs w:val="24"/>
          <w:lang w:val="en-ID"/>
        </w:rPr>
        <w:t>(konsentrasi larutan)</w:t>
      </w:r>
    </w:p>
    <w:p w14:paraId="0FB512C1" w14:textId="375CD154" w:rsid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b = </w:t>
      </w:r>
      <w:r>
        <w:rPr>
          <w:rFonts w:ascii="Times New Roman" w:hAnsi="Times New Roman" w:cs="Times New Roman"/>
          <w:sz w:val="24"/>
          <w:szCs w:val="24"/>
          <w:lang w:val="en-ID"/>
        </w:rPr>
        <w:t xml:space="preserve">konsentrasi larutan suplemen </w:t>
      </w:r>
      <w:r>
        <w:rPr>
          <w:rFonts w:ascii="Times New Roman" w:hAnsi="Times New Roman" w:cs="Times New Roman"/>
          <w:i/>
          <w:sz w:val="24"/>
          <w:szCs w:val="24"/>
          <w:lang w:val="en-ID"/>
        </w:rPr>
        <w:t>(konsentrasi/volume)</w:t>
      </w:r>
    </w:p>
    <w:p w14:paraId="7ED74B12" w14:textId="314729CA" w:rsidR="00E8776E" w:rsidRDefault="00E8776E" w:rsidP="004A6408">
      <w:pPr>
        <w:rPr>
          <w:rFonts w:ascii="Times New Roman" w:hAnsi="Times New Roman" w:cs="Times New Roman"/>
          <w:sz w:val="24"/>
          <w:szCs w:val="24"/>
          <w:lang w:val="en-ID"/>
        </w:rPr>
      </w:pPr>
      <w:r>
        <w:rPr>
          <w:rFonts w:ascii="Times New Roman" w:hAnsi="Times New Roman" w:cs="Times New Roman"/>
          <w:i/>
          <w:sz w:val="24"/>
          <w:szCs w:val="24"/>
          <w:lang w:val="en-ID"/>
        </w:rPr>
        <w:tab/>
        <w:t xml:space="preserve">c = </w:t>
      </w:r>
      <w:r>
        <w:rPr>
          <w:rFonts w:ascii="Times New Roman" w:hAnsi="Times New Roman" w:cs="Times New Roman"/>
          <w:sz w:val="24"/>
          <w:szCs w:val="24"/>
          <w:lang w:val="en-ID"/>
        </w:rPr>
        <w:t xml:space="preserve">pembagi </w:t>
      </w:r>
    </w:p>
    <w:p w14:paraId="121B092C" w14:textId="166C094B" w:rsidR="00E8776E" w:rsidRP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Q = </w:t>
      </w:r>
      <w:r>
        <w:rPr>
          <w:rFonts w:ascii="Times New Roman" w:hAnsi="Times New Roman" w:cs="Times New Roman"/>
          <w:sz w:val="24"/>
          <w:szCs w:val="24"/>
          <w:lang w:val="en-ID"/>
        </w:rPr>
        <w:t xml:space="preserve">kecepatan pompa </w:t>
      </w:r>
      <w:r>
        <w:rPr>
          <w:rFonts w:ascii="Times New Roman" w:hAnsi="Times New Roman" w:cs="Times New Roman"/>
          <w:i/>
          <w:sz w:val="24"/>
          <w:szCs w:val="24"/>
          <w:lang w:val="en-ID"/>
        </w:rPr>
        <w:t>(ml/s)</w:t>
      </w:r>
    </w:p>
    <w:p w14:paraId="136AA002" w14:textId="1111D010" w:rsidR="004A6408" w:rsidRP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r>
      <m:oMath>
        <m:r>
          <w:rPr>
            <w:rFonts w:ascii="Cambria Math" w:hAnsi="Cambria Math" w:cs="Times New Roman"/>
            <w:sz w:val="24"/>
            <w:szCs w:val="24"/>
            <w:lang w:val="en-ID"/>
          </w:rPr>
          <m:t>dT=</m:t>
        </m:r>
        <m:f>
          <m:fPr>
            <m:ctrlPr>
              <w:rPr>
                <w:rFonts w:ascii="Cambria Math" w:hAnsi="Cambria Math" w:cs="Times New Roman"/>
                <w:i/>
                <w:sz w:val="24"/>
                <w:szCs w:val="24"/>
                <w:lang w:val="en-ID"/>
              </w:rPr>
            </m:ctrlPr>
          </m:fPr>
          <m:num>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a</m:t>
                    </m:r>
                  </m:num>
                  <m:den>
                    <m:r>
                      <w:rPr>
                        <w:rFonts w:ascii="Cambria Math" w:hAnsi="Cambria Math" w:cs="Times New Roman"/>
                        <w:sz w:val="24"/>
                        <w:szCs w:val="24"/>
                        <w:lang w:val="en-ID"/>
                      </w:rPr>
                      <m:t>b</m:t>
                    </m:r>
                  </m:den>
                </m:f>
              </m:e>
            </m:d>
            <m:r>
              <w:rPr>
                <w:rFonts w:ascii="Cambria Math" w:hAnsi="Cambria Math" w:cs="Times New Roman"/>
                <w:sz w:val="24"/>
                <w:szCs w:val="24"/>
                <w:lang w:val="en-ID"/>
              </w:rPr>
              <m:t xml:space="preserve">x </m:t>
            </m:r>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r>
                      <w:rPr>
                        <w:rFonts w:ascii="Cambria Math" w:hAnsi="Cambria Math" w:cs="Times New Roman"/>
                        <w:sz w:val="24"/>
                        <w:szCs w:val="24"/>
                        <w:lang w:val="en-ID"/>
                      </w:rPr>
                      <m:t>c</m:t>
                    </m:r>
                  </m:den>
                </m:f>
                <m:r>
                  <w:rPr>
                    <w:rFonts w:ascii="Cambria Math" w:hAnsi="Cambria Math" w:cs="Times New Roman"/>
                    <w:sz w:val="24"/>
                    <w:szCs w:val="24"/>
                    <w:lang w:val="en-ID"/>
                  </w:rPr>
                  <m:t xml:space="preserve"> </m:t>
                </m:r>
              </m:e>
            </m:d>
          </m:num>
          <m:den>
            <m:r>
              <w:rPr>
                <w:rFonts w:ascii="Cambria Math" w:hAnsi="Cambria Math" w:cs="Times New Roman"/>
                <w:sz w:val="24"/>
                <w:szCs w:val="24"/>
                <w:lang w:val="en-ID"/>
              </w:rPr>
              <m:t>Q</m:t>
            </m:r>
          </m:den>
        </m:f>
        <m:r>
          <w:rPr>
            <w:rFonts w:ascii="Cambria Math" w:hAnsi="Cambria Math" w:cs="Times New Roman"/>
            <w:sz w:val="24"/>
            <w:szCs w:val="24"/>
            <w:lang w:val="en-ID"/>
          </w:rPr>
          <m:t xml:space="preserve">  x 1000</m:t>
        </m:r>
      </m:oMath>
    </w:p>
    <w:p w14:paraId="124F1335" w14:textId="71608DC6" w:rsidR="005B68A7" w:rsidRDefault="005B68A7" w:rsidP="005B68A7">
      <w:pPr>
        <w:jc w:val="center"/>
        <w:rPr>
          <w:rFonts w:ascii="Times New Roman" w:hAnsi="Times New Roman" w:cs="Times New Roman"/>
          <w:sz w:val="24"/>
          <w:szCs w:val="24"/>
          <w:lang w:val="en-ID"/>
        </w:rPr>
      </w:pPr>
      <w:r>
        <w:rPr>
          <w:noProof/>
          <w:lang w:val="en-ID"/>
        </w:rPr>
        <w:lastRenderedPageBreak/>
        <w:drawing>
          <wp:inline distT="0" distB="0" distL="0" distR="0" wp14:anchorId="68D29075" wp14:editId="1C059FE4">
            <wp:extent cx="5038090" cy="33039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8090" cy="3303905"/>
                    </a:xfrm>
                    <a:prstGeom prst="rect">
                      <a:avLst/>
                    </a:prstGeom>
                    <a:noFill/>
                    <a:ln>
                      <a:noFill/>
                    </a:ln>
                  </pic:spPr>
                </pic:pic>
              </a:graphicData>
            </a:graphic>
          </wp:inline>
        </w:drawing>
      </w:r>
    </w:p>
    <w:p w14:paraId="047C9341" w14:textId="524CB8FF"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alkulasi durasi</w:t>
      </w:r>
    </w:p>
    <w:p w14:paraId="6461DEF5" w14:textId="3736BE5A"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FFAE7D1" wp14:editId="1519F966">
            <wp:extent cx="3899140" cy="3304982"/>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19761" cy="3322460"/>
                    </a:xfrm>
                    <a:prstGeom prst="rect">
                      <a:avLst/>
                    </a:prstGeom>
                    <a:noFill/>
                    <a:ln>
                      <a:noFill/>
                    </a:ln>
                  </pic:spPr>
                </pic:pic>
              </a:graphicData>
            </a:graphic>
          </wp:inline>
        </w:drawing>
      </w:r>
    </w:p>
    <w:p w14:paraId="2D0E3DD6" w14:textId="4A315EDB"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sidRPr="005B68A7">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1 (</w:t>
      </w:r>
      <w:r>
        <w:rPr>
          <w:rFonts w:ascii="Times New Roman" w:hAnsi="Times New Roman" w:cs="Times New Roman"/>
          <w:i/>
          <w:sz w:val="24"/>
          <w:szCs w:val="24"/>
          <w:lang w:val="en-ID"/>
        </w:rPr>
        <w:t>alkalinity</w:t>
      </w:r>
      <w:r>
        <w:rPr>
          <w:rFonts w:ascii="Times New Roman" w:hAnsi="Times New Roman" w:cs="Times New Roman"/>
          <w:sz w:val="24"/>
          <w:szCs w:val="24"/>
          <w:lang w:val="en-ID"/>
        </w:rPr>
        <w:t>)</w:t>
      </w:r>
    </w:p>
    <w:p w14:paraId="62E1B079" w14:textId="7AEF4D83"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614971B" wp14:editId="58C0B64C">
            <wp:extent cx="3933645" cy="402784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950876" cy="4045490"/>
                    </a:xfrm>
                    <a:prstGeom prst="rect">
                      <a:avLst/>
                    </a:prstGeom>
                    <a:noFill/>
                    <a:ln>
                      <a:noFill/>
                    </a:ln>
                  </pic:spPr>
                </pic:pic>
              </a:graphicData>
            </a:graphic>
          </wp:inline>
        </w:drawing>
      </w:r>
    </w:p>
    <w:p w14:paraId="18754086" w14:textId="497D82E4"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2 (</w:t>
      </w:r>
      <w:r>
        <w:rPr>
          <w:rFonts w:ascii="Times New Roman" w:hAnsi="Times New Roman" w:cs="Times New Roman"/>
          <w:i/>
          <w:sz w:val="24"/>
          <w:szCs w:val="24"/>
          <w:lang w:val="en-ID"/>
        </w:rPr>
        <w:t>calcium</w:t>
      </w:r>
      <w:r>
        <w:rPr>
          <w:rFonts w:ascii="Times New Roman" w:hAnsi="Times New Roman" w:cs="Times New Roman"/>
          <w:sz w:val="24"/>
          <w:szCs w:val="24"/>
          <w:lang w:val="en-ID"/>
        </w:rPr>
        <w:t>)</w:t>
      </w:r>
    </w:p>
    <w:p w14:paraId="6F1338AC" w14:textId="113BB954" w:rsidR="005B68A7" w:rsidRPr="005B68A7" w:rsidRDefault="005B68A7" w:rsidP="005B68A7">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B419266" wp14:editId="5D9A2673">
            <wp:extent cx="3652698" cy="3502612"/>
            <wp:effectExtent l="0" t="0" r="508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666917" cy="3516246"/>
                    </a:xfrm>
                    <a:prstGeom prst="rect">
                      <a:avLst/>
                    </a:prstGeom>
                    <a:noFill/>
                    <a:ln>
                      <a:noFill/>
                    </a:ln>
                  </pic:spPr>
                </pic:pic>
              </a:graphicData>
            </a:graphic>
          </wp:inline>
        </w:drawing>
      </w:r>
    </w:p>
    <w:p w14:paraId="202BE429" w14:textId="2D71C0C6"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3 (</w:t>
      </w:r>
      <w:r>
        <w:rPr>
          <w:rFonts w:ascii="Times New Roman" w:hAnsi="Times New Roman" w:cs="Times New Roman"/>
          <w:i/>
          <w:sz w:val="24"/>
          <w:szCs w:val="24"/>
          <w:lang w:val="en-ID"/>
        </w:rPr>
        <w:t>magnesium</w:t>
      </w:r>
      <w:r>
        <w:rPr>
          <w:rFonts w:ascii="Times New Roman" w:hAnsi="Times New Roman" w:cs="Times New Roman"/>
          <w:sz w:val="24"/>
          <w:szCs w:val="24"/>
          <w:lang w:val="en-ID"/>
        </w:rPr>
        <w:t>)</w:t>
      </w:r>
    </w:p>
    <w:p w14:paraId="2D8AE05E" w14:textId="6D0474A3" w:rsidR="005B68A7" w:rsidRPr="005B68A7" w:rsidRDefault="005B68A7" w:rsidP="005B68A7">
      <w:pPr>
        <w:pStyle w:val="styledefau"/>
        <w:ind w:firstLine="0"/>
        <w:jc w:val="center"/>
        <w:rPr>
          <w:i/>
        </w:rPr>
      </w:pPr>
      <w:r>
        <w:rPr>
          <w:b/>
        </w:rPr>
        <w:t>Tabel 3.16</w:t>
      </w:r>
      <w:r>
        <w:t xml:space="preserve"> Pengujian </w:t>
      </w:r>
      <w:r>
        <w:rPr>
          <w:i/>
        </w:rPr>
        <w:t>dosing pump</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4A6408" w14:paraId="312B88F1" w14:textId="77777777" w:rsidTr="009E4C1D">
        <w:tc>
          <w:tcPr>
            <w:tcW w:w="613" w:type="dxa"/>
          </w:tcPr>
          <w:p w14:paraId="43CE4100" w14:textId="77777777" w:rsidR="005B68A7" w:rsidRDefault="005B68A7" w:rsidP="009E4C1D">
            <w:pPr>
              <w:pStyle w:val="styledefau"/>
              <w:spacing w:after="0"/>
              <w:ind w:left="0" w:firstLine="0"/>
              <w:jc w:val="center"/>
            </w:pPr>
            <w:r>
              <w:t>No</w:t>
            </w:r>
          </w:p>
        </w:tc>
        <w:tc>
          <w:tcPr>
            <w:tcW w:w="2175" w:type="dxa"/>
          </w:tcPr>
          <w:p w14:paraId="5AA08872" w14:textId="77777777" w:rsidR="005B68A7" w:rsidRDefault="005B68A7" w:rsidP="009E4C1D">
            <w:pPr>
              <w:pStyle w:val="styledefau"/>
              <w:spacing w:after="0"/>
              <w:ind w:left="0" w:firstLine="0"/>
              <w:jc w:val="center"/>
            </w:pPr>
            <w:r>
              <w:t>Skenario</w:t>
            </w:r>
          </w:p>
        </w:tc>
        <w:tc>
          <w:tcPr>
            <w:tcW w:w="2176" w:type="dxa"/>
          </w:tcPr>
          <w:p w14:paraId="5B9F6962" w14:textId="77777777" w:rsidR="005B68A7" w:rsidRDefault="005B68A7" w:rsidP="009E4C1D">
            <w:pPr>
              <w:pStyle w:val="styledefau"/>
              <w:spacing w:after="0"/>
              <w:ind w:left="0" w:firstLine="0"/>
              <w:jc w:val="center"/>
            </w:pPr>
            <w:r>
              <w:t>Hasil Yang Diharapkan</w:t>
            </w:r>
          </w:p>
        </w:tc>
        <w:tc>
          <w:tcPr>
            <w:tcW w:w="2174" w:type="dxa"/>
          </w:tcPr>
          <w:p w14:paraId="0D9ACAFE" w14:textId="77777777" w:rsidR="005B68A7" w:rsidRDefault="005B68A7" w:rsidP="009E4C1D">
            <w:pPr>
              <w:pStyle w:val="styledefau"/>
              <w:spacing w:after="0"/>
              <w:ind w:left="0" w:firstLine="0"/>
              <w:jc w:val="center"/>
            </w:pPr>
            <w:r>
              <w:t>Hasil Pengujian</w:t>
            </w:r>
          </w:p>
        </w:tc>
        <w:tc>
          <w:tcPr>
            <w:tcW w:w="936" w:type="dxa"/>
          </w:tcPr>
          <w:p w14:paraId="066A2574" w14:textId="77777777" w:rsidR="005B68A7" w:rsidRDefault="005B68A7" w:rsidP="009E4C1D">
            <w:pPr>
              <w:pStyle w:val="styledefau"/>
              <w:spacing w:after="0"/>
              <w:ind w:left="0" w:firstLine="0"/>
              <w:jc w:val="center"/>
            </w:pPr>
            <w:r>
              <w:t>Waktu Respon</w:t>
            </w:r>
          </w:p>
        </w:tc>
      </w:tr>
      <w:tr w:rsidR="004A6408" w14:paraId="17830A97" w14:textId="77777777" w:rsidTr="009E4C1D">
        <w:tc>
          <w:tcPr>
            <w:tcW w:w="613" w:type="dxa"/>
          </w:tcPr>
          <w:p w14:paraId="6E31490F" w14:textId="77777777" w:rsidR="005B68A7" w:rsidRDefault="005B68A7" w:rsidP="0070638C">
            <w:pPr>
              <w:pStyle w:val="styledefau"/>
              <w:numPr>
                <w:ilvl w:val="0"/>
                <w:numId w:val="68"/>
              </w:numPr>
              <w:spacing w:after="0"/>
              <w:jc w:val="left"/>
            </w:pPr>
          </w:p>
        </w:tc>
        <w:tc>
          <w:tcPr>
            <w:tcW w:w="2175" w:type="dxa"/>
          </w:tcPr>
          <w:p w14:paraId="73CCB789" w14:textId="3BDD7F78" w:rsidR="005B68A7" w:rsidRPr="004A6408" w:rsidRDefault="004A6408" w:rsidP="009E4C1D">
            <w:pPr>
              <w:pStyle w:val="styledefau"/>
              <w:spacing w:after="0"/>
              <w:ind w:left="0" w:firstLine="0"/>
              <w:jc w:val="left"/>
            </w:pPr>
            <w:r>
              <w:t xml:space="preserve">Program menentukan durasi aktif setiap </w:t>
            </w:r>
            <w:r>
              <w:rPr>
                <w:i/>
              </w:rPr>
              <w:t>channel</w:t>
            </w:r>
            <w:r>
              <w:t xml:space="preserve"> pompa suplementasi</w:t>
            </w:r>
          </w:p>
        </w:tc>
        <w:tc>
          <w:tcPr>
            <w:tcW w:w="2176" w:type="dxa"/>
          </w:tcPr>
          <w:p w14:paraId="0FAA02FA" w14:textId="65AD188C" w:rsidR="005B68A7" w:rsidRPr="004A6408" w:rsidRDefault="004A6408" w:rsidP="009E4C1D">
            <w:pPr>
              <w:pStyle w:val="styledefau"/>
              <w:spacing w:after="0"/>
              <w:ind w:left="0" w:firstLine="0"/>
              <w:jc w:val="left"/>
              <w:rPr>
                <w:i/>
              </w:rPr>
            </w:pPr>
            <w:r>
              <w:t>Program menghitung durasi aktif pompa dalam satuan mili sekon dengan acuan kecepatan pompa, konsentrasi suplemen, dan kadar suplemen yang dibutuhkan per dosis</w:t>
            </w:r>
          </w:p>
        </w:tc>
        <w:tc>
          <w:tcPr>
            <w:tcW w:w="2174" w:type="dxa"/>
          </w:tcPr>
          <w:p w14:paraId="23CA8F0B" w14:textId="2C96A156" w:rsidR="004A6408" w:rsidRDefault="004A6408" w:rsidP="009E4C1D">
            <w:pPr>
              <w:pStyle w:val="styledefau"/>
              <w:spacing w:after="0"/>
              <w:ind w:left="0" w:firstLine="0"/>
              <w:jc w:val="left"/>
              <w:rPr>
                <w:rFonts w:eastAsiaTheme="minorEastAsia"/>
                <w:i/>
                <w:szCs w:val="24"/>
                <w:lang w:val="en-ID"/>
              </w:rPr>
            </w:pPr>
            <w:r>
              <w:t>Program menghitung durasi aktif pompa dengan acuan kecepatan pompa (0.25ml/s), konsentrasi suplemen (</w:t>
            </w:r>
            <w:proofErr w:type="gramStart"/>
            <w:r>
              <w:t>alk :</w:t>
            </w:r>
            <w:proofErr w:type="gramEnd"/>
            <w:r>
              <w:t xml:space="preserve"> 1 Dkh/100ml, cal : 10ppm / 100ml, mag : 100ppm / 10ml), dosis yang dibutuhkan</w:t>
            </w:r>
            <w:r w:rsidR="00291AA3">
              <w:t xml:space="preserve"> (1Dkh, 10ppm, 10ppm)</w:t>
            </w:r>
            <w:r>
              <w:t xml:space="preserve">. Durasi </w:t>
            </w:r>
            <w:r w:rsidR="00E8776E">
              <w:t xml:space="preserve">setiap </w:t>
            </w:r>
            <w:r w:rsidR="00E8776E">
              <w:rPr>
                <w:i/>
              </w:rPr>
              <w:t xml:space="preserve">channel </w:t>
            </w:r>
            <w:r>
              <w:t xml:space="preserve">pompa didapatkan dengan </w:t>
            </w:r>
            <w:r w:rsidRPr="004A6408">
              <w:rPr>
                <w:i/>
              </w:rPr>
              <w:t xml:space="preserve">formula </w:t>
            </w:r>
            <m:oMath>
              <m:r>
                <w:rPr>
                  <w:rFonts w:ascii="Cambria Math" w:hAnsi="Cambria Math" w:cs="Times New Roman"/>
                  <w:szCs w:val="24"/>
                  <w:lang w:val="en-ID"/>
                </w:rPr>
                <m:t>dT=</m:t>
              </m:r>
              <m:f>
                <m:fPr>
                  <m:ctrlPr>
                    <w:rPr>
                      <w:rFonts w:ascii="Cambria Math" w:hAnsi="Cambria Math" w:cs="Times New Roman"/>
                      <w:i/>
                      <w:szCs w:val="24"/>
                      <w:lang w:val="en-ID"/>
                    </w:rPr>
                  </m:ctrlPr>
                </m:fPr>
                <m:num>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a</m:t>
                          </m:r>
                        </m:num>
                        <m:den>
                          <m:r>
                            <w:rPr>
                              <w:rFonts w:ascii="Cambria Math" w:hAnsi="Cambria Math" w:cs="Times New Roman"/>
                              <w:szCs w:val="24"/>
                              <w:lang w:val="en-ID"/>
                            </w:rPr>
                            <m:t>b</m:t>
                          </m:r>
                        </m:den>
                      </m:f>
                    </m:e>
                  </m:d>
                  <m:r>
                    <w:rPr>
                      <w:rFonts w:ascii="Cambria Math" w:hAnsi="Cambria Math" w:cs="Times New Roman"/>
                      <w:szCs w:val="24"/>
                      <w:lang w:val="en-ID"/>
                    </w:rPr>
                    <m:t xml:space="preserve">x </m:t>
                  </m:r>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100</m:t>
                          </m:r>
                        </m:num>
                        <m:den>
                          <m:r>
                            <w:rPr>
                              <w:rFonts w:ascii="Cambria Math" w:hAnsi="Cambria Math" w:cs="Times New Roman"/>
                              <w:szCs w:val="24"/>
                              <w:lang w:val="en-ID"/>
                            </w:rPr>
                            <m:t>c</m:t>
                          </m:r>
                        </m:den>
                      </m:f>
                      <m:r>
                        <w:rPr>
                          <w:rFonts w:ascii="Cambria Math" w:hAnsi="Cambria Math" w:cs="Times New Roman"/>
                          <w:szCs w:val="24"/>
                          <w:lang w:val="en-ID"/>
                        </w:rPr>
                        <m:t xml:space="preserve"> </m:t>
                      </m:r>
                    </m:e>
                  </m:d>
                </m:num>
                <m:den>
                  <m:r>
                    <w:rPr>
                      <w:rFonts w:ascii="Cambria Math" w:hAnsi="Cambria Math" w:cs="Times New Roman"/>
                      <w:szCs w:val="24"/>
                      <w:lang w:val="en-ID"/>
                    </w:rPr>
                    <m:t>Q</m:t>
                  </m:r>
                </m:den>
              </m:f>
              <m:r>
                <w:rPr>
                  <w:rFonts w:ascii="Cambria Math" w:hAnsi="Cambria Math" w:cs="Times New Roman"/>
                  <w:szCs w:val="24"/>
                  <w:lang w:val="en-ID"/>
                </w:rPr>
                <m:t xml:space="preserve">  x 1000</m:t>
              </m:r>
            </m:oMath>
          </w:p>
          <w:p w14:paraId="35259642" w14:textId="77777777" w:rsidR="00E8776E" w:rsidRDefault="00E8776E" w:rsidP="009E4C1D">
            <w:pPr>
              <w:pStyle w:val="styledefau"/>
              <w:spacing w:after="0"/>
              <w:ind w:left="0" w:firstLine="0"/>
              <w:jc w:val="left"/>
            </w:pPr>
            <w:r>
              <w:t>adalah:</w:t>
            </w:r>
          </w:p>
          <w:p w14:paraId="2B721226" w14:textId="1B5A4303" w:rsidR="00E8776E" w:rsidRDefault="00E8776E" w:rsidP="0070638C">
            <w:pPr>
              <w:pStyle w:val="styledefau"/>
              <w:numPr>
                <w:ilvl w:val="0"/>
                <w:numId w:val="70"/>
              </w:numPr>
              <w:spacing w:after="0"/>
              <w:jc w:val="left"/>
            </w:pPr>
            <w:r>
              <w:t>Pompa 1 :1111ms</w:t>
            </w:r>
          </w:p>
          <w:p w14:paraId="70C9898D" w14:textId="268377AA" w:rsidR="00E8776E" w:rsidRDefault="00E8776E" w:rsidP="0070638C">
            <w:pPr>
              <w:pStyle w:val="styledefau"/>
              <w:numPr>
                <w:ilvl w:val="0"/>
                <w:numId w:val="70"/>
              </w:numPr>
              <w:spacing w:after="0"/>
              <w:jc w:val="left"/>
            </w:pPr>
            <w:r>
              <w:t>Pompa 2</w:t>
            </w:r>
            <w:r w:rsidR="00291AA3">
              <w:t xml:space="preserve"> </w:t>
            </w:r>
            <w:r>
              <w:t>:2222ms</w:t>
            </w:r>
          </w:p>
          <w:p w14:paraId="1C926C0F" w14:textId="682D587D" w:rsidR="00291AA3" w:rsidRPr="004A6408" w:rsidRDefault="00291AA3" w:rsidP="0070638C">
            <w:pPr>
              <w:pStyle w:val="styledefau"/>
              <w:numPr>
                <w:ilvl w:val="0"/>
                <w:numId w:val="70"/>
              </w:numPr>
              <w:spacing w:after="0"/>
              <w:jc w:val="left"/>
            </w:pPr>
            <w:r>
              <w:t>Pompa 3 :2222ms</w:t>
            </w:r>
          </w:p>
          <w:p w14:paraId="351F27B0" w14:textId="77777777" w:rsidR="005B68A7" w:rsidRPr="006D7BD7" w:rsidRDefault="005B68A7" w:rsidP="009E4C1D">
            <w:pPr>
              <w:pStyle w:val="styledefau"/>
              <w:spacing w:after="0"/>
              <w:ind w:left="0" w:firstLine="0"/>
              <w:jc w:val="left"/>
              <w:rPr>
                <w:rFonts w:eastAsiaTheme="minorEastAsia"/>
              </w:rPr>
            </w:pPr>
          </w:p>
        </w:tc>
        <w:tc>
          <w:tcPr>
            <w:tcW w:w="936" w:type="dxa"/>
          </w:tcPr>
          <w:p w14:paraId="074259FE" w14:textId="11DC9085" w:rsidR="005B68A7" w:rsidRDefault="00291AA3" w:rsidP="009E4C1D">
            <w:pPr>
              <w:pStyle w:val="styledefau"/>
              <w:spacing w:after="0"/>
              <w:ind w:left="0" w:firstLine="0"/>
              <w:jc w:val="left"/>
            </w:pPr>
            <w:r>
              <w:rPr>
                <w:rFonts w:cs="Times New Roman"/>
              </w:rPr>
              <w:lastRenderedPageBreak/>
              <w:t>&lt;1s</w:t>
            </w:r>
          </w:p>
        </w:tc>
      </w:tr>
      <w:tr w:rsidR="00291AA3" w14:paraId="326CD5F7" w14:textId="77777777" w:rsidTr="009E4C1D">
        <w:tc>
          <w:tcPr>
            <w:tcW w:w="613" w:type="dxa"/>
          </w:tcPr>
          <w:p w14:paraId="52337E9C" w14:textId="77777777" w:rsidR="00291AA3" w:rsidRDefault="00291AA3" w:rsidP="0070638C">
            <w:pPr>
              <w:pStyle w:val="styledefau"/>
              <w:numPr>
                <w:ilvl w:val="0"/>
                <w:numId w:val="68"/>
              </w:numPr>
              <w:spacing w:after="0"/>
              <w:jc w:val="left"/>
            </w:pPr>
          </w:p>
        </w:tc>
        <w:tc>
          <w:tcPr>
            <w:tcW w:w="2175" w:type="dxa"/>
          </w:tcPr>
          <w:p w14:paraId="1C8D11AC" w14:textId="54D2A707" w:rsidR="00291AA3" w:rsidRDefault="00291AA3" w:rsidP="009E4C1D">
            <w:pPr>
              <w:pStyle w:val="styledefau"/>
              <w:spacing w:after="0"/>
              <w:ind w:left="0" w:firstLine="0"/>
              <w:jc w:val="left"/>
            </w:pPr>
            <w:r>
              <w:t>Pompa 1 menyala dengan durasi yang telah ditentukan</w:t>
            </w:r>
          </w:p>
        </w:tc>
        <w:tc>
          <w:tcPr>
            <w:tcW w:w="2176" w:type="dxa"/>
          </w:tcPr>
          <w:p w14:paraId="6AEBB5A5" w14:textId="1121DFBA" w:rsidR="00291AA3" w:rsidRPr="00D16980" w:rsidRDefault="00291AA3" w:rsidP="009E4C1D">
            <w:pPr>
              <w:pStyle w:val="styledefau"/>
              <w:spacing w:after="0"/>
              <w:ind w:left="0" w:firstLine="0"/>
              <w:jc w:val="left"/>
            </w:pPr>
            <w:r>
              <w:t xml:space="preserve">Setelah program menghitung durasi aktif </w:t>
            </w:r>
            <w:r w:rsidR="00D16980">
              <w:t>uji pompa 1</w:t>
            </w:r>
            <w:r>
              <w:t xml:space="preserve">, program akan mengaktifkan pompa tersebut dengan menggunakan fungsi </w:t>
            </w:r>
            <w:r>
              <w:rPr>
                <w:i/>
              </w:rPr>
              <w:t>digitalWrite</w:t>
            </w:r>
            <w:r w:rsidR="00D16980">
              <w:t xml:space="preserve"> selama 1111ms</w:t>
            </w:r>
          </w:p>
        </w:tc>
        <w:tc>
          <w:tcPr>
            <w:tcW w:w="2174" w:type="dxa"/>
          </w:tcPr>
          <w:p w14:paraId="6FA463B0" w14:textId="1068B85F" w:rsidR="00291AA3" w:rsidRDefault="00D16980" w:rsidP="009E4C1D">
            <w:pPr>
              <w:pStyle w:val="styledefau"/>
              <w:spacing w:after="0"/>
              <w:ind w:left="0" w:firstLine="0"/>
              <w:jc w:val="left"/>
            </w:pPr>
            <w:r>
              <w:t>Program mengaktifkan pompa 1 dengan total durasi aktif 1137ms</w:t>
            </w:r>
          </w:p>
        </w:tc>
        <w:tc>
          <w:tcPr>
            <w:tcW w:w="936" w:type="dxa"/>
          </w:tcPr>
          <w:p w14:paraId="109154BF" w14:textId="1C45468E" w:rsidR="00291AA3" w:rsidRDefault="00D16980" w:rsidP="009E4C1D">
            <w:pPr>
              <w:pStyle w:val="styledefau"/>
              <w:spacing w:after="0"/>
              <w:ind w:left="0" w:firstLine="0"/>
              <w:jc w:val="left"/>
              <w:rPr>
                <w:rFonts w:cs="Times New Roman"/>
              </w:rPr>
            </w:pPr>
            <w:r>
              <w:rPr>
                <w:rFonts w:cs="Times New Roman"/>
              </w:rPr>
              <w:t>&lt;1s</w:t>
            </w:r>
          </w:p>
        </w:tc>
      </w:tr>
      <w:tr w:rsidR="00D16980" w14:paraId="2901A87D" w14:textId="77777777" w:rsidTr="009E4C1D">
        <w:tc>
          <w:tcPr>
            <w:tcW w:w="613" w:type="dxa"/>
          </w:tcPr>
          <w:p w14:paraId="7EDF91F8" w14:textId="77777777" w:rsidR="00D16980" w:rsidRDefault="00D16980" w:rsidP="0070638C">
            <w:pPr>
              <w:pStyle w:val="styledefau"/>
              <w:numPr>
                <w:ilvl w:val="0"/>
                <w:numId w:val="68"/>
              </w:numPr>
              <w:spacing w:after="0"/>
              <w:jc w:val="left"/>
            </w:pPr>
          </w:p>
        </w:tc>
        <w:tc>
          <w:tcPr>
            <w:tcW w:w="2175" w:type="dxa"/>
          </w:tcPr>
          <w:p w14:paraId="61EFE575" w14:textId="06BDF41C" w:rsidR="00D16980" w:rsidRDefault="00D16980" w:rsidP="00D16980">
            <w:pPr>
              <w:pStyle w:val="styledefau"/>
              <w:spacing w:after="0"/>
              <w:ind w:left="0" w:firstLine="0"/>
              <w:jc w:val="left"/>
            </w:pPr>
            <w:r>
              <w:t>Pompa 2 menyala dengan durasi yang telah ditentukan</w:t>
            </w:r>
          </w:p>
        </w:tc>
        <w:tc>
          <w:tcPr>
            <w:tcW w:w="2176" w:type="dxa"/>
          </w:tcPr>
          <w:p w14:paraId="4B4297D7" w14:textId="361286C8" w:rsidR="00D16980" w:rsidRDefault="00D16980" w:rsidP="00D16980">
            <w:pPr>
              <w:pStyle w:val="styledefau"/>
              <w:spacing w:after="0"/>
              <w:ind w:left="0" w:firstLine="0"/>
              <w:jc w:val="left"/>
            </w:pPr>
            <w:r>
              <w:t xml:space="preserve">Setelah program menghitung durasi aktif uji pompa 2, program akan mengaktifkan pompa tersebut dengan menggunakan fungsi </w:t>
            </w:r>
            <w:r>
              <w:rPr>
                <w:i/>
              </w:rPr>
              <w:t>digitalWrite</w:t>
            </w:r>
            <w:r>
              <w:t xml:space="preserve"> selama 2222ms</w:t>
            </w:r>
          </w:p>
        </w:tc>
        <w:tc>
          <w:tcPr>
            <w:tcW w:w="2174" w:type="dxa"/>
          </w:tcPr>
          <w:p w14:paraId="54C7E0E1" w14:textId="420762A6" w:rsidR="00D16980" w:rsidRDefault="00D16980" w:rsidP="00D16980">
            <w:pPr>
              <w:pStyle w:val="styledefau"/>
              <w:spacing w:after="0"/>
              <w:ind w:left="0" w:firstLine="0"/>
              <w:jc w:val="left"/>
            </w:pPr>
            <w:r>
              <w:t>Program mengaktifkan pompa 2 dengan total durasi aktif 2239ms</w:t>
            </w:r>
          </w:p>
        </w:tc>
        <w:tc>
          <w:tcPr>
            <w:tcW w:w="936" w:type="dxa"/>
          </w:tcPr>
          <w:p w14:paraId="130B0669" w14:textId="7D21AB1D" w:rsidR="00D16980" w:rsidRDefault="00D16980" w:rsidP="00D16980">
            <w:pPr>
              <w:pStyle w:val="styledefau"/>
              <w:spacing w:after="0"/>
              <w:ind w:left="0" w:firstLine="0"/>
              <w:jc w:val="left"/>
              <w:rPr>
                <w:rFonts w:cs="Times New Roman"/>
              </w:rPr>
            </w:pPr>
            <w:r>
              <w:rPr>
                <w:rFonts w:cs="Times New Roman"/>
              </w:rPr>
              <w:t>&lt;1s</w:t>
            </w:r>
          </w:p>
        </w:tc>
      </w:tr>
      <w:tr w:rsidR="00D16980" w14:paraId="4768C07E" w14:textId="77777777" w:rsidTr="009E4C1D">
        <w:tc>
          <w:tcPr>
            <w:tcW w:w="613" w:type="dxa"/>
          </w:tcPr>
          <w:p w14:paraId="5FDBEA1E" w14:textId="77777777" w:rsidR="00D16980" w:rsidRDefault="00D16980" w:rsidP="0070638C">
            <w:pPr>
              <w:pStyle w:val="styledefau"/>
              <w:numPr>
                <w:ilvl w:val="0"/>
                <w:numId w:val="68"/>
              </w:numPr>
              <w:spacing w:after="0"/>
              <w:jc w:val="left"/>
            </w:pPr>
          </w:p>
        </w:tc>
        <w:tc>
          <w:tcPr>
            <w:tcW w:w="2175" w:type="dxa"/>
          </w:tcPr>
          <w:p w14:paraId="12B17231" w14:textId="03299039" w:rsidR="00D16980" w:rsidRDefault="00D16980" w:rsidP="00D16980">
            <w:pPr>
              <w:pStyle w:val="styledefau"/>
              <w:spacing w:after="0"/>
              <w:ind w:left="0" w:firstLine="0"/>
              <w:jc w:val="left"/>
            </w:pPr>
            <w:r>
              <w:t>Pompa 3 menyala dengan durasi yang telah ditentukan</w:t>
            </w:r>
          </w:p>
        </w:tc>
        <w:tc>
          <w:tcPr>
            <w:tcW w:w="2176" w:type="dxa"/>
          </w:tcPr>
          <w:p w14:paraId="3C768DDB" w14:textId="35B4BE72" w:rsidR="00D16980" w:rsidRDefault="00D16980" w:rsidP="00D16980">
            <w:pPr>
              <w:pStyle w:val="styledefau"/>
              <w:spacing w:after="0"/>
              <w:ind w:left="0" w:firstLine="0"/>
              <w:jc w:val="left"/>
            </w:pPr>
            <w:r>
              <w:t xml:space="preserve">Setelah program menghitung durasi aktif uji pompa 3, program akan mengaktifkan pompa tersebut dengan menggunakan </w:t>
            </w:r>
            <w:r>
              <w:lastRenderedPageBreak/>
              <w:t xml:space="preserve">fungsi </w:t>
            </w:r>
            <w:r>
              <w:rPr>
                <w:i/>
              </w:rPr>
              <w:t>digitalWrite</w:t>
            </w:r>
            <w:r>
              <w:t xml:space="preserve"> selama 2222ms</w:t>
            </w:r>
          </w:p>
        </w:tc>
        <w:tc>
          <w:tcPr>
            <w:tcW w:w="2174" w:type="dxa"/>
          </w:tcPr>
          <w:p w14:paraId="2B2CCC0C" w14:textId="75AEC187" w:rsidR="00D16980" w:rsidRDefault="00D16980" w:rsidP="00D16980">
            <w:pPr>
              <w:pStyle w:val="styledefau"/>
              <w:spacing w:after="0"/>
              <w:ind w:left="0" w:firstLine="0"/>
              <w:jc w:val="left"/>
            </w:pPr>
            <w:r>
              <w:lastRenderedPageBreak/>
              <w:t>Program mengaktifkan pompa 3 dengan total durasi aktif 22</w:t>
            </w:r>
            <w:r w:rsidR="00E67D77">
              <w:t>54</w:t>
            </w:r>
            <w:r>
              <w:t>ms</w:t>
            </w:r>
          </w:p>
        </w:tc>
        <w:tc>
          <w:tcPr>
            <w:tcW w:w="936" w:type="dxa"/>
          </w:tcPr>
          <w:p w14:paraId="709CB8C1" w14:textId="44881CB2" w:rsidR="00D16980" w:rsidRDefault="00D16980" w:rsidP="00D16980">
            <w:pPr>
              <w:pStyle w:val="styledefau"/>
              <w:spacing w:after="0"/>
              <w:ind w:left="0" w:firstLine="0"/>
              <w:jc w:val="left"/>
              <w:rPr>
                <w:rFonts w:cs="Times New Roman"/>
              </w:rPr>
            </w:pPr>
            <w:r>
              <w:rPr>
                <w:rFonts w:cs="Times New Roman"/>
              </w:rPr>
              <w:t>&lt;1s</w:t>
            </w:r>
          </w:p>
        </w:tc>
      </w:tr>
      <w:tr w:rsidR="00E67D77" w14:paraId="6FBA9D77" w14:textId="77777777" w:rsidTr="009E4C1D">
        <w:tc>
          <w:tcPr>
            <w:tcW w:w="613" w:type="dxa"/>
          </w:tcPr>
          <w:p w14:paraId="609B886D" w14:textId="77777777" w:rsidR="00E67D77" w:rsidRDefault="00E67D77" w:rsidP="0070638C">
            <w:pPr>
              <w:pStyle w:val="styledefau"/>
              <w:numPr>
                <w:ilvl w:val="0"/>
                <w:numId w:val="68"/>
              </w:numPr>
              <w:spacing w:after="0"/>
              <w:jc w:val="left"/>
            </w:pPr>
          </w:p>
        </w:tc>
        <w:tc>
          <w:tcPr>
            <w:tcW w:w="2175" w:type="dxa"/>
          </w:tcPr>
          <w:p w14:paraId="49CDADB1" w14:textId="14ED7882" w:rsidR="00E67D77" w:rsidRDefault="00E67D77" w:rsidP="00D16980">
            <w:pPr>
              <w:pStyle w:val="styledefau"/>
              <w:spacing w:after="0"/>
              <w:ind w:left="0" w:firstLine="0"/>
              <w:jc w:val="left"/>
            </w:pPr>
            <w:r>
              <w:t>Aktivasi setiap pompa dijeda sesuai dengan jeda waktu yang ditentukan</w:t>
            </w:r>
          </w:p>
        </w:tc>
        <w:tc>
          <w:tcPr>
            <w:tcW w:w="2176" w:type="dxa"/>
          </w:tcPr>
          <w:p w14:paraId="728D2EF2" w14:textId="2902DADD" w:rsidR="00E67D77" w:rsidRDefault="00E67D77" w:rsidP="00D16980">
            <w:pPr>
              <w:pStyle w:val="styledefau"/>
              <w:spacing w:after="0"/>
              <w:ind w:left="0" w:firstLine="0"/>
              <w:jc w:val="left"/>
            </w:pPr>
            <w:r>
              <w:t>Program akan memberikan jeda 1 menit pada setiap aktivasi pompa</w:t>
            </w:r>
          </w:p>
        </w:tc>
        <w:tc>
          <w:tcPr>
            <w:tcW w:w="2174" w:type="dxa"/>
          </w:tcPr>
          <w:p w14:paraId="2D4EFD57" w14:textId="246B9776" w:rsidR="00E67D77" w:rsidRDefault="00E67D77" w:rsidP="00D16980">
            <w:pPr>
              <w:pStyle w:val="styledefau"/>
              <w:spacing w:after="0"/>
              <w:ind w:left="0" w:firstLine="0"/>
              <w:jc w:val="left"/>
            </w:pPr>
            <w:r>
              <w:t>Pada pencatatan program pompa 2 dijeda 1 menit dari aktivasi pompa 1, dan pompa 3 dijeda 1 menit dari aktivasi pompa 2</w:t>
            </w:r>
          </w:p>
        </w:tc>
        <w:tc>
          <w:tcPr>
            <w:tcW w:w="936" w:type="dxa"/>
          </w:tcPr>
          <w:p w14:paraId="4A59BD29" w14:textId="45F8539F" w:rsidR="00E67D77" w:rsidRDefault="00E67D77" w:rsidP="00D16980">
            <w:pPr>
              <w:pStyle w:val="styledefau"/>
              <w:spacing w:after="0"/>
              <w:ind w:left="0" w:firstLine="0"/>
              <w:jc w:val="left"/>
              <w:rPr>
                <w:rFonts w:cs="Times New Roman"/>
              </w:rPr>
            </w:pPr>
            <w:r>
              <w:rPr>
                <w:rFonts w:cs="Times New Roman"/>
              </w:rPr>
              <w:t>&lt;1 menit</w:t>
            </w:r>
          </w:p>
        </w:tc>
      </w:tr>
    </w:tbl>
    <w:p w14:paraId="167BAB40" w14:textId="77777777" w:rsidR="001B16AA" w:rsidRDefault="001B16AA" w:rsidP="001B16AA">
      <w:pPr>
        <w:pStyle w:val="ListParagraph"/>
        <w:rPr>
          <w:rFonts w:ascii="Times New Roman" w:hAnsi="Times New Roman" w:cs="Times New Roman"/>
          <w:sz w:val="24"/>
          <w:szCs w:val="24"/>
          <w:lang w:val="en-ID"/>
        </w:rPr>
      </w:pPr>
    </w:p>
    <w:p w14:paraId="7695F1F9" w14:textId="38BBC4DA" w:rsidR="009B5C7B"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D11053C" w14:textId="7E2AC387" w:rsidR="00E67D77" w:rsidRDefault="00E67D77" w:rsidP="00E67D77">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 jadwal dan durasi aktivasi pompa arus.</w:t>
      </w:r>
    </w:p>
    <w:p w14:paraId="523DDD44" w14:textId="6E09E6E8" w:rsidR="00E67D77" w:rsidRDefault="00E67D77" w:rsidP="00E67D77">
      <w:pPr>
        <w:pStyle w:val="ListParagraph"/>
        <w:ind w:firstLine="72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BDE1758" wp14:editId="3B055446">
            <wp:extent cx="4488169" cy="3364427"/>
            <wp:effectExtent l="9208"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5400000">
                      <a:off x="0" y="0"/>
                      <a:ext cx="4490209" cy="3365956"/>
                    </a:xfrm>
                    <a:prstGeom prst="rect">
                      <a:avLst/>
                    </a:prstGeom>
                    <a:noFill/>
                    <a:ln>
                      <a:noFill/>
                    </a:ln>
                  </pic:spPr>
                </pic:pic>
              </a:graphicData>
            </a:graphic>
          </wp:inline>
        </w:drawing>
      </w:r>
    </w:p>
    <w:p w14:paraId="5AD2DF38" w14:textId="1C7BDCC9"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aktivasi </w:t>
      </w:r>
      <w:r>
        <w:rPr>
          <w:rFonts w:ascii="Times New Roman" w:hAnsi="Times New Roman" w:cs="Times New Roman"/>
          <w:i/>
          <w:sz w:val="24"/>
          <w:szCs w:val="24"/>
          <w:lang w:val="en-ID"/>
        </w:rPr>
        <w:t xml:space="preserve">relay </w:t>
      </w:r>
      <w:r>
        <w:rPr>
          <w:rFonts w:ascii="Times New Roman" w:hAnsi="Times New Roman" w:cs="Times New Roman"/>
          <w:sz w:val="24"/>
          <w:szCs w:val="24"/>
          <w:lang w:val="en-ID"/>
        </w:rPr>
        <w:t>pompa arus</w:t>
      </w:r>
    </w:p>
    <w:p w14:paraId="56D1BFB1" w14:textId="6E5CD51E" w:rsidR="00E67D77" w:rsidRPr="00E67D77" w:rsidRDefault="00E67D77" w:rsidP="00E67D7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A68CD97" wp14:editId="1A1262DF">
            <wp:extent cx="4304215" cy="3226531"/>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306267" cy="3228069"/>
                    </a:xfrm>
                    <a:prstGeom prst="rect">
                      <a:avLst/>
                    </a:prstGeom>
                    <a:noFill/>
                    <a:ln>
                      <a:noFill/>
                    </a:ln>
                  </pic:spPr>
                </pic:pic>
              </a:graphicData>
            </a:graphic>
          </wp:inline>
        </w:drawing>
      </w:r>
    </w:p>
    <w:p w14:paraId="0BBCA8C2" w14:textId="77777777" w:rsidR="00E67D77" w:rsidRDefault="00E67D77" w:rsidP="00E67D77">
      <w:pPr>
        <w:pStyle w:val="ListParagraph"/>
        <w:rPr>
          <w:rFonts w:ascii="Times New Roman" w:hAnsi="Times New Roman" w:cs="Times New Roman"/>
          <w:sz w:val="24"/>
          <w:szCs w:val="24"/>
          <w:lang w:val="en-ID"/>
        </w:rPr>
      </w:pPr>
    </w:p>
    <w:p w14:paraId="367C519D" w14:textId="476F6F6D"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t>Pengujian aktivasi pompa arus dalam kondisi aktif</w:t>
      </w:r>
    </w:p>
    <w:p w14:paraId="66CA43BA" w14:textId="3F9DC498" w:rsidR="00E67D77" w:rsidRPr="005B68A7" w:rsidRDefault="00E67D77" w:rsidP="00E67D77">
      <w:pPr>
        <w:pStyle w:val="styledefau"/>
        <w:ind w:firstLine="0"/>
        <w:jc w:val="center"/>
        <w:rPr>
          <w:i/>
        </w:rPr>
      </w:pPr>
      <w:r>
        <w:rPr>
          <w:b/>
        </w:rPr>
        <w:t>Tabel 3.1</w:t>
      </w:r>
      <w:r w:rsidR="00AE2BAE">
        <w:rPr>
          <w:b/>
        </w:rPr>
        <w:t>7</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E67D77" w14:paraId="38026B5E" w14:textId="77777777" w:rsidTr="009E4C1D">
        <w:tc>
          <w:tcPr>
            <w:tcW w:w="613" w:type="dxa"/>
          </w:tcPr>
          <w:p w14:paraId="78953559" w14:textId="77777777" w:rsidR="00E67D77" w:rsidRDefault="00E67D77" w:rsidP="009E4C1D">
            <w:pPr>
              <w:pStyle w:val="styledefau"/>
              <w:spacing w:after="0"/>
              <w:ind w:left="0" w:firstLine="0"/>
              <w:jc w:val="center"/>
            </w:pPr>
            <w:r>
              <w:t>No</w:t>
            </w:r>
          </w:p>
        </w:tc>
        <w:tc>
          <w:tcPr>
            <w:tcW w:w="2175" w:type="dxa"/>
          </w:tcPr>
          <w:p w14:paraId="0F2C7E10" w14:textId="77777777" w:rsidR="00E67D77" w:rsidRDefault="00E67D77" w:rsidP="009E4C1D">
            <w:pPr>
              <w:pStyle w:val="styledefau"/>
              <w:spacing w:after="0"/>
              <w:ind w:left="0" w:firstLine="0"/>
              <w:jc w:val="center"/>
            </w:pPr>
            <w:r>
              <w:t>Skenario</w:t>
            </w:r>
          </w:p>
        </w:tc>
        <w:tc>
          <w:tcPr>
            <w:tcW w:w="2176" w:type="dxa"/>
          </w:tcPr>
          <w:p w14:paraId="38ECE07D" w14:textId="77777777" w:rsidR="00E67D77" w:rsidRDefault="00E67D77" w:rsidP="009E4C1D">
            <w:pPr>
              <w:pStyle w:val="styledefau"/>
              <w:spacing w:after="0"/>
              <w:ind w:left="0" w:firstLine="0"/>
              <w:jc w:val="center"/>
            </w:pPr>
            <w:r>
              <w:t>Hasil Yang Diharapkan</w:t>
            </w:r>
          </w:p>
        </w:tc>
        <w:tc>
          <w:tcPr>
            <w:tcW w:w="2174" w:type="dxa"/>
          </w:tcPr>
          <w:p w14:paraId="726CE97C" w14:textId="77777777" w:rsidR="00E67D77" w:rsidRDefault="00E67D77" w:rsidP="009E4C1D">
            <w:pPr>
              <w:pStyle w:val="styledefau"/>
              <w:spacing w:after="0"/>
              <w:ind w:left="0" w:firstLine="0"/>
              <w:jc w:val="center"/>
            </w:pPr>
            <w:r>
              <w:t>Hasil Pengujian</w:t>
            </w:r>
          </w:p>
        </w:tc>
        <w:tc>
          <w:tcPr>
            <w:tcW w:w="936" w:type="dxa"/>
          </w:tcPr>
          <w:p w14:paraId="57461E3A" w14:textId="77777777" w:rsidR="00E67D77" w:rsidRDefault="00E67D77" w:rsidP="009E4C1D">
            <w:pPr>
              <w:pStyle w:val="styledefau"/>
              <w:spacing w:after="0"/>
              <w:ind w:left="0" w:firstLine="0"/>
              <w:jc w:val="center"/>
            </w:pPr>
            <w:r>
              <w:t>Waktu Respon</w:t>
            </w:r>
          </w:p>
        </w:tc>
      </w:tr>
      <w:tr w:rsidR="00E67D77" w14:paraId="25BEB5EB" w14:textId="77777777" w:rsidTr="009E4C1D">
        <w:tc>
          <w:tcPr>
            <w:tcW w:w="613" w:type="dxa"/>
          </w:tcPr>
          <w:p w14:paraId="4FDDB5E3" w14:textId="77777777" w:rsidR="00E67D77" w:rsidRDefault="00E67D77" w:rsidP="0070638C">
            <w:pPr>
              <w:pStyle w:val="styledefau"/>
              <w:numPr>
                <w:ilvl w:val="0"/>
                <w:numId w:val="71"/>
              </w:numPr>
              <w:spacing w:after="0"/>
              <w:jc w:val="left"/>
            </w:pPr>
          </w:p>
        </w:tc>
        <w:tc>
          <w:tcPr>
            <w:tcW w:w="2175" w:type="dxa"/>
          </w:tcPr>
          <w:p w14:paraId="07979CE9" w14:textId="147F97B2" w:rsidR="00E67D77" w:rsidRPr="004A6408" w:rsidRDefault="00E67D77" w:rsidP="009E4C1D">
            <w:pPr>
              <w:pStyle w:val="styledefau"/>
              <w:spacing w:after="0"/>
              <w:ind w:left="0" w:firstLine="0"/>
              <w:jc w:val="left"/>
            </w:pPr>
            <w:r>
              <w:t>Program menentukan durasi aktif setiap pompa arus dan penjadwalan aktivasi pompa arus</w:t>
            </w:r>
          </w:p>
        </w:tc>
        <w:tc>
          <w:tcPr>
            <w:tcW w:w="2176" w:type="dxa"/>
          </w:tcPr>
          <w:p w14:paraId="5E6B4925" w14:textId="0187D3A5" w:rsidR="00E67D77" w:rsidRPr="00AE2BAE" w:rsidRDefault="00E67D77" w:rsidP="009E4C1D">
            <w:pPr>
              <w:pStyle w:val="styledefau"/>
              <w:spacing w:after="0"/>
              <w:ind w:left="0" w:firstLine="0"/>
              <w:jc w:val="left"/>
              <w:rPr>
                <w:i/>
              </w:rPr>
            </w:pPr>
            <w:r>
              <w:t xml:space="preserve">Dalam keadaan </w:t>
            </w:r>
            <w:r>
              <w:rPr>
                <w:i/>
              </w:rPr>
              <w:t xml:space="preserve">device mode </w:t>
            </w:r>
            <w:r>
              <w:t xml:space="preserve">1, dan </w:t>
            </w:r>
            <w:r>
              <w:rPr>
                <w:i/>
              </w:rPr>
              <w:t xml:space="preserve">wave mode </w:t>
            </w:r>
            <w:r>
              <w:t xml:space="preserve">2 atau </w:t>
            </w:r>
            <w:r>
              <w:rPr>
                <w:i/>
              </w:rPr>
              <w:t>synchronous wave</w:t>
            </w:r>
            <w:r>
              <w:t xml:space="preserve"> setiap pompa akan bergantian menyala dengan durasi yang sama rata, pada </w:t>
            </w:r>
            <w:r>
              <w:rPr>
                <w:i/>
              </w:rPr>
              <w:t xml:space="preserve">wave mode </w:t>
            </w:r>
            <w:r>
              <w:t xml:space="preserve">3 atau </w:t>
            </w:r>
            <w:r>
              <w:rPr>
                <w:i/>
              </w:rPr>
              <w:t xml:space="preserve">asynchrounous </w:t>
            </w:r>
            <w:r w:rsidR="00AE2BAE">
              <w:rPr>
                <w:i/>
              </w:rPr>
              <w:t>wave</w:t>
            </w:r>
            <w:r w:rsidR="00AE2BAE">
              <w:t xml:space="preserve"> pompa akan dibuat bertumpuk </w:t>
            </w:r>
            <w:r w:rsidR="00AE2BAE">
              <w:lastRenderedPageBreak/>
              <w:t>jadwal dan durasi aktivasi nya.</w:t>
            </w:r>
          </w:p>
        </w:tc>
        <w:tc>
          <w:tcPr>
            <w:tcW w:w="2174" w:type="dxa"/>
          </w:tcPr>
          <w:p w14:paraId="74DA1D27" w14:textId="22C6C08E" w:rsidR="00E67D77" w:rsidRPr="00AE2BAE" w:rsidRDefault="00AE2BAE" w:rsidP="00AE2BAE">
            <w:pPr>
              <w:pStyle w:val="styledefau"/>
              <w:spacing w:after="0"/>
              <w:ind w:left="0" w:firstLine="0"/>
              <w:jc w:val="left"/>
              <w:rPr>
                <w:rFonts w:eastAsiaTheme="minorEastAsia"/>
              </w:rPr>
            </w:pPr>
            <w:r>
              <w:lastRenderedPageBreak/>
              <w:t xml:space="preserve">Pada mode </w:t>
            </w:r>
            <w:r>
              <w:rPr>
                <w:i/>
              </w:rPr>
              <w:t>syncrhonous wave</w:t>
            </w:r>
            <w:r>
              <w:t xml:space="preserve"> program mengaktifkan kedua pompa bergantian dengan durasi yang sama rata, dan pada mode </w:t>
            </w:r>
            <w:r>
              <w:rPr>
                <w:i/>
              </w:rPr>
              <w:t>asynchronous wave</w:t>
            </w:r>
            <w:r>
              <w:t xml:space="preserve"> pompa akan mengaktifkan salah satu pompa lebih lama durasinya sesuai dengan </w:t>
            </w:r>
            <w:r>
              <w:rPr>
                <w:i/>
              </w:rPr>
              <w:t xml:space="preserve">offset </w:t>
            </w:r>
            <w:r>
              <w:lastRenderedPageBreak/>
              <w:t>yang telah ditentukan sehingga sebelum pompa tersebut dinonaktifkan pompa lainya akan menyala terlebih dahulu</w:t>
            </w:r>
          </w:p>
        </w:tc>
        <w:tc>
          <w:tcPr>
            <w:tcW w:w="936" w:type="dxa"/>
          </w:tcPr>
          <w:p w14:paraId="6E9D5B26" w14:textId="371763F0" w:rsidR="00E67D77" w:rsidRDefault="00AE2BAE" w:rsidP="009E4C1D">
            <w:pPr>
              <w:pStyle w:val="styledefau"/>
              <w:spacing w:after="0"/>
              <w:ind w:left="0" w:firstLine="0"/>
              <w:jc w:val="left"/>
            </w:pPr>
            <w:r>
              <w:lastRenderedPageBreak/>
              <w:t>6s – 8s</w:t>
            </w:r>
          </w:p>
        </w:tc>
      </w:tr>
    </w:tbl>
    <w:p w14:paraId="28FDE20D" w14:textId="77777777" w:rsidR="001B16AA" w:rsidRDefault="001B16AA" w:rsidP="001B16AA">
      <w:pPr>
        <w:pStyle w:val="ListParagraph"/>
        <w:rPr>
          <w:rFonts w:ascii="Times New Roman" w:hAnsi="Times New Roman" w:cs="Times New Roman"/>
          <w:sz w:val="24"/>
          <w:szCs w:val="24"/>
          <w:lang w:val="en-ID"/>
        </w:rPr>
      </w:pPr>
    </w:p>
    <w:p w14:paraId="20D86B54" w14:textId="61CA4D21" w:rsidR="009B5C7B" w:rsidRPr="00AE2BAE"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 xml:space="preserve">engujian aktivasi pompa </w:t>
      </w:r>
      <w:r w:rsidR="000A15CC" w:rsidRPr="000A15CC">
        <w:rPr>
          <w:rFonts w:ascii="Times New Roman" w:hAnsi="Times New Roman" w:cs="Times New Roman"/>
          <w:i/>
          <w:sz w:val="24"/>
          <w:szCs w:val="24"/>
          <w:lang w:val="en-ID"/>
        </w:rPr>
        <w:t>top up</w:t>
      </w:r>
    </w:p>
    <w:p w14:paraId="1966B2B5" w14:textId="31384207" w:rsidR="00AE2BAE" w:rsidRDefault="00AE2BAE" w:rsidP="00AE2BAE">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lihat respon </w:t>
      </w:r>
      <w:r>
        <w:rPr>
          <w:rFonts w:ascii="Times New Roman" w:hAnsi="Times New Roman" w:cs="Times New Roman"/>
          <w:i/>
          <w:sz w:val="24"/>
          <w:szCs w:val="24"/>
          <w:lang w:val="en-ID"/>
        </w:rPr>
        <w:t>relay top up pump</w:t>
      </w:r>
      <w:r>
        <w:rPr>
          <w:rFonts w:ascii="Times New Roman" w:hAnsi="Times New Roman" w:cs="Times New Roman"/>
          <w:sz w:val="24"/>
          <w:szCs w:val="24"/>
          <w:lang w:val="en-ID"/>
        </w:rPr>
        <w:t xml:space="preserve"> pada perubahan keadaan sensor ketinggian.</w:t>
      </w:r>
    </w:p>
    <w:p w14:paraId="5649D9CA" w14:textId="228BD848" w:rsidR="00AE2BAE" w:rsidRDefault="00AE2BAE" w:rsidP="00AE2BAE">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3A0C344" wp14:editId="0916DA9F">
            <wp:extent cx="5029200" cy="3769995"/>
            <wp:effectExtent l="952" t="0" r="953" b="952"/>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51A954BD" w14:textId="1C79F3B9" w:rsidR="00AE2BAE" w:rsidRDefault="00AE2BAE" w:rsidP="00AE2BAE">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t xml:space="preserve">Pengujian aktivasi </w:t>
      </w:r>
      <w:r>
        <w:rPr>
          <w:rFonts w:ascii="Times New Roman" w:hAnsi="Times New Roman" w:cs="Times New Roman"/>
          <w:i/>
          <w:noProof/>
          <w:sz w:val="24"/>
          <w:szCs w:val="24"/>
          <w:lang w:val="en-ID"/>
        </w:rPr>
        <w:t>relay top up pump</w:t>
      </w:r>
    </w:p>
    <w:p w14:paraId="6824B73E" w14:textId="2AB013D5" w:rsidR="00AE2BAE" w:rsidRPr="005B68A7" w:rsidRDefault="00AE2BAE" w:rsidP="00AE2BAE">
      <w:pPr>
        <w:pStyle w:val="styledefau"/>
        <w:ind w:firstLine="0"/>
        <w:jc w:val="center"/>
        <w:rPr>
          <w:i/>
        </w:rPr>
      </w:pPr>
      <w:r>
        <w:rPr>
          <w:b/>
        </w:rPr>
        <w:t>Tabel 3.18</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2BAE" w14:paraId="1E9BD2A6" w14:textId="77777777" w:rsidTr="009E4C1D">
        <w:tc>
          <w:tcPr>
            <w:tcW w:w="613" w:type="dxa"/>
          </w:tcPr>
          <w:p w14:paraId="6396A488" w14:textId="77777777" w:rsidR="00AE2BAE" w:rsidRDefault="00AE2BAE" w:rsidP="009E4C1D">
            <w:pPr>
              <w:pStyle w:val="styledefau"/>
              <w:spacing w:after="0"/>
              <w:ind w:left="0" w:firstLine="0"/>
              <w:jc w:val="center"/>
            </w:pPr>
            <w:r>
              <w:t>No</w:t>
            </w:r>
          </w:p>
        </w:tc>
        <w:tc>
          <w:tcPr>
            <w:tcW w:w="2175" w:type="dxa"/>
          </w:tcPr>
          <w:p w14:paraId="2532DB89" w14:textId="77777777" w:rsidR="00AE2BAE" w:rsidRDefault="00AE2BAE" w:rsidP="009E4C1D">
            <w:pPr>
              <w:pStyle w:val="styledefau"/>
              <w:spacing w:after="0"/>
              <w:ind w:left="0" w:firstLine="0"/>
              <w:jc w:val="center"/>
            </w:pPr>
            <w:r>
              <w:t>Skenario</w:t>
            </w:r>
          </w:p>
        </w:tc>
        <w:tc>
          <w:tcPr>
            <w:tcW w:w="2176" w:type="dxa"/>
          </w:tcPr>
          <w:p w14:paraId="2B1CE05A" w14:textId="77777777" w:rsidR="00AE2BAE" w:rsidRDefault="00AE2BAE" w:rsidP="009E4C1D">
            <w:pPr>
              <w:pStyle w:val="styledefau"/>
              <w:spacing w:after="0"/>
              <w:ind w:left="0" w:firstLine="0"/>
              <w:jc w:val="center"/>
            </w:pPr>
            <w:r>
              <w:t>Hasil Yang Diharapkan</w:t>
            </w:r>
          </w:p>
        </w:tc>
        <w:tc>
          <w:tcPr>
            <w:tcW w:w="2174" w:type="dxa"/>
          </w:tcPr>
          <w:p w14:paraId="0DD79E69" w14:textId="77777777" w:rsidR="00AE2BAE" w:rsidRDefault="00AE2BAE" w:rsidP="009E4C1D">
            <w:pPr>
              <w:pStyle w:val="styledefau"/>
              <w:spacing w:after="0"/>
              <w:ind w:left="0" w:firstLine="0"/>
              <w:jc w:val="center"/>
            </w:pPr>
            <w:r>
              <w:t>Hasil Pengujian</w:t>
            </w:r>
          </w:p>
        </w:tc>
        <w:tc>
          <w:tcPr>
            <w:tcW w:w="936" w:type="dxa"/>
          </w:tcPr>
          <w:p w14:paraId="23E4E116" w14:textId="77777777" w:rsidR="00AE2BAE" w:rsidRDefault="00AE2BAE" w:rsidP="009E4C1D">
            <w:pPr>
              <w:pStyle w:val="styledefau"/>
              <w:spacing w:after="0"/>
              <w:ind w:left="0" w:firstLine="0"/>
              <w:jc w:val="center"/>
            </w:pPr>
            <w:r>
              <w:t>Waktu Respon</w:t>
            </w:r>
          </w:p>
        </w:tc>
      </w:tr>
      <w:tr w:rsidR="00AE2BAE" w14:paraId="0C801DD6" w14:textId="77777777" w:rsidTr="009E4C1D">
        <w:tc>
          <w:tcPr>
            <w:tcW w:w="613" w:type="dxa"/>
          </w:tcPr>
          <w:p w14:paraId="5AECF2FC" w14:textId="77777777" w:rsidR="00AE2BAE" w:rsidRDefault="00AE2BAE" w:rsidP="0070638C">
            <w:pPr>
              <w:pStyle w:val="styledefau"/>
              <w:numPr>
                <w:ilvl w:val="0"/>
                <w:numId w:val="72"/>
              </w:numPr>
              <w:spacing w:after="0"/>
              <w:jc w:val="left"/>
            </w:pPr>
          </w:p>
        </w:tc>
        <w:tc>
          <w:tcPr>
            <w:tcW w:w="2175" w:type="dxa"/>
          </w:tcPr>
          <w:p w14:paraId="4F328EBA" w14:textId="20F08C85" w:rsidR="00AE2BAE" w:rsidRPr="00AE2BAE" w:rsidRDefault="00AE2BAE" w:rsidP="009E4C1D">
            <w:pPr>
              <w:pStyle w:val="styledefau"/>
              <w:spacing w:after="0"/>
              <w:ind w:left="0" w:firstLine="0"/>
              <w:jc w:val="left"/>
            </w:pPr>
            <w:r>
              <w:t>Relay pompa akan aktif sesuai dengan kondisi sensor ketinggian</w:t>
            </w:r>
          </w:p>
        </w:tc>
        <w:tc>
          <w:tcPr>
            <w:tcW w:w="2176" w:type="dxa"/>
          </w:tcPr>
          <w:p w14:paraId="619A65F6" w14:textId="3802A374" w:rsidR="00AE2BAE" w:rsidRPr="00AE2BAE" w:rsidRDefault="00AE2BAE" w:rsidP="009E4C1D">
            <w:pPr>
              <w:pStyle w:val="styledefau"/>
              <w:spacing w:after="0"/>
              <w:ind w:left="0" w:firstLine="0"/>
              <w:jc w:val="left"/>
            </w:pPr>
            <w:r>
              <w:t xml:space="preserve">Program akan mengaktifkan </w:t>
            </w:r>
            <w:r>
              <w:rPr>
                <w:i/>
              </w:rPr>
              <w:t>relay top up pump</w:t>
            </w:r>
            <w:r>
              <w:t xml:space="preserve"> ketika sensor ketinggian air aktif dan akan menonaktifkan </w:t>
            </w:r>
            <w:r>
              <w:rPr>
                <w:i/>
              </w:rPr>
              <w:t>relay</w:t>
            </w:r>
            <w:r>
              <w:t xml:space="preserve"> ketika sensor tidak memberikan sinyal aktif</w:t>
            </w:r>
          </w:p>
        </w:tc>
        <w:tc>
          <w:tcPr>
            <w:tcW w:w="2174" w:type="dxa"/>
          </w:tcPr>
          <w:p w14:paraId="7B4679E3" w14:textId="2B888685" w:rsidR="00AE2BAE" w:rsidRPr="00AE2BAE" w:rsidRDefault="00AE2BAE" w:rsidP="009E4C1D">
            <w:pPr>
              <w:pStyle w:val="styledefau"/>
              <w:spacing w:after="0"/>
              <w:ind w:left="0" w:firstLine="0"/>
              <w:jc w:val="left"/>
              <w:rPr>
                <w:rFonts w:eastAsiaTheme="minorEastAsia"/>
              </w:rPr>
            </w:pPr>
            <w:r>
              <w:rPr>
                <w:rFonts w:eastAsiaTheme="minorEastAsia"/>
              </w:rPr>
              <w:t>Relay aktif ketika program mendapatkan sinyal aktif dari sensor dan relay dinonaktifkan ketika sensor tidak lagi mengirim sinyal</w:t>
            </w:r>
          </w:p>
        </w:tc>
        <w:tc>
          <w:tcPr>
            <w:tcW w:w="936" w:type="dxa"/>
          </w:tcPr>
          <w:p w14:paraId="59BEEC67" w14:textId="2821650E" w:rsidR="00AE2BAE" w:rsidRDefault="00AE2BAE" w:rsidP="009E4C1D">
            <w:pPr>
              <w:pStyle w:val="styledefau"/>
              <w:spacing w:after="0"/>
              <w:ind w:left="0" w:firstLine="0"/>
              <w:jc w:val="left"/>
            </w:pPr>
            <w:r>
              <w:t>&lt;1s</w:t>
            </w:r>
          </w:p>
        </w:tc>
      </w:tr>
    </w:tbl>
    <w:p w14:paraId="6F4B9957" w14:textId="77777777" w:rsidR="00EB79CF" w:rsidRDefault="00EB79CF" w:rsidP="00EB79CF">
      <w:pPr>
        <w:pStyle w:val="ListParagraph"/>
        <w:rPr>
          <w:rFonts w:ascii="Times New Roman" w:hAnsi="Times New Roman" w:cs="Times New Roman"/>
          <w:sz w:val="24"/>
          <w:szCs w:val="24"/>
          <w:lang w:val="en-ID"/>
        </w:rPr>
      </w:pPr>
    </w:p>
    <w:p w14:paraId="34DE3F8C" w14:textId="424696B7" w:rsidR="00F178FE"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debit air pompa balik</w:t>
      </w:r>
    </w:p>
    <w:p w14:paraId="734BC47B" w14:textId="722FA856"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V</m:t>
            </m:r>
          </m:num>
          <m:den>
            <m:r>
              <w:rPr>
                <w:rFonts w:ascii="Cambria Math" w:hAnsi="Cambria Math" w:cs="Times New Roman"/>
                <w:sz w:val="24"/>
                <w:szCs w:val="24"/>
                <w:lang w:val="en-ID"/>
              </w:rPr>
              <m:t>t</m:t>
            </m:r>
          </m:den>
        </m:f>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2B08FBA5" w:rsidR="0050189A" w:rsidRPr="0050189A" w:rsidRDefault="0050189A" w:rsidP="0050189A">
      <w:pPr>
        <w:pStyle w:val="styledefau"/>
        <w:ind w:firstLine="0"/>
        <w:jc w:val="center"/>
      </w:pPr>
      <w:r>
        <w:rPr>
          <w:rFonts w:cs="Times New Roman"/>
          <w:szCs w:val="24"/>
          <w:lang w:val="en-ID"/>
        </w:rPr>
        <w:tab/>
      </w:r>
      <w:r>
        <w:rPr>
          <w:b/>
        </w:rPr>
        <w:t>Tabel 3.1</w:t>
      </w:r>
      <w:r w:rsidR="00AE2BAE">
        <w:rPr>
          <w:b/>
        </w:rPr>
        <w:t>9</w:t>
      </w:r>
      <w:r>
        <w:t xml:space="preserve"> Pengujian debit air pompa balik</w:t>
      </w:r>
    </w:p>
    <w:tbl>
      <w:tblPr>
        <w:tblStyle w:val="TableGrid"/>
        <w:tblW w:w="0" w:type="auto"/>
        <w:tblInd w:w="-147" w:type="dxa"/>
        <w:tblLook w:val="04A0" w:firstRow="1" w:lastRow="0" w:firstColumn="1" w:lastColumn="0" w:noHBand="0" w:noVBand="1"/>
      </w:tblPr>
      <w:tblGrid>
        <w:gridCol w:w="563"/>
        <w:gridCol w:w="1734"/>
        <w:gridCol w:w="1806"/>
        <w:gridCol w:w="2989"/>
        <w:gridCol w:w="982"/>
      </w:tblGrid>
      <w:tr w:rsidR="00C436C4" w14:paraId="62D413A5" w14:textId="77777777" w:rsidTr="005758F5">
        <w:tc>
          <w:tcPr>
            <w:tcW w:w="613" w:type="dxa"/>
          </w:tcPr>
          <w:p w14:paraId="2ACA2335" w14:textId="77777777" w:rsidR="0050189A" w:rsidRDefault="0050189A" w:rsidP="005758F5">
            <w:pPr>
              <w:pStyle w:val="styledefau"/>
              <w:spacing w:after="0"/>
              <w:ind w:left="0" w:firstLine="0"/>
              <w:jc w:val="center"/>
            </w:pPr>
            <w:r>
              <w:t>No</w:t>
            </w:r>
          </w:p>
        </w:tc>
        <w:tc>
          <w:tcPr>
            <w:tcW w:w="2175" w:type="dxa"/>
          </w:tcPr>
          <w:p w14:paraId="27B575CE" w14:textId="77777777" w:rsidR="0050189A" w:rsidRDefault="0050189A" w:rsidP="005758F5">
            <w:pPr>
              <w:pStyle w:val="styledefau"/>
              <w:spacing w:after="0"/>
              <w:ind w:left="0" w:firstLine="0"/>
              <w:jc w:val="center"/>
            </w:pPr>
            <w:r>
              <w:t>Skenario</w:t>
            </w:r>
          </w:p>
        </w:tc>
        <w:tc>
          <w:tcPr>
            <w:tcW w:w="2176" w:type="dxa"/>
          </w:tcPr>
          <w:p w14:paraId="77753999" w14:textId="77777777" w:rsidR="0050189A" w:rsidRDefault="0050189A" w:rsidP="005758F5">
            <w:pPr>
              <w:pStyle w:val="styledefau"/>
              <w:spacing w:after="0"/>
              <w:ind w:left="0" w:firstLine="0"/>
              <w:jc w:val="center"/>
            </w:pPr>
            <w:r>
              <w:t>Hasil Yang Diharapkan</w:t>
            </w:r>
          </w:p>
        </w:tc>
        <w:tc>
          <w:tcPr>
            <w:tcW w:w="2174" w:type="dxa"/>
          </w:tcPr>
          <w:p w14:paraId="672F93A6" w14:textId="77777777" w:rsidR="0050189A" w:rsidRDefault="0050189A" w:rsidP="005758F5">
            <w:pPr>
              <w:pStyle w:val="styledefau"/>
              <w:spacing w:after="0"/>
              <w:ind w:left="0" w:firstLine="0"/>
              <w:jc w:val="center"/>
            </w:pPr>
            <w:r>
              <w:t>Hasil Pengujian</w:t>
            </w:r>
          </w:p>
        </w:tc>
        <w:tc>
          <w:tcPr>
            <w:tcW w:w="936" w:type="dxa"/>
          </w:tcPr>
          <w:p w14:paraId="274024E4" w14:textId="77777777" w:rsidR="0050189A" w:rsidRDefault="0050189A" w:rsidP="005758F5">
            <w:pPr>
              <w:pStyle w:val="styledefau"/>
              <w:spacing w:after="0"/>
              <w:ind w:left="0" w:firstLine="0"/>
              <w:jc w:val="center"/>
            </w:pPr>
            <w:r>
              <w:t>Waktu Respon</w:t>
            </w:r>
          </w:p>
        </w:tc>
      </w:tr>
      <w:tr w:rsidR="00C436C4" w14:paraId="0B9B76BF" w14:textId="77777777" w:rsidTr="005758F5">
        <w:tc>
          <w:tcPr>
            <w:tcW w:w="613" w:type="dxa"/>
          </w:tcPr>
          <w:p w14:paraId="7D029274" w14:textId="77777777" w:rsidR="0050189A" w:rsidRDefault="0050189A" w:rsidP="0070638C">
            <w:pPr>
              <w:pStyle w:val="styledefau"/>
              <w:numPr>
                <w:ilvl w:val="0"/>
                <w:numId w:val="69"/>
              </w:numPr>
              <w:spacing w:after="0"/>
              <w:jc w:val="left"/>
            </w:pPr>
          </w:p>
        </w:tc>
        <w:tc>
          <w:tcPr>
            <w:tcW w:w="2175" w:type="dxa"/>
          </w:tcPr>
          <w:p w14:paraId="66B97376" w14:textId="698B4708" w:rsidR="0050189A" w:rsidRPr="0050189A" w:rsidRDefault="0050189A" w:rsidP="005758F5">
            <w:pPr>
              <w:pStyle w:val="styledefau"/>
              <w:spacing w:after="0"/>
              <w:ind w:left="0" w:firstLine="0"/>
              <w:jc w:val="left"/>
              <w:rPr>
                <w:i/>
              </w:rPr>
            </w:pPr>
            <w:r>
              <w:t xml:space="preserve">Pompa melakukan sirkulasi ulang menerus antara bidang air akuarium budidaya </w:t>
            </w:r>
            <w:r>
              <w:lastRenderedPageBreak/>
              <w:t>dengan bidang air sistem filtrasi</w:t>
            </w:r>
          </w:p>
        </w:tc>
        <w:tc>
          <w:tcPr>
            <w:tcW w:w="2176" w:type="dxa"/>
          </w:tcPr>
          <w:p w14:paraId="738F5180" w14:textId="00C4835B" w:rsidR="0050189A" w:rsidRDefault="0050189A" w:rsidP="005758F5">
            <w:pPr>
              <w:pStyle w:val="styledefau"/>
              <w:spacing w:after="0"/>
              <w:ind w:left="0" w:firstLine="0"/>
              <w:jc w:val="left"/>
            </w:pPr>
            <w:r>
              <w:lastRenderedPageBreak/>
              <w:t>Pompa mengalirkan air dengan debit minimal 2</w:t>
            </w:r>
            <w:r w:rsidR="00C436C4">
              <w:t>0</w:t>
            </w:r>
            <w:r>
              <w:t>00LPH dan maksimal 4000LPH</w:t>
            </w:r>
          </w:p>
        </w:tc>
        <w:tc>
          <w:tcPr>
            <w:tcW w:w="2174" w:type="dxa"/>
          </w:tcPr>
          <w:p w14:paraId="17BBBE6D" w14:textId="7051A1A2" w:rsidR="00DD4ADD" w:rsidRDefault="005758F5" w:rsidP="005758F5">
            <w:pPr>
              <w:pStyle w:val="styledefau"/>
              <w:spacing w:after="0"/>
              <w:ind w:left="0" w:firstLine="0"/>
              <w:jc w:val="left"/>
            </w:pPr>
            <w:r>
              <w:t>Hasil pengujian menunjukan</w:t>
            </w:r>
            <w:r w:rsidR="00DD4ADD">
              <w:t xml:space="preserve"> kecepatan pompa dalam mengisi</w:t>
            </w:r>
            <w:r>
              <w:t xml:space="preserve"> bidang air</w:t>
            </w:r>
            <w:r w:rsidR="006D7BD7">
              <w:t xml:space="preserve"> batas atas dan batas bawah sistem</w:t>
            </w:r>
            <w:r>
              <w:t xml:space="preserve"> </w:t>
            </w:r>
            <w:r w:rsidR="006D7BD7">
              <w:rPr>
                <w:i/>
              </w:rPr>
              <w:t>overflow</w:t>
            </w:r>
            <w:r w:rsidR="006D7BD7">
              <w:t xml:space="preserve"> </w:t>
            </w:r>
            <w:r w:rsidR="00DD4ADD">
              <w:t xml:space="preserve">dengan ketinggian pipa </w:t>
            </w:r>
            <w:r w:rsidR="00DD4ADD">
              <w:rPr>
                <w:rFonts w:cs="Times New Roman"/>
              </w:rPr>
              <w:t>±</w:t>
            </w:r>
            <w:r w:rsidR="00DD4ADD">
              <w:t xml:space="preserve">92cm </w:t>
            </w:r>
            <w:r w:rsidR="006D7BD7">
              <w:t>adalah</w:t>
            </w:r>
            <w:r w:rsidR="00DD4ADD">
              <w:t>:</w:t>
            </w:r>
          </w:p>
          <w:p w14:paraId="18A03A4D" w14:textId="575FF80C" w:rsidR="0050189A" w:rsidRPr="006D7BD7" w:rsidRDefault="006D7BD7" w:rsidP="005758F5">
            <w:pPr>
              <w:pStyle w:val="styledefau"/>
              <w:spacing w:after="0"/>
              <w:ind w:left="0" w:firstLine="0"/>
              <w:jc w:val="left"/>
              <w:rPr>
                <w:rFonts w:eastAsiaTheme="minorEastAsia"/>
              </w:rPr>
            </w:pPr>
            <w:r>
              <w:lastRenderedPageBreak/>
              <w:t xml:space="preserve"> </w:t>
            </w:r>
            <m:oMath>
              <m:r>
                <w:rPr>
                  <w:rFonts w:ascii="Cambria Math" w:hAnsi="Cambria Math"/>
                </w:rPr>
                <m:t>V=128.4cm x 44.4cm x 3.5cm</m:t>
              </m:r>
              <m:r>
                <m:rPr>
                  <m:sty m:val="p"/>
                </m:rPr>
                <w:rPr>
                  <w:rFonts w:ascii="Cambria Math" w:hAnsi="Cambria Math"/>
                </w:rPr>
                <w:br/>
              </m:r>
            </m:oMath>
            <m:oMathPara>
              <m:oMathParaPr>
                <m:jc m:val="left"/>
              </m:oMathParaPr>
              <m:oMath>
                <m:r>
                  <w:rPr>
                    <w:rFonts w:ascii="Cambria Math" w:eastAsiaTheme="minorEastAsia" w:hAnsi="Cambria Math"/>
                  </w:rPr>
                  <m:t>V=19,953.36</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3</m:t>
                    </m:r>
                  </m:sup>
                </m:sSup>
                <m:r>
                  <w:rPr>
                    <w:rFonts w:ascii="Cambria Math" w:eastAsiaTheme="minorEastAsia" w:hAnsi="Cambria Math"/>
                  </w:rPr>
                  <m:t xml:space="preserve"> </m:t>
                </m:r>
              </m:oMath>
            </m:oMathPara>
          </w:p>
          <w:p w14:paraId="4B925F5C" w14:textId="6EAFE021" w:rsidR="006D7BD7" w:rsidRDefault="006D7BD7" w:rsidP="005758F5">
            <w:pPr>
              <w:pStyle w:val="styledefau"/>
              <w:spacing w:after="0"/>
              <w:ind w:left="0" w:firstLine="0"/>
              <w:jc w:val="left"/>
              <w:rPr>
                <w:rFonts w:eastAsiaTheme="minorEastAsia"/>
                <w:i/>
              </w:rPr>
            </w:pPr>
            <w:r>
              <w:rPr>
                <w:rFonts w:eastAsiaTheme="minorEastAsia"/>
                <w:i/>
              </w:rPr>
              <w:t>t = 3</w:t>
            </w:r>
            <w:r w:rsidR="00C436C4">
              <w:rPr>
                <w:rFonts w:eastAsiaTheme="minorEastAsia"/>
                <w:i/>
              </w:rPr>
              <w:t>4</w:t>
            </w:r>
            <w:r>
              <w:rPr>
                <w:rFonts w:eastAsiaTheme="minorEastAsia"/>
                <w:i/>
              </w:rPr>
              <w:t>.74 s</w:t>
            </w:r>
          </w:p>
          <w:p w14:paraId="1FDEB40F" w14:textId="3F40A9F7" w:rsidR="006D7BD7" w:rsidRPr="006D7BD7"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t</m:t>
                    </m:r>
                  </m:den>
                </m:f>
                <m:r>
                  <m:rPr>
                    <m:sty m:val="p"/>
                  </m:rPr>
                  <w:rPr>
                    <w:rFonts w:ascii="Cambria Math" w:eastAsiaTheme="minorEastAsia" w:hAnsi="Cambria Math"/>
                  </w:rPr>
                  <w:br/>
                </m:r>
              </m:oMath>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19.95336 L</m:t>
                    </m:r>
                  </m:num>
                  <m:den>
                    <m:r>
                      <w:rPr>
                        <w:rFonts w:ascii="Cambria Math" w:eastAsiaTheme="minorEastAsia" w:hAnsi="Cambria Math"/>
                      </w:rPr>
                      <m:t>34.74 s</m:t>
                    </m:r>
                  </m:den>
                </m:f>
                <m:r>
                  <m:rPr>
                    <m:sty m:val="p"/>
                  </m:rPr>
                  <w:rPr>
                    <w:rFonts w:ascii="Cambria Math" w:eastAsiaTheme="minorEastAsia" w:hAnsi="Cambria Math"/>
                  </w:rPr>
                  <w:br/>
                </m:r>
              </m:oMath>
              <m:oMath>
                <m:r>
                  <w:rPr>
                    <w:rFonts w:ascii="Cambria Math" w:eastAsiaTheme="minorEastAsia" w:hAnsi="Cambria Math"/>
                  </w:rPr>
                  <m:t>Q=0.5743626943 L/s</m:t>
                </m:r>
              </m:oMath>
            </m:oMathPara>
          </w:p>
          <w:p w14:paraId="2562E423" w14:textId="7176421D" w:rsidR="006D7BD7" w:rsidRDefault="006D7BD7" w:rsidP="005758F5">
            <w:pPr>
              <w:pStyle w:val="styledefau"/>
              <w:spacing w:after="0"/>
              <w:ind w:left="0" w:firstLine="0"/>
              <w:jc w:val="left"/>
              <w:rPr>
                <w:rFonts w:eastAsiaTheme="minorEastAsia"/>
              </w:rPr>
            </w:pPr>
            <w:r>
              <w:rPr>
                <w:rFonts w:eastAsiaTheme="minorEastAsia"/>
              </w:rPr>
              <w:t>Atau</w:t>
            </w:r>
          </w:p>
          <w:p w14:paraId="3EA477FE" w14:textId="279FBCCE" w:rsidR="006D7BD7" w:rsidRPr="00DD4ADD"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 xml:space="preserve">Q= </m:t>
                </m:r>
                <m:r>
                  <m:rPr>
                    <m:sty m:val="p"/>
                  </m:rPr>
                  <w:rPr>
                    <w:rFonts w:ascii="Cambria Math" w:eastAsiaTheme="minorEastAsia" w:hAnsi="Cambria Math"/>
                  </w:rPr>
                  <m:t xml:space="preserve">2,067.70569948 </m:t>
                </m:r>
                <m:r>
                  <w:rPr>
                    <w:rFonts w:ascii="Cambria Math" w:eastAsiaTheme="minorEastAsia" w:hAnsi="Cambria Math"/>
                  </w:rPr>
                  <m:t>L/h</m:t>
                </m:r>
              </m:oMath>
            </m:oMathPara>
          </w:p>
          <w:p w14:paraId="3C5FED78" w14:textId="77777777" w:rsidR="006D7BD7" w:rsidRPr="006D7BD7" w:rsidRDefault="006D7BD7" w:rsidP="005758F5">
            <w:pPr>
              <w:pStyle w:val="styledefau"/>
              <w:spacing w:after="0"/>
              <w:ind w:left="0" w:firstLine="0"/>
              <w:jc w:val="left"/>
              <w:rPr>
                <w:rFonts w:eastAsiaTheme="minorEastAsia"/>
                <w:i/>
              </w:rPr>
            </w:pPr>
          </w:p>
          <w:p w14:paraId="5C36A152" w14:textId="4C55F4E1" w:rsidR="006D7BD7" w:rsidRPr="006D7BD7" w:rsidRDefault="006D7BD7" w:rsidP="005758F5">
            <w:pPr>
              <w:pStyle w:val="styledefau"/>
              <w:spacing w:after="0"/>
              <w:ind w:left="0" w:firstLine="0"/>
              <w:jc w:val="left"/>
              <w:rPr>
                <w:rFonts w:eastAsiaTheme="minorEastAsia"/>
              </w:rPr>
            </w:pPr>
          </w:p>
        </w:tc>
        <w:tc>
          <w:tcPr>
            <w:tcW w:w="936" w:type="dxa"/>
          </w:tcPr>
          <w:p w14:paraId="36D7B084" w14:textId="3EF68464" w:rsidR="0050189A" w:rsidRDefault="00DD4ADD" w:rsidP="005758F5">
            <w:pPr>
              <w:pStyle w:val="styledefau"/>
              <w:spacing w:after="0"/>
              <w:ind w:left="0" w:firstLine="0"/>
              <w:jc w:val="left"/>
            </w:pPr>
            <w:r>
              <w:rPr>
                <w:rFonts w:cs="Times New Roman"/>
              </w:rPr>
              <w:lastRenderedPageBreak/>
              <w:t>±</w:t>
            </w:r>
            <w:r>
              <w:t>34.74s</w:t>
            </w:r>
          </w:p>
        </w:tc>
      </w:tr>
    </w:tbl>
    <w:p w14:paraId="6174EBD5" w14:textId="1241CBD2"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3CF949BB" w14:textId="77777777" w:rsidR="0078450C" w:rsidRDefault="00DD4ADD" w:rsidP="0078450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ambil sampel air media dan menggunakan alat </w:t>
      </w:r>
      <w:r>
        <w:rPr>
          <w:rFonts w:ascii="Times New Roman" w:hAnsi="Times New Roman" w:cs="Times New Roman"/>
          <w:i/>
          <w:sz w:val="24"/>
          <w:szCs w:val="24"/>
          <w:lang w:val="en-ID"/>
        </w:rPr>
        <w:t>refractometer</w:t>
      </w:r>
      <w:r>
        <w:rPr>
          <w:rFonts w:ascii="Times New Roman" w:hAnsi="Times New Roman" w:cs="Times New Roman"/>
          <w:sz w:val="24"/>
          <w:szCs w:val="24"/>
          <w:lang w:val="en-ID"/>
        </w:rPr>
        <w:t xml:space="preserve"> untuk mencari nilai salinitas dari sampel air</w:t>
      </w:r>
      <w:r w:rsidR="0078450C">
        <w:rPr>
          <w:rFonts w:ascii="Times New Roman" w:hAnsi="Times New Roman" w:cs="Times New Roman"/>
          <w:sz w:val="24"/>
          <w:szCs w:val="24"/>
          <w:lang w:val="en-ID"/>
        </w:rPr>
        <w:t>.</w:t>
      </w:r>
    </w:p>
    <w:p w14:paraId="4ECB8886" w14:textId="3B34E611" w:rsidR="0078450C" w:rsidRDefault="0078450C" w:rsidP="0078450C">
      <w:pPr>
        <w:jc w:val="center"/>
        <w:rPr>
          <w:rFonts w:ascii="Times New Roman" w:hAnsi="Times New Roman" w:cs="Times New Roman"/>
          <w:sz w:val="24"/>
          <w:szCs w:val="24"/>
          <w:lang w:val="en-ID"/>
        </w:rPr>
      </w:pPr>
      <w:r>
        <w:rPr>
          <w:noProof/>
          <w:lang w:val="en-ID"/>
        </w:rPr>
        <w:drawing>
          <wp:inline distT="0" distB="0" distL="0" distR="0" wp14:anchorId="6B712808" wp14:editId="26FAA498">
            <wp:extent cx="4088921" cy="3065142"/>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092490" cy="3067818"/>
                    </a:xfrm>
                    <a:prstGeom prst="rect">
                      <a:avLst/>
                    </a:prstGeom>
                    <a:noFill/>
                    <a:ln>
                      <a:noFill/>
                    </a:ln>
                  </pic:spPr>
                </pic:pic>
              </a:graphicData>
            </a:graphic>
          </wp:inline>
        </w:drawing>
      </w:r>
    </w:p>
    <w:p w14:paraId="208D0542" w14:textId="4AABB18A" w:rsidR="0078450C" w:rsidRPr="00705A9D"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rsiapan alat uji dan sampel air.</w:t>
      </w:r>
    </w:p>
    <w:p w14:paraId="776AEA59" w14:textId="77777777" w:rsidR="0078450C" w:rsidRDefault="0078450C" w:rsidP="0078450C">
      <w:pPr>
        <w:jc w:val="center"/>
        <w:rPr>
          <w:rFonts w:ascii="Times New Roman" w:hAnsi="Times New Roman" w:cs="Times New Roman"/>
          <w:sz w:val="24"/>
          <w:szCs w:val="24"/>
          <w:lang w:val="en-ID"/>
        </w:rPr>
      </w:pPr>
    </w:p>
    <w:p w14:paraId="19B2F61D" w14:textId="77777777" w:rsidR="0078450C" w:rsidRDefault="0078450C" w:rsidP="0078450C">
      <w:pPr>
        <w:jc w:val="center"/>
        <w:rPr>
          <w:rFonts w:ascii="Times New Roman" w:hAnsi="Times New Roman" w:cs="Times New Roman"/>
          <w:noProof/>
          <w:sz w:val="24"/>
          <w:szCs w:val="24"/>
          <w:lang w:val="en-ID"/>
        </w:rPr>
      </w:pPr>
    </w:p>
    <w:p w14:paraId="3FCE7443" w14:textId="37C6C935" w:rsidR="0078450C" w:rsidRDefault="0078450C" w:rsidP="0078450C">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2B410F4C" wp14:editId="1A396514">
            <wp:extent cx="4304030" cy="2644328"/>
            <wp:effectExtent l="0" t="8255"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8041"/>
                    <a:stretch/>
                  </pic:blipFill>
                  <pic:spPr bwMode="auto">
                    <a:xfrm rot="5400000">
                      <a:off x="0" y="0"/>
                      <a:ext cx="4308016" cy="2646777"/>
                    </a:xfrm>
                    <a:prstGeom prst="rect">
                      <a:avLst/>
                    </a:prstGeom>
                    <a:noFill/>
                    <a:ln>
                      <a:noFill/>
                    </a:ln>
                    <a:extLst>
                      <a:ext uri="{53640926-AAD7-44D8-BBD7-CCE9431645EC}">
                        <a14:shadowObscured xmlns:a14="http://schemas.microsoft.com/office/drawing/2010/main"/>
                      </a:ext>
                    </a:extLst>
                  </pic:spPr>
                </pic:pic>
              </a:graphicData>
            </a:graphic>
          </wp:inline>
        </w:drawing>
      </w:r>
    </w:p>
    <w:p w14:paraId="6021DA6E" w14:textId="54EE4D2F" w:rsidR="0078450C" w:rsidRPr="0078450C"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salinitas air media.</w:t>
      </w:r>
    </w:p>
    <w:p w14:paraId="49767725" w14:textId="267D9A66" w:rsidR="00DD4ADD" w:rsidRPr="00AE2BAE" w:rsidRDefault="00DD4ADD" w:rsidP="00AE2BAE">
      <w:pPr>
        <w:pStyle w:val="styledefau"/>
        <w:ind w:firstLine="0"/>
        <w:jc w:val="center"/>
      </w:pPr>
      <w:r>
        <w:rPr>
          <w:b/>
        </w:rPr>
        <w:t>Tabel 3.</w:t>
      </w:r>
      <w:r w:rsidR="007F20B9">
        <w:rPr>
          <w:b/>
        </w:rPr>
        <w:t>20</w:t>
      </w:r>
      <w:r>
        <w:t xml:space="preserve"> </w:t>
      </w:r>
      <w:r w:rsidR="00AE2BAE">
        <w:t>Pengujian tingkat salinitas air media</w:t>
      </w:r>
    </w:p>
    <w:tbl>
      <w:tblPr>
        <w:tblStyle w:val="TableGrid"/>
        <w:tblW w:w="0" w:type="auto"/>
        <w:tblInd w:w="-147" w:type="dxa"/>
        <w:tblLook w:val="04A0" w:firstRow="1" w:lastRow="0" w:firstColumn="1" w:lastColumn="0" w:noHBand="0" w:noVBand="1"/>
      </w:tblPr>
      <w:tblGrid>
        <w:gridCol w:w="614"/>
        <w:gridCol w:w="2181"/>
        <w:gridCol w:w="2174"/>
        <w:gridCol w:w="2169"/>
        <w:gridCol w:w="936"/>
      </w:tblGrid>
      <w:tr w:rsidR="00DD4ADD" w14:paraId="7E87A323" w14:textId="77777777" w:rsidTr="00BB651D">
        <w:tc>
          <w:tcPr>
            <w:tcW w:w="617" w:type="dxa"/>
          </w:tcPr>
          <w:p w14:paraId="60C5A4B3" w14:textId="77777777" w:rsidR="00DD4ADD" w:rsidRDefault="00DD4ADD" w:rsidP="00BB651D">
            <w:pPr>
              <w:pStyle w:val="styledefau"/>
              <w:spacing w:after="0"/>
              <w:ind w:left="0" w:firstLine="0"/>
              <w:jc w:val="center"/>
            </w:pPr>
            <w:r>
              <w:t>No</w:t>
            </w:r>
          </w:p>
        </w:tc>
        <w:tc>
          <w:tcPr>
            <w:tcW w:w="2201" w:type="dxa"/>
          </w:tcPr>
          <w:p w14:paraId="194C5433" w14:textId="77777777" w:rsidR="00DD4ADD" w:rsidRDefault="00DD4ADD" w:rsidP="00BB651D">
            <w:pPr>
              <w:pStyle w:val="styledefau"/>
              <w:spacing w:after="0"/>
              <w:ind w:left="0" w:firstLine="0"/>
              <w:jc w:val="center"/>
            </w:pPr>
            <w:r>
              <w:t>Skenario</w:t>
            </w:r>
          </w:p>
        </w:tc>
        <w:tc>
          <w:tcPr>
            <w:tcW w:w="2201" w:type="dxa"/>
          </w:tcPr>
          <w:p w14:paraId="2046F4F5" w14:textId="77777777" w:rsidR="00DD4ADD" w:rsidRDefault="00DD4ADD" w:rsidP="00BB651D">
            <w:pPr>
              <w:pStyle w:val="styledefau"/>
              <w:spacing w:after="0"/>
              <w:ind w:left="0" w:firstLine="0"/>
              <w:jc w:val="center"/>
            </w:pPr>
            <w:r>
              <w:t>Hasil Yang Diharapkan</w:t>
            </w:r>
          </w:p>
        </w:tc>
        <w:tc>
          <w:tcPr>
            <w:tcW w:w="2201" w:type="dxa"/>
          </w:tcPr>
          <w:p w14:paraId="5D3018F8" w14:textId="77777777" w:rsidR="00DD4ADD" w:rsidRDefault="00DD4ADD" w:rsidP="00BB651D">
            <w:pPr>
              <w:pStyle w:val="styledefau"/>
              <w:spacing w:after="0"/>
              <w:ind w:left="0" w:firstLine="0"/>
              <w:jc w:val="center"/>
            </w:pPr>
            <w:r>
              <w:t>Hasil Pengujian</w:t>
            </w:r>
          </w:p>
        </w:tc>
        <w:tc>
          <w:tcPr>
            <w:tcW w:w="854" w:type="dxa"/>
          </w:tcPr>
          <w:p w14:paraId="193AC441" w14:textId="77777777" w:rsidR="00DD4ADD" w:rsidRDefault="00DD4ADD" w:rsidP="00BB651D">
            <w:pPr>
              <w:pStyle w:val="styledefau"/>
              <w:spacing w:after="0"/>
              <w:ind w:left="0" w:firstLine="0"/>
              <w:jc w:val="center"/>
            </w:pPr>
            <w:r>
              <w:t>Waktu Respon</w:t>
            </w:r>
          </w:p>
        </w:tc>
      </w:tr>
      <w:tr w:rsidR="00DD4ADD" w14:paraId="560C537A" w14:textId="77777777" w:rsidTr="00BB651D">
        <w:tc>
          <w:tcPr>
            <w:tcW w:w="617" w:type="dxa"/>
          </w:tcPr>
          <w:p w14:paraId="348A7864" w14:textId="77777777" w:rsidR="00DD4ADD" w:rsidRDefault="00DD4ADD" w:rsidP="00DD4ADD">
            <w:pPr>
              <w:pStyle w:val="styledefau"/>
              <w:numPr>
                <w:ilvl w:val="0"/>
                <w:numId w:val="65"/>
              </w:numPr>
              <w:spacing w:after="0"/>
              <w:jc w:val="left"/>
            </w:pPr>
          </w:p>
        </w:tc>
        <w:tc>
          <w:tcPr>
            <w:tcW w:w="2201" w:type="dxa"/>
          </w:tcPr>
          <w:p w14:paraId="3F3965C7" w14:textId="562B62C2" w:rsidR="00DD4ADD" w:rsidRPr="000610B6" w:rsidRDefault="000610B6" w:rsidP="00BB651D">
            <w:pPr>
              <w:pStyle w:val="styledefau"/>
              <w:spacing w:after="0"/>
              <w:ind w:left="0" w:firstLine="0"/>
              <w:jc w:val="left"/>
            </w:pPr>
            <w:r>
              <w:t xml:space="preserve">Menguji kadar salinitas air dengan menggunakan alat uji </w:t>
            </w:r>
            <w:r>
              <w:rPr>
                <w:i/>
              </w:rPr>
              <w:t>refractometer</w:t>
            </w:r>
          </w:p>
        </w:tc>
        <w:tc>
          <w:tcPr>
            <w:tcW w:w="2201" w:type="dxa"/>
          </w:tcPr>
          <w:p w14:paraId="180247C8" w14:textId="66532F2E" w:rsidR="00DD4ADD" w:rsidRDefault="000610B6" w:rsidP="00BB651D">
            <w:pPr>
              <w:pStyle w:val="styledefau"/>
              <w:spacing w:after="0"/>
              <w:ind w:left="0" w:firstLine="0"/>
              <w:jc w:val="left"/>
            </w:pPr>
            <w:r>
              <w:t>Air media memiliki besaran salinitas pada rentang 1.02</w:t>
            </w:r>
            <w:r w:rsidR="00EB79CF">
              <w:t>5</w:t>
            </w:r>
            <w:r>
              <w:t xml:space="preserve"> – 1.026</w:t>
            </w:r>
          </w:p>
        </w:tc>
        <w:tc>
          <w:tcPr>
            <w:tcW w:w="2201" w:type="dxa"/>
          </w:tcPr>
          <w:p w14:paraId="2A8877E2" w14:textId="6B9F4A90" w:rsidR="00DD4ADD" w:rsidRDefault="000610B6" w:rsidP="00BB651D">
            <w:pPr>
              <w:pStyle w:val="styledefau"/>
              <w:spacing w:after="0"/>
              <w:ind w:left="0" w:firstLine="0"/>
              <w:jc w:val="left"/>
            </w:pPr>
            <w:r>
              <w:t>Air media memiliki besaran salinitas sebesar 1</w:t>
            </w:r>
            <w:r w:rsidR="0078450C">
              <w:t>.02</w:t>
            </w:r>
            <w:r w:rsidR="00EB79CF">
              <w:t>6</w:t>
            </w:r>
          </w:p>
        </w:tc>
        <w:tc>
          <w:tcPr>
            <w:tcW w:w="854" w:type="dxa"/>
          </w:tcPr>
          <w:p w14:paraId="506BE3BB" w14:textId="77777777" w:rsidR="00DD4ADD" w:rsidRDefault="00DD4ADD" w:rsidP="00BB651D">
            <w:pPr>
              <w:pStyle w:val="styledefau"/>
              <w:spacing w:after="0"/>
              <w:ind w:left="0" w:firstLine="0"/>
              <w:jc w:val="left"/>
            </w:pPr>
            <w:r>
              <w:t>&lt;1s</w:t>
            </w:r>
          </w:p>
        </w:tc>
      </w:tr>
    </w:tbl>
    <w:p w14:paraId="36F3FE7B" w14:textId="77777777" w:rsidR="00DD4ADD" w:rsidRPr="00DD4ADD" w:rsidRDefault="00DD4ADD" w:rsidP="00DD4ADD">
      <w:pPr>
        <w:pStyle w:val="ListParagraph"/>
        <w:ind w:firstLine="720"/>
        <w:rPr>
          <w:rFonts w:ascii="Times New Roman" w:hAnsi="Times New Roman" w:cs="Times New Roman"/>
          <w:sz w:val="24"/>
          <w:szCs w:val="24"/>
          <w:lang w:val="en-ID"/>
        </w:rPr>
      </w:pPr>
    </w:p>
    <w:p w14:paraId="244B2F92" w14:textId="56F6ABA5" w:rsidR="009B5C7B"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kadar</w:t>
      </w:r>
      <w:r w:rsidR="009B5C7B">
        <w:rPr>
          <w:rFonts w:ascii="Times New Roman" w:hAnsi="Times New Roman" w:cs="Times New Roman"/>
          <w:sz w:val="24"/>
          <w:szCs w:val="24"/>
          <w:lang w:val="en-ID"/>
        </w:rPr>
        <w:t xml:space="preserve"> </w:t>
      </w:r>
      <w:r w:rsidR="00E53411">
        <w:rPr>
          <w:rFonts w:ascii="Times New Roman" w:hAnsi="Times New Roman" w:cs="Times New Roman"/>
          <w:sz w:val="24"/>
          <w:szCs w:val="24"/>
          <w:lang w:val="en-ID"/>
        </w:rPr>
        <w:t>elemen pembangun</w:t>
      </w:r>
      <w:r w:rsidR="000A15CC" w:rsidRPr="000A15CC">
        <w:rPr>
          <w:rFonts w:ascii="Times New Roman" w:hAnsi="Times New Roman" w:cs="Times New Roman"/>
          <w:sz w:val="24"/>
          <w:szCs w:val="24"/>
          <w:lang w:val="en-ID"/>
        </w:rPr>
        <w:t xml:space="preserve"> air media</w:t>
      </w:r>
    </w:p>
    <w:p w14:paraId="79BB5543" w14:textId="28BDAE7E" w:rsidR="00E53411" w:rsidRDefault="00E53411" w:rsidP="00E53411">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melalui metode uji titrasi dengan menggunakan produk </w:t>
      </w:r>
      <w:r>
        <w:rPr>
          <w:rFonts w:ascii="Times New Roman" w:hAnsi="Times New Roman" w:cs="Times New Roman"/>
          <w:i/>
          <w:sz w:val="24"/>
          <w:szCs w:val="24"/>
          <w:lang w:val="en-ID"/>
        </w:rPr>
        <w:t>test kit</w:t>
      </w:r>
      <w:r>
        <w:rPr>
          <w:rFonts w:ascii="Times New Roman" w:hAnsi="Times New Roman" w:cs="Times New Roman"/>
          <w:sz w:val="24"/>
          <w:szCs w:val="24"/>
          <w:lang w:val="en-ID"/>
        </w:rPr>
        <w:t xml:space="preserve"> salifert.</w:t>
      </w:r>
    </w:p>
    <w:p w14:paraId="0FDBD824" w14:textId="0E287B8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D336EF1" wp14:editId="7CE71F46">
            <wp:extent cx="5029200" cy="3769995"/>
            <wp:effectExtent l="952" t="0" r="953" b="952"/>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2F7EB5B" w14:textId="2F5F80ED"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alkalinitas air media</w:t>
      </w:r>
    </w:p>
    <w:p w14:paraId="7DE1C85B" w14:textId="160DD4B2" w:rsidR="00E53411" w:rsidRPr="00E53411" w:rsidRDefault="00E53411" w:rsidP="00E53411">
      <w:pPr>
        <w:ind w:left="360"/>
        <w:jc w:val="center"/>
        <w:rPr>
          <w:rFonts w:ascii="Times New Roman" w:hAnsi="Times New Roman" w:cs="Times New Roman"/>
          <w:sz w:val="24"/>
          <w:szCs w:val="24"/>
          <w:lang w:val="en-ID"/>
        </w:rPr>
      </w:pPr>
      <w:r>
        <w:rPr>
          <w:noProof/>
          <w:lang w:val="en-ID"/>
        </w:rPr>
        <w:lastRenderedPageBreak/>
        <w:drawing>
          <wp:inline distT="0" distB="0" distL="0" distR="0" wp14:anchorId="63A09925" wp14:editId="2A78BC4E">
            <wp:extent cx="5029200" cy="3769995"/>
            <wp:effectExtent l="952" t="0" r="953" b="95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DC29B0B" w14:textId="785F11EB"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kalsium air media</w:t>
      </w:r>
    </w:p>
    <w:p w14:paraId="723F5EBA" w14:textId="3F74D45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3679E81" wp14:editId="53B6AF58">
            <wp:extent cx="5029200" cy="3769995"/>
            <wp:effectExtent l="952" t="0" r="953" b="952"/>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0EB1DCBF" w14:textId="77777777" w:rsidR="007F20B9" w:rsidRDefault="00E53411" w:rsidP="007F20B9">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magnesium air media</w:t>
      </w:r>
    </w:p>
    <w:p w14:paraId="7C5909C1" w14:textId="363BF710" w:rsidR="007F20B9" w:rsidRPr="00AE2BAE" w:rsidRDefault="007F20B9" w:rsidP="007F20B9">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13"/>
        <w:gridCol w:w="2181"/>
        <w:gridCol w:w="2174"/>
        <w:gridCol w:w="2170"/>
        <w:gridCol w:w="936"/>
      </w:tblGrid>
      <w:tr w:rsidR="007F20B9" w14:paraId="1B9F7489" w14:textId="77777777" w:rsidTr="00EB3F9D">
        <w:tc>
          <w:tcPr>
            <w:tcW w:w="613" w:type="dxa"/>
          </w:tcPr>
          <w:p w14:paraId="7ED83C8D" w14:textId="77777777" w:rsidR="007F20B9" w:rsidRDefault="007F20B9" w:rsidP="00EB3F9D">
            <w:pPr>
              <w:pStyle w:val="styledefau"/>
              <w:spacing w:after="0"/>
              <w:ind w:left="0" w:firstLine="0"/>
              <w:jc w:val="center"/>
            </w:pPr>
            <w:r>
              <w:t>No</w:t>
            </w:r>
          </w:p>
        </w:tc>
        <w:tc>
          <w:tcPr>
            <w:tcW w:w="2181" w:type="dxa"/>
          </w:tcPr>
          <w:p w14:paraId="4897EEC6" w14:textId="77777777" w:rsidR="007F20B9" w:rsidRDefault="007F20B9" w:rsidP="00EB3F9D">
            <w:pPr>
              <w:pStyle w:val="styledefau"/>
              <w:spacing w:after="0"/>
              <w:ind w:left="0" w:firstLine="0"/>
              <w:jc w:val="center"/>
            </w:pPr>
            <w:r>
              <w:t>Skenario</w:t>
            </w:r>
          </w:p>
        </w:tc>
        <w:tc>
          <w:tcPr>
            <w:tcW w:w="2174" w:type="dxa"/>
          </w:tcPr>
          <w:p w14:paraId="07AFFE05" w14:textId="77777777" w:rsidR="007F20B9" w:rsidRDefault="007F20B9" w:rsidP="00EB3F9D">
            <w:pPr>
              <w:pStyle w:val="styledefau"/>
              <w:spacing w:after="0"/>
              <w:ind w:left="0" w:firstLine="0"/>
              <w:jc w:val="center"/>
            </w:pPr>
            <w:r>
              <w:t>Hasil Yang Diharapkan</w:t>
            </w:r>
          </w:p>
        </w:tc>
        <w:tc>
          <w:tcPr>
            <w:tcW w:w="2170" w:type="dxa"/>
          </w:tcPr>
          <w:p w14:paraId="05B0C25D" w14:textId="77777777" w:rsidR="007F20B9" w:rsidRDefault="007F20B9" w:rsidP="00EB3F9D">
            <w:pPr>
              <w:pStyle w:val="styledefau"/>
              <w:spacing w:after="0"/>
              <w:ind w:left="0" w:firstLine="0"/>
              <w:jc w:val="center"/>
            </w:pPr>
            <w:r>
              <w:t>Hasil Pengujian</w:t>
            </w:r>
          </w:p>
        </w:tc>
        <w:tc>
          <w:tcPr>
            <w:tcW w:w="936" w:type="dxa"/>
          </w:tcPr>
          <w:p w14:paraId="691D1444" w14:textId="77777777" w:rsidR="007F20B9" w:rsidRDefault="007F20B9" w:rsidP="00EB3F9D">
            <w:pPr>
              <w:pStyle w:val="styledefau"/>
              <w:spacing w:after="0"/>
              <w:ind w:left="0" w:firstLine="0"/>
              <w:jc w:val="center"/>
            </w:pPr>
            <w:r>
              <w:t>Waktu Respon</w:t>
            </w:r>
          </w:p>
        </w:tc>
      </w:tr>
      <w:tr w:rsidR="007F20B9" w14:paraId="22823222" w14:textId="77777777" w:rsidTr="00EB3F9D">
        <w:tc>
          <w:tcPr>
            <w:tcW w:w="613" w:type="dxa"/>
          </w:tcPr>
          <w:p w14:paraId="4F465A99" w14:textId="77777777" w:rsidR="007F20B9" w:rsidRDefault="007F20B9" w:rsidP="007F20B9">
            <w:pPr>
              <w:pStyle w:val="styledefau"/>
              <w:numPr>
                <w:ilvl w:val="0"/>
                <w:numId w:val="73"/>
              </w:numPr>
              <w:spacing w:after="0"/>
              <w:jc w:val="left"/>
            </w:pPr>
          </w:p>
        </w:tc>
        <w:tc>
          <w:tcPr>
            <w:tcW w:w="2181" w:type="dxa"/>
          </w:tcPr>
          <w:p w14:paraId="590E8D93" w14:textId="77777777" w:rsidR="007F20B9" w:rsidRPr="000610B6" w:rsidRDefault="007F20B9" w:rsidP="00EB3F9D">
            <w:pPr>
              <w:pStyle w:val="styledefau"/>
              <w:spacing w:after="0"/>
              <w:ind w:left="0" w:firstLine="0"/>
              <w:jc w:val="left"/>
            </w:pPr>
            <w:r>
              <w:t xml:space="preserve">Menguji kadar alkalinitas air dengan menggunakan alat uji titrasi </w:t>
            </w:r>
          </w:p>
        </w:tc>
        <w:tc>
          <w:tcPr>
            <w:tcW w:w="2174" w:type="dxa"/>
          </w:tcPr>
          <w:p w14:paraId="1E5A331F" w14:textId="77777777" w:rsidR="007F20B9" w:rsidRDefault="007F20B9" w:rsidP="00EB3F9D">
            <w:pPr>
              <w:pStyle w:val="styledefau"/>
              <w:spacing w:after="0"/>
              <w:ind w:left="0" w:firstLine="0"/>
              <w:jc w:val="left"/>
            </w:pPr>
            <w:r>
              <w:t>Air media memiliki besaran alkalinitas pada rentang 7.8DKh – 8.5DKh</w:t>
            </w:r>
          </w:p>
        </w:tc>
        <w:tc>
          <w:tcPr>
            <w:tcW w:w="2170" w:type="dxa"/>
          </w:tcPr>
          <w:p w14:paraId="0567E343" w14:textId="77777777" w:rsidR="007F20B9" w:rsidRDefault="007F20B9" w:rsidP="00EB3F9D">
            <w:pPr>
              <w:pStyle w:val="styledefau"/>
              <w:spacing w:after="0"/>
              <w:ind w:left="0" w:firstLine="0"/>
              <w:jc w:val="left"/>
            </w:pPr>
            <w:r>
              <w:t>Bacaan besaran alkalinitas sebesar 8.3DKh</w:t>
            </w:r>
          </w:p>
        </w:tc>
        <w:tc>
          <w:tcPr>
            <w:tcW w:w="936" w:type="dxa"/>
          </w:tcPr>
          <w:p w14:paraId="7D864140" w14:textId="77777777" w:rsidR="007F20B9" w:rsidRDefault="007F20B9" w:rsidP="00EB3F9D">
            <w:pPr>
              <w:pStyle w:val="styledefau"/>
              <w:spacing w:after="0"/>
              <w:ind w:left="0" w:firstLine="0"/>
              <w:jc w:val="left"/>
            </w:pPr>
            <w:r>
              <w:t>&lt;1s</w:t>
            </w:r>
          </w:p>
        </w:tc>
      </w:tr>
      <w:tr w:rsidR="007F20B9" w14:paraId="2481CEB2" w14:textId="77777777" w:rsidTr="00EB3F9D">
        <w:tc>
          <w:tcPr>
            <w:tcW w:w="613" w:type="dxa"/>
          </w:tcPr>
          <w:p w14:paraId="77C9FBD2" w14:textId="77777777" w:rsidR="007F20B9" w:rsidRDefault="007F20B9" w:rsidP="007F20B9">
            <w:pPr>
              <w:pStyle w:val="styledefau"/>
              <w:numPr>
                <w:ilvl w:val="0"/>
                <w:numId w:val="73"/>
              </w:numPr>
              <w:spacing w:after="0"/>
              <w:jc w:val="left"/>
            </w:pPr>
          </w:p>
        </w:tc>
        <w:tc>
          <w:tcPr>
            <w:tcW w:w="2181" w:type="dxa"/>
          </w:tcPr>
          <w:p w14:paraId="1ACE8D58" w14:textId="77777777" w:rsidR="007F20B9" w:rsidRDefault="007F20B9" w:rsidP="00EB3F9D">
            <w:pPr>
              <w:pStyle w:val="styledefau"/>
              <w:spacing w:after="0"/>
              <w:ind w:left="0" w:firstLine="0"/>
              <w:jc w:val="left"/>
            </w:pPr>
            <w:r>
              <w:t xml:space="preserve">Menguji kadar kalsium air dengan menggunakan alat uji titrasi </w:t>
            </w:r>
          </w:p>
        </w:tc>
        <w:tc>
          <w:tcPr>
            <w:tcW w:w="2174" w:type="dxa"/>
          </w:tcPr>
          <w:p w14:paraId="01112BBC" w14:textId="77777777" w:rsidR="007F20B9" w:rsidRDefault="007F20B9" w:rsidP="00EB3F9D">
            <w:pPr>
              <w:pStyle w:val="styledefau"/>
              <w:spacing w:after="0"/>
              <w:ind w:left="0" w:firstLine="0"/>
              <w:jc w:val="left"/>
            </w:pPr>
            <w:r>
              <w:t>Air media memiliki besaran alkalinitas pada rentang 400ppm – 450ppm</w:t>
            </w:r>
          </w:p>
        </w:tc>
        <w:tc>
          <w:tcPr>
            <w:tcW w:w="2170" w:type="dxa"/>
          </w:tcPr>
          <w:p w14:paraId="0AC778B5" w14:textId="77777777" w:rsidR="007F20B9" w:rsidRDefault="007F20B9" w:rsidP="00EB3F9D">
            <w:pPr>
              <w:pStyle w:val="styledefau"/>
              <w:spacing w:after="0"/>
              <w:ind w:left="0" w:firstLine="0"/>
              <w:jc w:val="left"/>
            </w:pPr>
            <w:r>
              <w:t>Bacaan besaran kalsium sebesar 420ppm</w:t>
            </w:r>
          </w:p>
        </w:tc>
        <w:tc>
          <w:tcPr>
            <w:tcW w:w="936" w:type="dxa"/>
          </w:tcPr>
          <w:p w14:paraId="216E6E15" w14:textId="77777777" w:rsidR="007F20B9" w:rsidRDefault="007F20B9" w:rsidP="00EB3F9D">
            <w:pPr>
              <w:pStyle w:val="styledefau"/>
              <w:spacing w:after="0"/>
              <w:ind w:left="0" w:firstLine="0"/>
              <w:jc w:val="left"/>
            </w:pPr>
            <w:r>
              <w:t>&lt;1s</w:t>
            </w:r>
          </w:p>
        </w:tc>
      </w:tr>
      <w:tr w:rsidR="007F20B9" w14:paraId="304D895E" w14:textId="77777777" w:rsidTr="00EB3F9D">
        <w:tc>
          <w:tcPr>
            <w:tcW w:w="613" w:type="dxa"/>
          </w:tcPr>
          <w:p w14:paraId="22E34132" w14:textId="77777777" w:rsidR="007F20B9" w:rsidRDefault="007F20B9" w:rsidP="007F20B9">
            <w:pPr>
              <w:pStyle w:val="styledefau"/>
              <w:numPr>
                <w:ilvl w:val="0"/>
                <w:numId w:val="73"/>
              </w:numPr>
              <w:spacing w:after="0"/>
              <w:jc w:val="left"/>
            </w:pPr>
          </w:p>
        </w:tc>
        <w:tc>
          <w:tcPr>
            <w:tcW w:w="2181" w:type="dxa"/>
          </w:tcPr>
          <w:p w14:paraId="0348D1AE" w14:textId="77777777" w:rsidR="007F20B9" w:rsidRDefault="007F20B9" w:rsidP="00EB3F9D">
            <w:pPr>
              <w:pStyle w:val="styledefau"/>
              <w:spacing w:after="0"/>
              <w:ind w:left="0" w:firstLine="0"/>
              <w:jc w:val="left"/>
            </w:pPr>
            <w:r>
              <w:t xml:space="preserve">Menguji kadar magnesium air dengan menggunakan alat uji titrasi </w:t>
            </w:r>
          </w:p>
        </w:tc>
        <w:tc>
          <w:tcPr>
            <w:tcW w:w="2174" w:type="dxa"/>
          </w:tcPr>
          <w:p w14:paraId="1BA0A604" w14:textId="276D6113" w:rsidR="007F20B9" w:rsidRDefault="007F20B9" w:rsidP="00EB3F9D">
            <w:pPr>
              <w:pStyle w:val="styledefau"/>
              <w:spacing w:after="0"/>
              <w:ind w:left="0" w:firstLine="0"/>
              <w:jc w:val="left"/>
            </w:pPr>
            <w:r>
              <w:t xml:space="preserve">Air media memiliki besaran magnesium </w:t>
            </w:r>
            <w:r w:rsidR="00594AB6">
              <w:t>mendekati batas natural 1300ppm</w:t>
            </w:r>
          </w:p>
        </w:tc>
        <w:tc>
          <w:tcPr>
            <w:tcW w:w="2170" w:type="dxa"/>
          </w:tcPr>
          <w:p w14:paraId="7D0DA036" w14:textId="77777777" w:rsidR="007F20B9" w:rsidRDefault="007F20B9" w:rsidP="00EB3F9D">
            <w:pPr>
              <w:pStyle w:val="styledefau"/>
              <w:spacing w:after="0"/>
              <w:ind w:left="0" w:firstLine="0"/>
              <w:jc w:val="left"/>
            </w:pPr>
            <w:r>
              <w:t>Bacaan besaran magnesium air media sebesar 1050ppm</w:t>
            </w:r>
          </w:p>
        </w:tc>
        <w:tc>
          <w:tcPr>
            <w:tcW w:w="936" w:type="dxa"/>
          </w:tcPr>
          <w:p w14:paraId="0EC82C06" w14:textId="77777777" w:rsidR="007F20B9" w:rsidRDefault="007F20B9" w:rsidP="00EB3F9D">
            <w:pPr>
              <w:pStyle w:val="styledefau"/>
              <w:spacing w:after="0"/>
              <w:ind w:left="0" w:firstLine="0"/>
              <w:jc w:val="left"/>
            </w:pPr>
            <w:r>
              <w:t>&lt;1s</w:t>
            </w:r>
          </w:p>
        </w:tc>
      </w:tr>
    </w:tbl>
    <w:p w14:paraId="299BB4EA" w14:textId="77777777" w:rsidR="007F20B9" w:rsidRDefault="007F20B9" w:rsidP="007F20B9">
      <w:pPr>
        <w:spacing w:after="0" w:line="240" w:lineRule="auto"/>
        <w:rPr>
          <w:rFonts w:ascii="Times New Roman" w:hAnsi="Times New Roman" w:cs="Times New Roman"/>
          <w:sz w:val="24"/>
          <w:szCs w:val="24"/>
          <w:lang w:val="en-ID"/>
        </w:rPr>
      </w:pPr>
    </w:p>
    <w:p w14:paraId="55783FB6" w14:textId="1B3B0BD6" w:rsidR="007F20B9" w:rsidRDefault="007F20B9" w:rsidP="007F20B9">
      <w:pPr>
        <w:pStyle w:val="Heading2"/>
        <w:numPr>
          <w:ilvl w:val="0"/>
          <w:numId w:val="39"/>
        </w:numPr>
      </w:pPr>
      <w:r>
        <w:rPr>
          <w:lang w:val="en-ID"/>
        </w:rPr>
        <w:t xml:space="preserve">Evaluasi </w:t>
      </w:r>
      <w:r w:rsidR="00594AB6">
        <w:rPr>
          <w:lang w:val="en-ID"/>
        </w:rPr>
        <w:t>S</w:t>
      </w:r>
      <w:r>
        <w:rPr>
          <w:lang w:val="en-ID"/>
        </w:rPr>
        <w:t>istem</w:t>
      </w:r>
    </w:p>
    <w:p w14:paraId="5EF51235" w14:textId="293B34F8" w:rsidR="007F20B9" w:rsidRDefault="007F20B9" w:rsidP="007F20B9">
      <w:pPr>
        <w:pStyle w:val="ListParagraph"/>
        <w:rPr>
          <w:rFonts w:ascii="Times New Roman" w:hAnsi="Times New Roman" w:cs="Times New Roman"/>
          <w:sz w:val="24"/>
          <w:szCs w:val="24"/>
          <w:lang w:val="en-ID"/>
        </w:rPr>
      </w:pPr>
      <w:r w:rsidRPr="007F20B9">
        <w:rPr>
          <w:rFonts w:ascii="Times New Roman" w:hAnsi="Times New Roman" w:cs="Times New Roman"/>
          <w:sz w:val="24"/>
          <w:szCs w:val="24"/>
          <w:lang w:val="en-ID"/>
        </w:rPr>
        <w:t xml:space="preserve">Pada tahap ini produk prototipe yang sudah diujikan akan dievaluasi hasil ujinya apakah menemui batas batas masalah </w:t>
      </w:r>
      <w:r w:rsidR="00EB3F9D">
        <w:rPr>
          <w:rFonts w:ascii="Times New Roman" w:hAnsi="Times New Roman" w:cs="Times New Roman"/>
          <w:sz w:val="24"/>
          <w:szCs w:val="24"/>
          <w:lang w:val="en-ID"/>
        </w:rPr>
        <w:t>penelitian.</w:t>
      </w:r>
    </w:p>
    <w:p w14:paraId="3EC1A496" w14:textId="77777777" w:rsidR="00EB3F9D" w:rsidRDefault="00EB3F9D" w:rsidP="00EB3F9D">
      <w:pPr>
        <w:pStyle w:val="ListParagraph"/>
        <w:numPr>
          <w:ilvl w:val="0"/>
          <w:numId w:val="77"/>
        </w:numPr>
        <w:rPr>
          <w:rFonts w:ascii="Times New Roman" w:hAnsi="Times New Roman" w:cs="Times New Roman"/>
          <w:sz w:val="24"/>
          <w:szCs w:val="24"/>
          <w:lang w:val="en-ID"/>
        </w:rPr>
      </w:pPr>
      <w:r>
        <w:rPr>
          <w:rFonts w:ascii="Times New Roman" w:hAnsi="Times New Roman" w:cs="Times New Roman"/>
          <w:sz w:val="24"/>
          <w:szCs w:val="24"/>
          <w:lang w:val="en-ID"/>
        </w:rPr>
        <w:t>Evaluasi prototipe</w:t>
      </w:r>
    </w:p>
    <w:p w14:paraId="36CDF2EF" w14:textId="77777777" w:rsidR="00EB3F9D" w:rsidRPr="00AE2BAE" w:rsidRDefault="00EB3F9D" w:rsidP="00EB3F9D">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03"/>
        <w:gridCol w:w="2131"/>
        <w:gridCol w:w="2269"/>
        <w:gridCol w:w="2121"/>
        <w:gridCol w:w="950"/>
      </w:tblGrid>
      <w:tr w:rsidR="001B16AA" w14:paraId="5DC779C7" w14:textId="77777777" w:rsidTr="00EB3F9D">
        <w:tc>
          <w:tcPr>
            <w:tcW w:w="613" w:type="dxa"/>
          </w:tcPr>
          <w:p w14:paraId="15ED9B8F" w14:textId="77777777" w:rsidR="00EB3F9D" w:rsidRDefault="00EB3F9D" w:rsidP="00EB3F9D">
            <w:pPr>
              <w:pStyle w:val="styledefau"/>
              <w:spacing w:after="0"/>
              <w:ind w:left="0" w:firstLine="0"/>
              <w:jc w:val="center"/>
            </w:pPr>
            <w:r>
              <w:t>No</w:t>
            </w:r>
          </w:p>
        </w:tc>
        <w:tc>
          <w:tcPr>
            <w:tcW w:w="2181" w:type="dxa"/>
          </w:tcPr>
          <w:p w14:paraId="57758388" w14:textId="7A57B0BA" w:rsidR="00EB3F9D" w:rsidRDefault="00EB3F9D" w:rsidP="00EB3F9D">
            <w:pPr>
              <w:pStyle w:val="styledefau"/>
              <w:spacing w:after="0"/>
              <w:ind w:left="0" w:firstLine="0"/>
              <w:jc w:val="center"/>
            </w:pPr>
            <w:r>
              <w:t>Pengujian</w:t>
            </w:r>
          </w:p>
        </w:tc>
        <w:tc>
          <w:tcPr>
            <w:tcW w:w="2174" w:type="dxa"/>
          </w:tcPr>
          <w:p w14:paraId="5243D64A" w14:textId="77777777" w:rsidR="00EB3F9D" w:rsidRDefault="00EB3F9D" w:rsidP="00EB3F9D">
            <w:pPr>
              <w:pStyle w:val="styledefau"/>
              <w:spacing w:after="0"/>
              <w:ind w:left="0" w:firstLine="0"/>
              <w:jc w:val="center"/>
            </w:pPr>
            <w:r>
              <w:t>Hasil Yang Diharapkan</w:t>
            </w:r>
          </w:p>
        </w:tc>
        <w:tc>
          <w:tcPr>
            <w:tcW w:w="2170" w:type="dxa"/>
          </w:tcPr>
          <w:p w14:paraId="0F80C594" w14:textId="77777777" w:rsidR="00EB3F9D" w:rsidRDefault="00EB3F9D" w:rsidP="00EB3F9D">
            <w:pPr>
              <w:pStyle w:val="styledefau"/>
              <w:spacing w:after="0"/>
              <w:ind w:left="0" w:firstLine="0"/>
              <w:jc w:val="center"/>
            </w:pPr>
            <w:r>
              <w:t>Hasil Pengujian</w:t>
            </w:r>
          </w:p>
        </w:tc>
        <w:tc>
          <w:tcPr>
            <w:tcW w:w="936" w:type="dxa"/>
          </w:tcPr>
          <w:p w14:paraId="5A28796F" w14:textId="3A9ABEA6" w:rsidR="00EB3F9D" w:rsidRDefault="00EB3F9D" w:rsidP="00EB3F9D">
            <w:pPr>
              <w:pStyle w:val="styledefau"/>
              <w:spacing w:after="0"/>
              <w:ind w:left="0" w:firstLine="0"/>
              <w:jc w:val="center"/>
            </w:pPr>
            <w:r>
              <w:t>Deviasi</w:t>
            </w:r>
          </w:p>
        </w:tc>
      </w:tr>
      <w:tr w:rsidR="001B16AA" w14:paraId="5BA9F100" w14:textId="77777777" w:rsidTr="00EB3F9D">
        <w:tc>
          <w:tcPr>
            <w:tcW w:w="613" w:type="dxa"/>
          </w:tcPr>
          <w:p w14:paraId="4897BB0F" w14:textId="77777777" w:rsidR="00EB3F9D" w:rsidRDefault="00EB3F9D" w:rsidP="00EB3F9D">
            <w:pPr>
              <w:pStyle w:val="styledefau"/>
              <w:numPr>
                <w:ilvl w:val="0"/>
                <w:numId w:val="78"/>
              </w:numPr>
              <w:spacing w:after="0"/>
              <w:jc w:val="left"/>
            </w:pPr>
          </w:p>
        </w:tc>
        <w:tc>
          <w:tcPr>
            <w:tcW w:w="2181" w:type="dxa"/>
          </w:tcPr>
          <w:p w14:paraId="3105ECF2" w14:textId="77777777"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 xml:space="preserve">Pengujian fungsionalitas aplikasi </w:t>
            </w:r>
            <w:r w:rsidRPr="00EB3F9D">
              <w:rPr>
                <w:rFonts w:ascii="Times New Roman" w:hAnsi="Times New Roman" w:cs="Times New Roman"/>
                <w:i/>
                <w:sz w:val="24"/>
                <w:szCs w:val="24"/>
                <w:lang w:val="en-ID"/>
              </w:rPr>
              <w:t>android</w:t>
            </w:r>
            <w:r w:rsidRPr="00EB3F9D">
              <w:rPr>
                <w:rFonts w:ascii="Times New Roman" w:hAnsi="Times New Roman" w:cs="Times New Roman"/>
                <w:sz w:val="24"/>
                <w:szCs w:val="24"/>
                <w:lang w:val="en-ID"/>
              </w:rPr>
              <w:t>.</w:t>
            </w:r>
          </w:p>
          <w:p w14:paraId="7FEFFA46" w14:textId="15F9F3AD" w:rsidR="00EB3F9D" w:rsidRPr="000610B6" w:rsidRDefault="00EB3F9D" w:rsidP="00EB3F9D">
            <w:pPr>
              <w:pStyle w:val="styledefau"/>
              <w:spacing w:after="0"/>
              <w:ind w:left="0" w:firstLine="0"/>
              <w:jc w:val="left"/>
            </w:pPr>
          </w:p>
        </w:tc>
        <w:tc>
          <w:tcPr>
            <w:tcW w:w="2174" w:type="dxa"/>
          </w:tcPr>
          <w:p w14:paraId="346148BD" w14:textId="3A91CCE7" w:rsidR="00EB3F9D" w:rsidRDefault="00EB3F9D" w:rsidP="00EB3F9D">
            <w:pPr>
              <w:pStyle w:val="styledefau"/>
              <w:spacing w:after="0"/>
              <w:ind w:left="0" w:firstLine="0"/>
              <w:jc w:val="left"/>
            </w:pPr>
            <w:r>
              <w:t xml:space="preserve">Semua fungsi dari aplikasi </w:t>
            </w:r>
            <w:r w:rsidRPr="00EB3F9D">
              <w:rPr>
                <w:i/>
              </w:rPr>
              <w:t>android</w:t>
            </w:r>
            <w:r>
              <w:t xml:space="preserve"> </w:t>
            </w:r>
            <w:r w:rsidR="00D761CE">
              <w:t>berfungsi dengan semestinya</w:t>
            </w:r>
          </w:p>
        </w:tc>
        <w:tc>
          <w:tcPr>
            <w:tcW w:w="2170" w:type="dxa"/>
          </w:tcPr>
          <w:p w14:paraId="13305780" w14:textId="3E868B90" w:rsidR="00EB3F9D" w:rsidRPr="00EB3F9D" w:rsidRDefault="00EB3F9D" w:rsidP="00EB3F9D">
            <w:pPr>
              <w:pStyle w:val="styledefau"/>
              <w:spacing w:after="0"/>
              <w:ind w:left="0" w:firstLine="0"/>
              <w:jc w:val="left"/>
            </w:pPr>
            <w:r>
              <w:t xml:space="preserve">Aplikasi </w:t>
            </w:r>
            <w:r>
              <w:rPr>
                <w:i/>
              </w:rPr>
              <w:t xml:space="preserve">android </w:t>
            </w:r>
            <w:r w:rsidR="00D761CE">
              <w:t>berfungsi dengan semestinya dengan apa yang telah di rancang</w:t>
            </w:r>
          </w:p>
        </w:tc>
        <w:tc>
          <w:tcPr>
            <w:tcW w:w="936" w:type="dxa"/>
          </w:tcPr>
          <w:p w14:paraId="40997F00" w14:textId="2D320FB4" w:rsidR="00EB3F9D" w:rsidRDefault="00EB3F9D" w:rsidP="00EB3F9D">
            <w:pPr>
              <w:pStyle w:val="styledefau"/>
              <w:spacing w:after="0"/>
              <w:ind w:left="0" w:firstLine="0"/>
              <w:jc w:val="left"/>
            </w:pPr>
            <w:r>
              <w:t>0</w:t>
            </w:r>
          </w:p>
        </w:tc>
      </w:tr>
      <w:tr w:rsidR="001B16AA" w14:paraId="560A0B2C" w14:textId="77777777" w:rsidTr="00EB3F9D">
        <w:tc>
          <w:tcPr>
            <w:tcW w:w="613" w:type="dxa"/>
          </w:tcPr>
          <w:p w14:paraId="570411C4" w14:textId="77777777" w:rsidR="00EB3F9D" w:rsidRDefault="00EB3F9D" w:rsidP="00EB3F9D">
            <w:pPr>
              <w:pStyle w:val="styledefau"/>
              <w:numPr>
                <w:ilvl w:val="0"/>
                <w:numId w:val="78"/>
              </w:numPr>
              <w:spacing w:after="0"/>
              <w:jc w:val="left"/>
            </w:pPr>
          </w:p>
        </w:tc>
        <w:tc>
          <w:tcPr>
            <w:tcW w:w="2181" w:type="dxa"/>
          </w:tcPr>
          <w:p w14:paraId="449ACE07" w14:textId="3CD31731"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Pengujian</w:t>
            </w:r>
            <w:r>
              <w:rPr>
                <w:rFonts w:ascii="Times New Roman" w:hAnsi="Times New Roman" w:cs="Times New Roman"/>
                <w:sz w:val="24"/>
                <w:szCs w:val="24"/>
                <w:lang w:val="en-ID"/>
              </w:rPr>
              <w:t xml:space="preserve"> </w:t>
            </w:r>
            <w:r w:rsidRPr="00EB3F9D">
              <w:rPr>
                <w:rFonts w:ascii="Times New Roman" w:hAnsi="Times New Roman" w:cs="Times New Roman"/>
                <w:sz w:val="24"/>
                <w:szCs w:val="24"/>
                <w:lang w:val="en-ID"/>
              </w:rPr>
              <w:t xml:space="preserve">konektivitas </w:t>
            </w:r>
            <w:r w:rsidRPr="00EB3F9D">
              <w:rPr>
                <w:rFonts w:ascii="Times New Roman" w:hAnsi="Times New Roman" w:cs="Times New Roman"/>
                <w:i/>
                <w:sz w:val="24"/>
                <w:szCs w:val="24"/>
                <w:lang w:val="en-ID"/>
              </w:rPr>
              <w:t>network endpoint controller slave</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NodeMCU ESP8266EX </w:t>
            </w:r>
          </w:p>
          <w:p w14:paraId="522A6F7B" w14:textId="0D23BE3C" w:rsidR="00EB3F9D" w:rsidRPr="00EB3F9D" w:rsidRDefault="00EB3F9D" w:rsidP="00EB3F9D">
            <w:pPr>
              <w:rPr>
                <w:rFonts w:ascii="Times New Roman" w:hAnsi="Times New Roman" w:cs="Times New Roman"/>
                <w:sz w:val="24"/>
                <w:szCs w:val="24"/>
                <w:lang w:val="en-ID"/>
              </w:rPr>
            </w:pPr>
          </w:p>
        </w:tc>
        <w:tc>
          <w:tcPr>
            <w:tcW w:w="2174" w:type="dxa"/>
          </w:tcPr>
          <w:p w14:paraId="4103B560" w14:textId="19716162" w:rsidR="00EB3F9D" w:rsidRPr="00EB3F9D" w:rsidRDefault="00EB3F9D" w:rsidP="00EB3F9D">
            <w:pPr>
              <w:pStyle w:val="styledefau"/>
              <w:spacing w:after="0"/>
              <w:ind w:left="0" w:firstLine="0"/>
              <w:jc w:val="left"/>
              <w:rPr>
                <w:i/>
              </w:rPr>
            </w:pPr>
            <w:r>
              <w:t>Semua fungsi dalam program tertanam Node MCU berjalan baik sesuai rancangan</w:t>
            </w:r>
          </w:p>
        </w:tc>
        <w:tc>
          <w:tcPr>
            <w:tcW w:w="2170" w:type="dxa"/>
          </w:tcPr>
          <w:p w14:paraId="4651E8BC" w14:textId="62513E2B" w:rsidR="00EB3F9D" w:rsidRPr="00EB3F9D" w:rsidRDefault="00EB3F9D" w:rsidP="00EB3F9D">
            <w:pPr>
              <w:pStyle w:val="styledefau"/>
              <w:spacing w:after="0"/>
              <w:ind w:left="0" w:firstLine="0"/>
              <w:jc w:val="left"/>
            </w:pPr>
            <w:r>
              <w:t xml:space="preserve">Program tertanam mampu menjalankan fungsi koneksi jaringan internet, fungsi koneksi dengan </w:t>
            </w:r>
            <w:r>
              <w:rPr>
                <w:i/>
              </w:rPr>
              <w:t>server firebase</w:t>
            </w:r>
            <w:r>
              <w:t>, dan komunikasi serial dengan baik</w:t>
            </w:r>
          </w:p>
        </w:tc>
        <w:tc>
          <w:tcPr>
            <w:tcW w:w="936" w:type="dxa"/>
          </w:tcPr>
          <w:p w14:paraId="4F5A4B5D" w14:textId="7491319F" w:rsidR="00EB3F9D" w:rsidRDefault="00EB3F9D" w:rsidP="00EB3F9D">
            <w:pPr>
              <w:pStyle w:val="styledefau"/>
              <w:spacing w:after="0"/>
              <w:ind w:left="0" w:firstLine="0"/>
              <w:jc w:val="left"/>
            </w:pPr>
            <w:r>
              <w:t>0</w:t>
            </w:r>
          </w:p>
        </w:tc>
      </w:tr>
      <w:tr w:rsidR="001B16AA" w14:paraId="311C16E5" w14:textId="77777777" w:rsidTr="00EB3F9D">
        <w:tc>
          <w:tcPr>
            <w:tcW w:w="613" w:type="dxa"/>
          </w:tcPr>
          <w:p w14:paraId="0F693157" w14:textId="77777777" w:rsidR="00EB3F9D" w:rsidRDefault="00EB3F9D" w:rsidP="00EB3F9D">
            <w:pPr>
              <w:pStyle w:val="styledefau"/>
              <w:numPr>
                <w:ilvl w:val="0"/>
                <w:numId w:val="78"/>
              </w:numPr>
              <w:spacing w:after="0"/>
              <w:jc w:val="left"/>
            </w:pPr>
          </w:p>
        </w:tc>
        <w:tc>
          <w:tcPr>
            <w:tcW w:w="2181" w:type="dxa"/>
          </w:tcPr>
          <w:p w14:paraId="51968330" w14:textId="57DF3509" w:rsidR="00EB3F9D" w:rsidRPr="00EB3F9D" w:rsidRDefault="00EB3F9D"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engujian komunikasi serial mikrokontroler</w:t>
            </w:r>
          </w:p>
        </w:tc>
        <w:tc>
          <w:tcPr>
            <w:tcW w:w="2174" w:type="dxa"/>
          </w:tcPr>
          <w:p w14:paraId="1633A534" w14:textId="303E9B19" w:rsidR="00EB3F9D" w:rsidRPr="009B3D28" w:rsidRDefault="009B3D28" w:rsidP="00EB3F9D">
            <w:pPr>
              <w:pStyle w:val="styledefau"/>
              <w:spacing w:after="0"/>
              <w:ind w:left="0" w:firstLine="0"/>
              <w:jc w:val="left"/>
            </w:pPr>
            <w:r>
              <w:t xml:space="preserve">Komunikasi serial dilakukan dengan menggunakan </w:t>
            </w:r>
            <w:r>
              <w:rPr>
                <w:i/>
              </w:rPr>
              <w:t>transmission code</w:t>
            </w:r>
            <w:r>
              <w:t xml:space="preserve"> yang memberi instruksi kepada mikrokontroler tujuan, dan berbagi data melalui jalur komunikasi serial</w:t>
            </w:r>
          </w:p>
        </w:tc>
        <w:tc>
          <w:tcPr>
            <w:tcW w:w="2170" w:type="dxa"/>
          </w:tcPr>
          <w:p w14:paraId="56556A6C" w14:textId="26ABF6C8" w:rsidR="00EB3F9D" w:rsidRPr="009B3D28" w:rsidRDefault="009B3D28" w:rsidP="00EB3F9D">
            <w:pPr>
              <w:pStyle w:val="styledefau"/>
              <w:spacing w:after="0"/>
              <w:ind w:left="0" w:firstLine="0"/>
              <w:jc w:val="left"/>
            </w:pPr>
            <w:r>
              <w:t xml:space="preserve">2 mikrokontroler </w:t>
            </w:r>
            <w:r>
              <w:rPr>
                <w:i/>
              </w:rPr>
              <w:t xml:space="preserve">android nano v3 </w:t>
            </w:r>
            <w:r>
              <w:t xml:space="preserve">mampu berkomunikasi satu sama lain dengan </w:t>
            </w:r>
            <w:r>
              <w:rPr>
                <w:i/>
              </w:rPr>
              <w:t>controller slave network endpoint</w:t>
            </w:r>
            <w:r>
              <w:t xml:space="preserve"> Node MCU</w:t>
            </w:r>
          </w:p>
        </w:tc>
        <w:tc>
          <w:tcPr>
            <w:tcW w:w="936" w:type="dxa"/>
          </w:tcPr>
          <w:p w14:paraId="25E0835C" w14:textId="2E271A8B" w:rsidR="00EB3F9D" w:rsidRDefault="009B3D28" w:rsidP="00EB3F9D">
            <w:pPr>
              <w:pStyle w:val="styledefau"/>
              <w:spacing w:after="0"/>
              <w:ind w:left="0" w:firstLine="0"/>
              <w:jc w:val="left"/>
            </w:pPr>
            <w:r>
              <w:t>0</w:t>
            </w:r>
          </w:p>
        </w:tc>
      </w:tr>
      <w:tr w:rsidR="001B16AA" w14:paraId="6F3889A2" w14:textId="77777777" w:rsidTr="00EB3F9D">
        <w:tc>
          <w:tcPr>
            <w:tcW w:w="613" w:type="dxa"/>
          </w:tcPr>
          <w:p w14:paraId="7C5B5129" w14:textId="77777777" w:rsidR="00EB3F9D" w:rsidRDefault="00EB3F9D" w:rsidP="00EB3F9D">
            <w:pPr>
              <w:pStyle w:val="styledefau"/>
              <w:numPr>
                <w:ilvl w:val="0"/>
                <w:numId w:val="78"/>
              </w:numPr>
              <w:spacing w:after="0"/>
              <w:jc w:val="left"/>
            </w:pPr>
          </w:p>
        </w:tc>
        <w:tc>
          <w:tcPr>
            <w:tcW w:w="2181" w:type="dxa"/>
          </w:tcPr>
          <w:p w14:paraId="6DB2FABE" w14:textId="4B3CC43F" w:rsidR="009B3D28" w:rsidRPr="009B3D28" w:rsidRDefault="009B3D28" w:rsidP="009B3D28">
            <w:pPr>
              <w:rPr>
                <w:rFonts w:ascii="Times New Roman" w:hAnsi="Times New Roman" w:cs="Times New Roman"/>
                <w:sz w:val="24"/>
                <w:szCs w:val="24"/>
                <w:lang w:val="en-ID"/>
              </w:rPr>
            </w:pPr>
            <w:r>
              <w:rPr>
                <w:rFonts w:ascii="Times New Roman" w:hAnsi="Times New Roman" w:cs="Times New Roman"/>
                <w:sz w:val="24"/>
                <w:szCs w:val="24"/>
                <w:lang w:val="en-ID"/>
              </w:rPr>
              <w:t>P</w:t>
            </w:r>
            <w:r w:rsidRPr="009B3D28">
              <w:rPr>
                <w:rFonts w:ascii="Times New Roman" w:hAnsi="Times New Roman" w:cs="Times New Roman"/>
                <w:sz w:val="24"/>
                <w:szCs w:val="24"/>
                <w:lang w:val="en-ID"/>
              </w:rPr>
              <w:t>engujian sistem penyedia daya</w:t>
            </w:r>
          </w:p>
          <w:p w14:paraId="56457E77" w14:textId="77777777" w:rsidR="00EB3F9D" w:rsidRPr="00EB3F9D" w:rsidRDefault="00EB3F9D" w:rsidP="00EB3F9D">
            <w:pPr>
              <w:rPr>
                <w:rFonts w:ascii="Times New Roman" w:hAnsi="Times New Roman" w:cs="Times New Roman"/>
                <w:sz w:val="24"/>
                <w:szCs w:val="24"/>
                <w:lang w:val="en-ID"/>
              </w:rPr>
            </w:pPr>
          </w:p>
        </w:tc>
        <w:tc>
          <w:tcPr>
            <w:tcW w:w="2174" w:type="dxa"/>
          </w:tcPr>
          <w:p w14:paraId="43117CB6" w14:textId="7D96EE7C" w:rsidR="00EB3F9D" w:rsidRDefault="009B3D28" w:rsidP="00EB3F9D">
            <w:pPr>
              <w:pStyle w:val="styledefau"/>
              <w:spacing w:after="0"/>
              <w:ind w:left="0" w:firstLine="0"/>
              <w:jc w:val="left"/>
            </w:pPr>
            <w:r>
              <w:t xml:space="preserve">Semua terminal papan daya harus memberikan tegangan dalam rentang rancangan </w:t>
            </w:r>
            <w:r>
              <w:rPr>
                <w:rFonts w:cs="Times New Roman"/>
              </w:rPr>
              <w:t>±</w:t>
            </w:r>
            <w:r w:rsidR="00D028A3">
              <w:rPr>
                <w:rFonts w:cs="Times New Roman"/>
              </w:rPr>
              <w:t>5</w:t>
            </w:r>
            <w:r>
              <w:t>%</w:t>
            </w:r>
          </w:p>
        </w:tc>
        <w:tc>
          <w:tcPr>
            <w:tcW w:w="2170" w:type="dxa"/>
          </w:tcPr>
          <w:p w14:paraId="10EA3806" w14:textId="3F54EB8E" w:rsidR="00EB3F9D" w:rsidRDefault="009B3D28" w:rsidP="00EB3F9D">
            <w:pPr>
              <w:pStyle w:val="styledefau"/>
              <w:spacing w:after="0"/>
              <w:ind w:left="0" w:firstLine="0"/>
              <w:jc w:val="left"/>
            </w:pPr>
            <w:r>
              <w:t>Semua terminal pada papan daya memberikan tegangan daya yang sesuai dengan</w:t>
            </w:r>
            <w:r w:rsidR="00D028A3">
              <w:t xml:space="preserve"> batas</w:t>
            </w:r>
            <w:r>
              <w:t xml:space="preserve"> rentang rancangan </w:t>
            </w:r>
          </w:p>
        </w:tc>
        <w:tc>
          <w:tcPr>
            <w:tcW w:w="936" w:type="dxa"/>
          </w:tcPr>
          <w:p w14:paraId="0473F2DC" w14:textId="5265EE78" w:rsidR="00EB3F9D" w:rsidRDefault="00D028A3" w:rsidP="00EB3F9D">
            <w:pPr>
              <w:pStyle w:val="styledefau"/>
              <w:spacing w:after="0"/>
              <w:ind w:left="0" w:firstLine="0"/>
              <w:jc w:val="left"/>
            </w:pPr>
            <w:r>
              <w:t>0.1% - 2.6%</w:t>
            </w:r>
          </w:p>
        </w:tc>
      </w:tr>
      <w:tr w:rsidR="001B16AA" w14:paraId="72A17E79" w14:textId="77777777" w:rsidTr="00EB3F9D">
        <w:tc>
          <w:tcPr>
            <w:tcW w:w="613" w:type="dxa"/>
          </w:tcPr>
          <w:p w14:paraId="6704F007" w14:textId="77777777" w:rsidR="00EB3F9D" w:rsidRDefault="00EB3F9D" w:rsidP="00EB3F9D">
            <w:pPr>
              <w:pStyle w:val="styledefau"/>
              <w:numPr>
                <w:ilvl w:val="0"/>
                <w:numId w:val="78"/>
              </w:numPr>
              <w:spacing w:after="0"/>
              <w:jc w:val="left"/>
            </w:pPr>
          </w:p>
        </w:tc>
        <w:tc>
          <w:tcPr>
            <w:tcW w:w="2181" w:type="dxa"/>
          </w:tcPr>
          <w:p w14:paraId="10E88DC1" w14:textId="08B36303" w:rsidR="00D028A3"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perangkat sensor</w:t>
            </w:r>
          </w:p>
          <w:p w14:paraId="43793733" w14:textId="77777777" w:rsidR="00EB3F9D" w:rsidRPr="00EB3F9D" w:rsidRDefault="00EB3F9D" w:rsidP="00EB3F9D">
            <w:pPr>
              <w:rPr>
                <w:rFonts w:ascii="Times New Roman" w:hAnsi="Times New Roman" w:cs="Times New Roman"/>
                <w:sz w:val="24"/>
                <w:szCs w:val="24"/>
                <w:lang w:val="en-ID"/>
              </w:rPr>
            </w:pPr>
          </w:p>
        </w:tc>
        <w:tc>
          <w:tcPr>
            <w:tcW w:w="2174" w:type="dxa"/>
          </w:tcPr>
          <w:p w14:paraId="1C4786A2" w14:textId="10E0630E" w:rsidR="00EB3F9D" w:rsidRDefault="00D028A3" w:rsidP="00EB3F9D">
            <w:pPr>
              <w:pStyle w:val="styledefau"/>
              <w:spacing w:after="0"/>
              <w:ind w:left="0" w:firstLine="0"/>
              <w:jc w:val="left"/>
            </w:pPr>
            <w:r>
              <w:t>Semua sensor harus memberikan bacaan dengan batas deviasi maksimal 5%</w:t>
            </w:r>
          </w:p>
        </w:tc>
        <w:tc>
          <w:tcPr>
            <w:tcW w:w="2170" w:type="dxa"/>
          </w:tcPr>
          <w:p w14:paraId="7F04A5ED" w14:textId="246BCE34" w:rsidR="00EB3F9D" w:rsidRDefault="00D028A3" w:rsidP="00EB3F9D">
            <w:pPr>
              <w:pStyle w:val="styledefau"/>
              <w:spacing w:after="0"/>
              <w:ind w:left="0" w:firstLine="0"/>
              <w:jc w:val="left"/>
            </w:pPr>
            <w:r>
              <w:t>Semua sensor masuk ke dalam batas deviasi maksimal</w:t>
            </w:r>
          </w:p>
        </w:tc>
        <w:tc>
          <w:tcPr>
            <w:tcW w:w="936" w:type="dxa"/>
          </w:tcPr>
          <w:p w14:paraId="705E7453" w14:textId="6CFDEDBE" w:rsidR="00EB3F9D" w:rsidRDefault="00D028A3" w:rsidP="00EB3F9D">
            <w:pPr>
              <w:pStyle w:val="styledefau"/>
              <w:spacing w:after="0"/>
              <w:ind w:left="0" w:firstLine="0"/>
              <w:jc w:val="left"/>
            </w:pPr>
            <w:r>
              <w:t>2% - 3%</w:t>
            </w:r>
          </w:p>
        </w:tc>
      </w:tr>
      <w:tr w:rsidR="001B16AA" w14:paraId="28C7624F" w14:textId="77777777" w:rsidTr="00EB3F9D">
        <w:tc>
          <w:tcPr>
            <w:tcW w:w="613" w:type="dxa"/>
          </w:tcPr>
          <w:p w14:paraId="387DDE92" w14:textId="77777777" w:rsidR="00EB3F9D" w:rsidRDefault="00EB3F9D" w:rsidP="00EB3F9D">
            <w:pPr>
              <w:pStyle w:val="styledefau"/>
              <w:numPr>
                <w:ilvl w:val="0"/>
                <w:numId w:val="78"/>
              </w:numPr>
              <w:spacing w:after="0"/>
              <w:jc w:val="left"/>
            </w:pPr>
          </w:p>
        </w:tc>
        <w:tc>
          <w:tcPr>
            <w:tcW w:w="2181" w:type="dxa"/>
          </w:tcPr>
          <w:p w14:paraId="4FD04F32" w14:textId="78AB1817" w:rsidR="00EB3F9D"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kendali lampu fotosintetis</w:t>
            </w:r>
          </w:p>
        </w:tc>
        <w:tc>
          <w:tcPr>
            <w:tcW w:w="2174" w:type="dxa"/>
          </w:tcPr>
          <w:p w14:paraId="057B07EF" w14:textId="01FC7052" w:rsidR="00EB3F9D" w:rsidRDefault="00D028A3" w:rsidP="00EB3F9D">
            <w:pPr>
              <w:pStyle w:val="styledefau"/>
              <w:spacing w:after="0"/>
              <w:ind w:left="0" w:firstLine="0"/>
              <w:jc w:val="left"/>
            </w:pPr>
            <w:r>
              <w:t xml:space="preserve">Setiap rangkaian lampu harus menyala ketika diberi </w:t>
            </w:r>
            <w:r w:rsidR="001B16AA">
              <w:t>daya dalam tegangan kerja yang diatur oleh penjadwalan program</w:t>
            </w:r>
          </w:p>
        </w:tc>
        <w:tc>
          <w:tcPr>
            <w:tcW w:w="2170" w:type="dxa"/>
          </w:tcPr>
          <w:p w14:paraId="5BEC1C56" w14:textId="121F6EEC" w:rsidR="00EB3F9D" w:rsidRDefault="001B16AA" w:rsidP="00EB3F9D">
            <w:pPr>
              <w:pStyle w:val="styledefau"/>
              <w:spacing w:after="0"/>
              <w:ind w:left="0" w:firstLine="0"/>
              <w:jc w:val="left"/>
            </w:pPr>
            <w:r>
              <w:t>Setiap rangkaian lampu menyala sesuai dengan masukan daya dari penjadwalan program.</w:t>
            </w:r>
          </w:p>
        </w:tc>
        <w:tc>
          <w:tcPr>
            <w:tcW w:w="936" w:type="dxa"/>
          </w:tcPr>
          <w:p w14:paraId="0C07F825" w14:textId="5AEF17C5" w:rsidR="00EB3F9D" w:rsidRDefault="001B16AA" w:rsidP="00EB3F9D">
            <w:pPr>
              <w:pStyle w:val="styledefau"/>
              <w:spacing w:after="0"/>
              <w:ind w:left="0" w:firstLine="0"/>
              <w:jc w:val="left"/>
            </w:pPr>
            <w:r>
              <w:t>0</w:t>
            </w:r>
          </w:p>
        </w:tc>
      </w:tr>
      <w:tr w:rsidR="00D028A3" w14:paraId="3E5E70AE" w14:textId="77777777" w:rsidTr="00EB3F9D">
        <w:tc>
          <w:tcPr>
            <w:tcW w:w="613" w:type="dxa"/>
          </w:tcPr>
          <w:p w14:paraId="1F1EFEA9" w14:textId="77777777" w:rsidR="00D028A3" w:rsidRDefault="00D028A3" w:rsidP="00EB3F9D">
            <w:pPr>
              <w:pStyle w:val="styledefau"/>
              <w:numPr>
                <w:ilvl w:val="0"/>
                <w:numId w:val="78"/>
              </w:numPr>
              <w:spacing w:after="0"/>
              <w:jc w:val="left"/>
            </w:pPr>
          </w:p>
        </w:tc>
        <w:tc>
          <w:tcPr>
            <w:tcW w:w="2181" w:type="dxa"/>
          </w:tcPr>
          <w:p w14:paraId="031CE1C4" w14:textId="509F1C29" w:rsidR="001B16AA" w:rsidRPr="001B16AA" w:rsidRDefault="001B16AA" w:rsidP="001B16AA">
            <w:pPr>
              <w:rPr>
                <w:rFonts w:ascii="Times New Roman" w:hAnsi="Times New Roman" w:cs="Times New Roman"/>
                <w:sz w:val="24"/>
                <w:szCs w:val="24"/>
                <w:lang w:val="en-ID"/>
              </w:rPr>
            </w:pPr>
            <w:r>
              <w:rPr>
                <w:rFonts w:ascii="Times New Roman" w:hAnsi="Times New Roman" w:cs="Times New Roman"/>
                <w:sz w:val="24"/>
                <w:szCs w:val="24"/>
                <w:lang w:val="en-ID"/>
              </w:rPr>
              <w:t>P</w:t>
            </w:r>
            <w:r w:rsidRPr="001B16AA">
              <w:rPr>
                <w:rFonts w:ascii="Times New Roman" w:hAnsi="Times New Roman" w:cs="Times New Roman"/>
                <w:sz w:val="24"/>
                <w:szCs w:val="24"/>
                <w:lang w:val="en-ID"/>
              </w:rPr>
              <w:t>engujian pompa suplementasi</w:t>
            </w:r>
          </w:p>
          <w:p w14:paraId="031C6A79" w14:textId="77777777" w:rsidR="00D028A3" w:rsidRPr="00EB3F9D" w:rsidRDefault="00D028A3" w:rsidP="00EB3F9D">
            <w:pPr>
              <w:rPr>
                <w:rFonts w:ascii="Times New Roman" w:hAnsi="Times New Roman" w:cs="Times New Roman"/>
                <w:sz w:val="24"/>
                <w:szCs w:val="24"/>
                <w:lang w:val="en-ID"/>
              </w:rPr>
            </w:pPr>
          </w:p>
        </w:tc>
        <w:tc>
          <w:tcPr>
            <w:tcW w:w="2174" w:type="dxa"/>
          </w:tcPr>
          <w:p w14:paraId="742D4599" w14:textId="7B2BEA52" w:rsidR="00D028A3" w:rsidRPr="001B16AA" w:rsidRDefault="001B16AA" w:rsidP="00EB3F9D">
            <w:pPr>
              <w:pStyle w:val="styledefau"/>
              <w:spacing w:after="0"/>
              <w:ind w:left="0" w:firstLine="0"/>
              <w:jc w:val="left"/>
            </w:pPr>
            <w:r>
              <w:t xml:space="preserve">Setiap </w:t>
            </w:r>
            <w:r>
              <w:rPr>
                <w:i/>
              </w:rPr>
              <w:t>channel</w:t>
            </w:r>
            <w:r>
              <w:t xml:space="preserve"> pompa suplementasi </w:t>
            </w:r>
            <w:r>
              <w:lastRenderedPageBreak/>
              <w:t xml:space="preserve">diaktifkan sesuai penjadwalan program pada durasi yang telah ditentukan dengan deviasi maksimal 5% </w:t>
            </w:r>
          </w:p>
        </w:tc>
        <w:tc>
          <w:tcPr>
            <w:tcW w:w="2170" w:type="dxa"/>
          </w:tcPr>
          <w:p w14:paraId="07D3EDC8" w14:textId="2B176A60" w:rsidR="00D028A3" w:rsidRDefault="001B16AA" w:rsidP="00EB3F9D">
            <w:pPr>
              <w:pStyle w:val="styledefau"/>
              <w:spacing w:after="0"/>
              <w:ind w:left="0" w:firstLine="0"/>
              <w:jc w:val="left"/>
            </w:pPr>
            <w:r>
              <w:lastRenderedPageBreak/>
              <w:t xml:space="preserve">Program mampu menjadwalkan </w:t>
            </w:r>
            <w:r>
              <w:lastRenderedPageBreak/>
              <w:t>aktivasi pompa dengan durasi di dalam batas deviasi</w:t>
            </w:r>
          </w:p>
        </w:tc>
        <w:tc>
          <w:tcPr>
            <w:tcW w:w="936" w:type="dxa"/>
          </w:tcPr>
          <w:p w14:paraId="6855CB20" w14:textId="1F79492F" w:rsidR="00D028A3" w:rsidRDefault="001B16AA" w:rsidP="00EB3F9D">
            <w:pPr>
              <w:pStyle w:val="styledefau"/>
              <w:spacing w:after="0"/>
              <w:ind w:left="0" w:firstLine="0"/>
              <w:jc w:val="left"/>
            </w:pPr>
            <w:r>
              <w:lastRenderedPageBreak/>
              <w:t>1.4% - 2.4%</w:t>
            </w:r>
          </w:p>
        </w:tc>
      </w:tr>
      <w:tr w:rsidR="00D028A3" w14:paraId="46FB4AEF" w14:textId="77777777" w:rsidTr="00EB3F9D">
        <w:tc>
          <w:tcPr>
            <w:tcW w:w="613" w:type="dxa"/>
          </w:tcPr>
          <w:p w14:paraId="481585D2" w14:textId="77777777" w:rsidR="00D028A3" w:rsidRDefault="00D028A3" w:rsidP="00EB3F9D">
            <w:pPr>
              <w:pStyle w:val="styledefau"/>
              <w:numPr>
                <w:ilvl w:val="0"/>
                <w:numId w:val="78"/>
              </w:numPr>
              <w:spacing w:after="0"/>
              <w:jc w:val="left"/>
            </w:pPr>
          </w:p>
        </w:tc>
        <w:tc>
          <w:tcPr>
            <w:tcW w:w="2181" w:type="dxa"/>
          </w:tcPr>
          <w:p w14:paraId="7CBBB57B" w14:textId="2D4E1366"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engujian pompa arus</w:t>
            </w:r>
          </w:p>
        </w:tc>
        <w:tc>
          <w:tcPr>
            <w:tcW w:w="2174" w:type="dxa"/>
          </w:tcPr>
          <w:p w14:paraId="482E3AFA" w14:textId="4CB59404" w:rsidR="00D028A3" w:rsidRPr="001B16AA" w:rsidRDefault="001B16AA" w:rsidP="00EB3F9D">
            <w:pPr>
              <w:pStyle w:val="styledefau"/>
              <w:spacing w:after="0"/>
              <w:ind w:left="0" w:firstLine="0"/>
              <w:jc w:val="left"/>
              <w:rPr>
                <w:i/>
              </w:rPr>
            </w:pPr>
            <w:r>
              <w:t xml:space="preserve">Penjadwalan aktivasi pompa diatur oleh program sesuai dengan ketentuan pada fungsi </w:t>
            </w:r>
            <w:r>
              <w:rPr>
                <w:i/>
              </w:rPr>
              <w:t>wavemakerScheduler</w:t>
            </w:r>
          </w:p>
        </w:tc>
        <w:tc>
          <w:tcPr>
            <w:tcW w:w="2170" w:type="dxa"/>
          </w:tcPr>
          <w:p w14:paraId="30995613" w14:textId="140B4CFC" w:rsidR="00D028A3" w:rsidRDefault="001B16AA" w:rsidP="00EB3F9D">
            <w:pPr>
              <w:pStyle w:val="styledefau"/>
              <w:spacing w:after="0"/>
              <w:ind w:left="0" w:firstLine="0"/>
              <w:jc w:val="left"/>
            </w:pPr>
            <w:r>
              <w:t>Penjadwalan pompa berjalan sesuai dengan mode dan ketentuan aktivasi pada program</w:t>
            </w:r>
          </w:p>
        </w:tc>
        <w:tc>
          <w:tcPr>
            <w:tcW w:w="936" w:type="dxa"/>
          </w:tcPr>
          <w:p w14:paraId="0587D4CC" w14:textId="10951832" w:rsidR="00D028A3" w:rsidRDefault="001B16AA" w:rsidP="00EB3F9D">
            <w:pPr>
              <w:pStyle w:val="styledefau"/>
              <w:spacing w:after="0"/>
              <w:ind w:left="0" w:firstLine="0"/>
              <w:jc w:val="left"/>
            </w:pPr>
            <w:r>
              <w:t>0</w:t>
            </w:r>
          </w:p>
        </w:tc>
      </w:tr>
      <w:tr w:rsidR="00D028A3" w14:paraId="308D7A8C" w14:textId="77777777" w:rsidTr="00EB3F9D">
        <w:tc>
          <w:tcPr>
            <w:tcW w:w="613" w:type="dxa"/>
          </w:tcPr>
          <w:p w14:paraId="31768ED6" w14:textId="77777777" w:rsidR="00D028A3" w:rsidRDefault="00D028A3" w:rsidP="00EB3F9D">
            <w:pPr>
              <w:pStyle w:val="styledefau"/>
              <w:numPr>
                <w:ilvl w:val="0"/>
                <w:numId w:val="78"/>
              </w:numPr>
              <w:spacing w:after="0"/>
              <w:jc w:val="left"/>
            </w:pPr>
          </w:p>
        </w:tc>
        <w:tc>
          <w:tcPr>
            <w:tcW w:w="2181" w:type="dxa"/>
          </w:tcPr>
          <w:p w14:paraId="2C5283AE" w14:textId="39801D05"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 xml:space="preserve">engujian aktivasi pompa </w:t>
            </w:r>
            <w:r w:rsidRPr="000A15CC">
              <w:rPr>
                <w:rFonts w:ascii="Times New Roman" w:hAnsi="Times New Roman" w:cs="Times New Roman"/>
                <w:i/>
                <w:sz w:val="24"/>
                <w:szCs w:val="24"/>
                <w:lang w:val="en-ID"/>
              </w:rPr>
              <w:t>top</w:t>
            </w:r>
            <w:r>
              <w:rPr>
                <w:rFonts w:ascii="Times New Roman" w:hAnsi="Times New Roman" w:cs="Times New Roman"/>
                <w:i/>
                <w:sz w:val="24"/>
                <w:szCs w:val="24"/>
                <w:lang w:val="en-ID"/>
              </w:rPr>
              <w:t xml:space="preserve"> up</w:t>
            </w:r>
          </w:p>
        </w:tc>
        <w:tc>
          <w:tcPr>
            <w:tcW w:w="2174" w:type="dxa"/>
          </w:tcPr>
          <w:p w14:paraId="74927F2D" w14:textId="7CC97A38" w:rsidR="00D028A3" w:rsidRPr="001B16AA" w:rsidRDefault="001B16AA" w:rsidP="00EB3F9D">
            <w:pPr>
              <w:pStyle w:val="styledefau"/>
              <w:spacing w:after="0"/>
              <w:ind w:left="0" w:firstLine="0"/>
              <w:jc w:val="left"/>
              <w:rPr>
                <w:i/>
              </w:rPr>
            </w:pPr>
            <w:r>
              <w:t xml:space="preserve">Aktivasi pompa </w:t>
            </w:r>
            <w:r>
              <w:rPr>
                <w:i/>
              </w:rPr>
              <w:t xml:space="preserve">top up </w:t>
            </w:r>
            <w:r>
              <w:t xml:space="preserve">diatur oleh sinyal dari sensor </w:t>
            </w:r>
            <w:r>
              <w:rPr>
                <w:i/>
              </w:rPr>
              <w:t>water level</w:t>
            </w:r>
          </w:p>
        </w:tc>
        <w:tc>
          <w:tcPr>
            <w:tcW w:w="2170" w:type="dxa"/>
          </w:tcPr>
          <w:p w14:paraId="3325E0CD" w14:textId="1F1AD8C3" w:rsidR="00D028A3" w:rsidRPr="00EB79CF" w:rsidRDefault="00EB79CF" w:rsidP="00EB3F9D">
            <w:pPr>
              <w:pStyle w:val="styledefau"/>
              <w:spacing w:after="0"/>
              <w:ind w:left="0" w:firstLine="0"/>
              <w:jc w:val="left"/>
            </w:pPr>
            <w:r>
              <w:t xml:space="preserve">Relay pompa </w:t>
            </w:r>
            <w:r>
              <w:rPr>
                <w:i/>
              </w:rPr>
              <w:t>top up</w:t>
            </w:r>
            <w:r>
              <w:t xml:space="preserve"> aktif ketika sensor </w:t>
            </w:r>
            <w:r>
              <w:rPr>
                <w:i/>
              </w:rPr>
              <w:t>water level</w:t>
            </w:r>
            <w:r>
              <w:t xml:space="preserve"> memberikan sinyal dan akan dinonaktifkan ketika sensor tidak lagi memberikan sinyal </w:t>
            </w:r>
          </w:p>
        </w:tc>
        <w:tc>
          <w:tcPr>
            <w:tcW w:w="936" w:type="dxa"/>
          </w:tcPr>
          <w:p w14:paraId="4F2DF143" w14:textId="63FA6F7A" w:rsidR="00D028A3" w:rsidRDefault="00EB79CF" w:rsidP="00EB3F9D">
            <w:pPr>
              <w:pStyle w:val="styledefau"/>
              <w:spacing w:after="0"/>
              <w:ind w:left="0" w:firstLine="0"/>
              <w:jc w:val="left"/>
            </w:pPr>
            <w:r>
              <w:t>0</w:t>
            </w:r>
          </w:p>
        </w:tc>
      </w:tr>
      <w:tr w:rsidR="00EB79CF" w14:paraId="7522BA33" w14:textId="77777777" w:rsidTr="00EB3F9D">
        <w:tc>
          <w:tcPr>
            <w:tcW w:w="613" w:type="dxa"/>
          </w:tcPr>
          <w:p w14:paraId="2DF17B2C" w14:textId="77777777" w:rsidR="00EB79CF" w:rsidRDefault="00EB79CF" w:rsidP="00EB3F9D">
            <w:pPr>
              <w:pStyle w:val="styledefau"/>
              <w:numPr>
                <w:ilvl w:val="0"/>
                <w:numId w:val="78"/>
              </w:numPr>
              <w:spacing w:after="0"/>
              <w:jc w:val="left"/>
            </w:pPr>
          </w:p>
        </w:tc>
        <w:tc>
          <w:tcPr>
            <w:tcW w:w="2181" w:type="dxa"/>
          </w:tcPr>
          <w:p w14:paraId="06B2B30D"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debit air pompa balik</w:t>
            </w:r>
          </w:p>
          <w:p w14:paraId="240F0C98" w14:textId="77777777" w:rsidR="00EB79CF" w:rsidRDefault="00EB79CF" w:rsidP="00EB3F9D">
            <w:pPr>
              <w:rPr>
                <w:rFonts w:ascii="Times New Roman" w:hAnsi="Times New Roman" w:cs="Times New Roman"/>
                <w:sz w:val="24"/>
                <w:szCs w:val="24"/>
                <w:lang w:val="en-ID"/>
              </w:rPr>
            </w:pPr>
          </w:p>
        </w:tc>
        <w:tc>
          <w:tcPr>
            <w:tcW w:w="2174" w:type="dxa"/>
          </w:tcPr>
          <w:p w14:paraId="7062F33D" w14:textId="24D5073D" w:rsidR="00EB79CF" w:rsidRDefault="00EB79CF" w:rsidP="00EB3F9D">
            <w:pPr>
              <w:pStyle w:val="styledefau"/>
              <w:spacing w:after="0"/>
              <w:ind w:left="0" w:firstLine="0"/>
              <w:jc w:val="left"/>
            </w:pPr>
            <w:r>
              <w:t xml:space="preserve">Debit air pompa pada ketinggian </w:t>
            </w:r>
            <w:r>
              <w:rPr>
                <w:rFonts w:cs="Times New Roman"/>
              </w:rPr>
              <w:t>±</w:t>
            </w:r>
            <w:r>
              <w:t>90cm mencapai kecepatan dengan rentang 2000LPH – 4000LPH</w:t>
            </w:r>
          </w:p>
        </w:tc>
        <w:tc>
          <w:tcPr>
            <w:tcW w:w="2170" w:type="dxa"/>
          </w:tcPr>
          <w:p w14:paraId="1F1A6B11" w14:textId="5236EAC9" w:rsidR="00EB79CF" w:rsidRDefault="00EB79CF" w:rsidP="00EB3F9D">
            <w:pPr>
              <w:pStyle w:val="styledefau"/>
              <w:spacing w:after="0"/>
              <w:ind w:left="0" w:firstLine="0"/>
              <w:jc w:val="left"/>
            </w:pPr>
            <w:r>
              <w:t>Pompa memberikan arus air dengan kecepatan 2067LPH</w:t>
            </w:r>
          </w:p>
        </w:tc>
        <w:tc>
          <w:tcPr>
            <w:tcW w:w="936" w:type="dxa"/>
          </w:tcPr>
          <w:p w14:paraId="538A210C" w14:textId="1FD9F564" w:rsidR="00EB79CF" w:rsidRDefault="00EB79CF" w:rsidP="00EB3F9D">
            <w:pPr>
              <w:pStyle w:val="styledefau"/>
              <w:spacing w:after="0"/>
              <w:ind w:left="0" w:firstLine="0"/>
              <w:jc w:val="left"/>
            </w:pPr>
            <w:r>
              <w:t>0</w:t>
            </w:r>
          </w:p>
        </w:tc>
      </w:tr>
      <w:tr w:rsidR="00EB79CF" w14:paraId="4ED0AF03" w14:textId="77777777" w:rsidTr="00EB3F9D">
        <w:tc>
          <w:tcPr>
            <w:tcW w:w="613" w:type="dxa"/>
          </w:tcPr>
          <w:p w14:paraId="504E257F" w14:textId="77777777" w:rsidR="00EB79CF" w:rsidRDefault="00EB79CF" w:rsidP="00EB3F9D">
            <w:pPr>
              <w:pStyle w:val="styledefau"/>
              <w:numPr>
                <w:ilvl w:val="0"/>
                <w:numId w:val="78"/>
              </w:numPr>
              <w:spacing w:after="0"/>
              <w:jc w:val="left"/>
            </w:pPr>
          </w:p>
        </w:tc>
        <w:tc>
          <w:tcPr>
            <w:tcW w:w="2181" w:type="dxa"/>
          </w:tcPr>
          <w:p w14:paraId="2288F83C"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kadar salinitas air media</w:t>
            </w:r>
          </w:p>
          <w:p w14:paraId="6101536C" w14:textId="77777777" w:rsidR="00EB79CF" w:rsidRDefault="00EB79CF" w:rsidP="00EB3F9D">
            <w:pPr>
              <w:rPr>
                <w:rFonts w:ascii="Times New Roman" w:hAnsi="Times New Roman" w:cs="Times New Roman"/>
                <w:sz w:val="24"/>
                <w:szCs w:val="24"/>
                <w:lang w:val="en-ID"/>
              </w:rPr>
            </w:pPr>
          </w:p>
        </w:tc>
        <w:tc>
          <w:tcPr>
            <w:tcW w:w="2174" w:type="dxa"/>
          </w:tcPr>
          <w:p w14:paraId="0AEA51B8" w14:textId="716685B7" w:rsidR="00EB79CF" w:rsidRDefault="00EB79CF" w:rsidP="00EB3F9D">
            <w:pPr>
              <w:pStyle w:val="styledefau"/>
              <w:spacing w:after="0"/>
              <w:ind w:left="0" w:firstLine="0"/>
              <w:jc w:val="left"/>
            </w:pPr>
            <w:r>
              <w:t xml:space="preserve">Air media harus mempunyai tingkatan salinitas </w:t>
            </w:r>
            <w:r>
              <w:lastRenderedPageBreak/>
              <w:t>dalam rentang 1.025 – 1.026</w:t>
            </w:r>
          </w:p>
        </w:tc>
        <w:tc>
          <w:tcPr>
            <w:tcW w:w="2170" w:type="dxa"/>
          </w:tcPr>
          <w:p w14:paraId="5A4DC081" w14:textId="18B22BB7" w:rsidR="00EB79CF" w:rsidRDefault="00EB79CF" w:rsidP="00EB3F9D">
            <w:pPr>
              <w:pStyle w:val="styledefau"/>
              <w:spacing w:after="0"/>
              <w:ind w:left="0" w:firstLine="0"/>
              <w:jc w:val="left"/>
            </w:pPr>
            <w:r>
              <w:lastRenderedPageBreak/>
              <w:t>Bacaan salinitas adalah 1.026</w:t>
            </w:r>
          </w:p>
        </w:tc>
        <w:tc>
          <w:tcPr>
            <w:tcW w:w="936" w:type="dxa"/>
          </w:tcPr>
          <w:p w14:paraId="73DF0BB2" w14:textId="0643C15C" w:rsidR="00EB79CF" w:rsidRDefault="00EB79CF" w:rsidP="00EB3F9D">
            <w:pPr>
              <w:pStyle w:val="styledefau"/>
              <w:spacing w:after="0"/>
              <w:ind w:left="0" w:firstLine="0"/>
              <w:jc w:val="left"/>
            </w:pPr>
            <w:r>
              <w:t>0</w:t>
            </w:r>
          </w:p>
        </w:tc>
      </w:tr>
      <w:tr w:rsidR="00EB79CF" w14:paraId="4AEB5BB6" w14:textId="77777777" w:rsidTr="00EB3F9D">
        <w:tc>
          <w:tcPr>
            <w:tcW w:w="613" w:type="dxa"/>
          </w:tcPr>
          <w:p w14:paraId="2AC51351" w14:textId="77777777" w:rsidR="00EB79CF" w:rsidRDefault="00EB79CF" w:rsidP="00EB3F9D">
            <w:pPr>
              <w:pStyle w:val="styledefau"/>
              <w:numPr>
                <w:ilvl w:val="0"/>
                <w:numId w:val="78"/>
              </w:numPr>
              <w:spacing w:after="0"/>
              <w:jc w:val="left"/>
            </w:pPr>
          </w:p>
        </w:tc>
        <w:tc>
          <w:tcPr>
            <w:tcW w:w="2181" w:type="dxa"/>
          </w:tcPr>
          <w:p w14:paraId="5023B6E7" w14:textId="7D67B694" w:rsidR="00EB79CF" w:rsidRPr="00EB79CF" w:rsidRDefault="00EB79CF" w:rsidP="00EB79CF">
            <w:pPr>
              <w:rPr>
                <w:rFonts w:ascii="Times New Roman" w:hAnsi="Times New Roman" w:cs="Times New Roman"/>
                <w:sz w:val="24"/>
                <w:szCs w:val="24"/>
                <w:lang w:val="en-ID"/>
              </w:rPr>
            </w:pPr>
            <w:r>
              <w:rPr>
                <w:rFonts w:ascii="Times New Roman" w:hAnsi="Times New Roman" w:cs="Times New Roman"/>
                <w:sz w:val="24"/>
                <w:szCs w:val="24"/>
                <w:lang w:val="en-ID"/>
              </w:rPr>
              <w:t>P</w:t>
            </w:r>
            <w:r w:rsidRPr="00EB79CF">
              <w:rPr>
                <w:rFonts w:ascii="Times New Roman" w:hAnsi="Times New Roman" w:cs="Times New Roman"/>
                <w:sz w:val="24"/>
                <w:szCs w:val="24"/>
                <w:lang w:val="en-ID"/>
              </w:rPr>
              <w:t>engujian kadar elemen pembangun air media</w:t>
            </w:r>
          </w:p>
          <w:p w14:paraId="6582E769" w14:textId="77777777" w:rsidR="00EB79CF" w:rsidRPr="00EB79CF" w:rsidRDefault="00EB79CF" w:rsidP="00EB79CF">
            <w:pPr>
              <w:rPr>
                <w:rFonts w:ascii="Times New Roman" w:hAnsi="Times New Roman" w:cs="Times New Roman"/>
                <w:sz w:val="24"/>
                <w:szCs w:val="24"/>
                <w:lang w:val="en-ID"/>
              </w:rPr>
            </w:pPr>
          </w:p>
        </w:tc>
        <w:tc>
          <w:tcPr>
            <w:tcW w:w="2174" w:type="dxa"/>
          </w:tcPr>
          <w:p w14:paraId="69F490F1" w14:textId="4BBC2C23" w:rsidR="00EB79CF" w:rsidRDefault="00EB79CF" w:rsidP="00EB3F9D">
            <w:pPr>
              <w:pStyle w:val="styledefau"/>
              <w:spacing w:after="0"/>
              <w:ind w:left="0" w:firstLine="0"/>
              <w:jc w:val="left"/>
            </w:pPr>
            <w:r>
              <w:t>Semua elemen pembangun dalam rentang yang mendekati batas normal air laut natural</w:t>
            </w:r>
            <w:r w:rsidR="00594AB6">
              <w:t xml:space="preserve"> </w:t>
            </w:r>
            <w:r w:rsidR="00594AB6">
              <w:rPr>
                <w:rFonts w:cs="Times New Roman"/>
              </w:rPr>
              <w:t>±</w:t>
            </w:r>
            <w:r w:rsidR="00594AB6">
              <w:t>5%</w:t>
            </w:r>
          </w:p>
        </w:tc>
        <w:tc>
          <w:tcPr>
            <w:tcW w:w="2170" w:type="dxa"/>
          </w:tcPr>
          <w:p w14:paraId="666959AC" w14:textId="67854EFA" w:rsidR="00EB79CF" w:rsidRDefault="00EB79CF" w:rsidP="00EB3F9D">
            <w:pPr>
              <w:pStyle w:val="styledefau"/>
              <w:spacing w:after="0"/>
              <w:ind w:left="0" w:firstLine="0"/>
              <w:jc w:val="left"/>
            </w:pPr>
            <w:r>
              <w:t xml:space="preserve">Alkalinitas dan kalsium mendekati </w:t>
            </w:r>
            <w:r w:rsidR="00594AB6">
              <w:t>besaran normal air laut natural, namun bacaan magnesium memiliki deviasi melebihi batas deviasi</w:t>
            </w:r>
          </w:p>
        </w:tc>
        <w:tc>
          <w:tcPr>
            <w:tcW w:w="936" w:type="dxa"/>
          </w:tcPr>
          <w:p w14:paraId="72A1F971" w14:textId="7E44AA11" w:rsidR="00EB79CF" w:rsidRDefault="00594AB6" w:rsidP="00EB3F9D">
            <w:pPr>
              <w:pStyle w:val="styledefau"/>
              <w:spacing w:after="0"/>
              <w:ind w:left="0" w:firstLine="0"/>
              <w:jc w:val="left"/>
            </w:pPr>
            <w:r>
              <w:rPr>
                <w:rFonts w:cs="Times New Roman"/>
              </w:rPr>
              <w:t>±</w:t>
            </w:r>
            <w:r>
              <w:t>19%</w:t>
            </w:r>
          </w:p>
        </w:tc>
      </w:tr>
    </w:tbl>
    <w:p w14:paraId="641C65D4" w14:textId="23AF1215" w:rsidR="00594AB6" w:rsidRPr="00594AB6" w:rsidRDefault="00594AB6" w:rsidP="00594AB6">
      <w:pPr>
        <w:ind w:left="720" w:firstLine="720"/>
        <w:rPr>
          <w:rFonts w:ascii="Times New Roman" w:hAnsi="Times New Roman" w:cs="Times New Roman"/>
          <w:sz w:val="24"/>
          <w:szCs w:val="24"/>
          <w:lang w:val="en-ID"/>
        </w:rPr>
      </w:pPr>
      <w:r w:rsidRPr="00594AB6">
        <w:rPr>
          <w:rFonts w:ascii="Times New Roman" w:hAnsi="Times New Roman" w:cs="Times New Roman"/>
          <w:sz w:val="24"/>
          <w:szCs w:val="24"/>
          <w:lang w:val="en-ID"/>
        </w:rPr>
        <w:t>Dengan mengkaji ulang 12 hasil pengujian produk prototipe sebanyak 11 pengujian memenuhi batasan masalah dan batas deviasi dengan catatan kadar magnesium air media perlu ditingkatkan dengan cara menambah dosis suplementasi magnesium pada air media</w:t>
      </w:r>
    </w:p>
    <w:p w14:paraId="6F52C6D0" w14:textId="1DD2756E" w:rsidR="00594AB6" w:rsidRDefault="00594AB6" w:rsidP="00594AB6">
      <w:pPr>
        <w:pStyle w:val="Heading2"/>
        <w:numPr>
          <w:ilvl w:val="0"/>
          <w:numId w:val="39"/>
        </w:numPr>
      </w:pPr>
      <w:r>
        <w:rPr>
          <w:lang w:val="en-ID"/>
        </w:rPr>
        <w:t>Implementasi Sistem</w:t>
      </w:r>
    </w:p>
    <w:p w14:paraId="151F14B8" w14:textId="14D7C07E" w:rsidR="00290F7F" w:rsidRDefault="00594AB6" w:rsidP="00290F7F">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Setelah pengujian dan evaluasi produk prototipe dipastikan sesuai dengan ketentuan penelitian maka produk prototipe sudah siap untuk di implementasikan kedalam media budidaya terumbu karang dan melakukan kegiatan budidaya terumbu karang</w:t>
      </w:r>
      <w:r w:rsidR="00290F7F">
        <w:rPr>
          <w:rFonts w:ascii="Times New Roman" w:hAnsi="Times New Roman" w:cs="Times New Roman"/>
          <w:sz w:val="24"/>
          <w:szCs w:val="24"/>
          <w:lang w:val="en-ID"/>
        </w:rPr>
        <w:t>.</w:t>
      </w:r>
    </w:p>
    <w:p w14:paraId="687124A1" w14:textId="77777777" w:rsidR="00290F7F" w:rsidRDefault="00290F7F" w:rsidP="00290F7F">
      <w:pPr>
        <w:pStyle w:val="ListParagraph"/>
        <w:ind w:firstLine="720"/>
        <w:rPr>
          <w:rFonts w:ascii="Times New Roman" w:hAnsi="Times New Roman" w:cs="Times New Roman"/>
          <w:sz w:val="24"/>
          <w:szCs w:val="24"/>
          <w:lang w:val="en-ID"/>
        </w:rPr>
      </w:pPr>
    </w:p>
    <w:p w14:paraId="5B242622" w14:textId="77777777" w:rsidR="00290F7F" w:rsidRDefault="00290F7F">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43EF4B2E" w14:textId="3E230ADC" w:rsidR="00290F7F" w:rsidRPr="00954375" w:rsidRDefault="00290F7F" w:rsidP="00290F7F">
      <w:pPr>
        <w:pStyle w:val="Heading41"/>
        <w:rPr>
          <w:lang w:val="en-ID"/>
        </w:rPr>
      </w:pPr>
      <w:r>
        <w:lastRenderedPageBreak/>
        <w:t xml:space="preserve">BAB </w:t>
      </w:r>
      <w:r>
        <w:rPr>
          <w:lang w:val="en-ID"/>
        </w:rPr>
        <w:t>V</w:t>
      </w:r>
    </w:p>
    <w:p w14:paraId="4E23E9FE" w14:textId="27C00ADA" w:rsidR="00290F7F" w:rsidRDefault="00290F7F" w:rsidP="00290F7F">
      <w:pPr>
        <w:jc w:val="center"/>
        <w:rPr>
          <w:rFonts w:ascii="Times New Roman" w:hAnsi="Times New Roman" w:cs="Times New Roman"/>
          <w:b/>
          <w:sz w:val="28"/>
          <w:szCs w:val="28"/>
          <w:lang w:val="en-ID"/>
        </w:rPr>
      </w:pPr>
      <w:r>
        <w:rPr>
          <w:rFonts w:ascii="Times New Roman" w:hAnsi="Times New Roman" w:cs="Times New Roman"/>
          <w:b/>
          <w:sz w:val="28"/>
          <w:szCs w:val="28"/>
          <w:lang w:val="en-ID"/>
        </w:rPr>
        <w:t>KESIMPULAN DAN SARAN</w:t>
      </w:r>
    </w:p>
    <w:p w14:paraId="6B6ADDAE" w14:textId="77777777" w:rsidR="00290F7F" w:rsidRPr="00290F7F" w:rsidRDefault="00290F7F" w:rsidP="00290F7F">
      <w:pPr>
        <w:pStyle w:val="Heading1"/>
        <w:numPr>
          <w:ilvl w:val="0"/>
          <w:numId w:val="81"/>
        </w:numPr>
        <w:spacing w:before="0"/>
        <w:ind w:left="426"/>
        <w:jc w:val="left"/>
        <w:rPr>
          <w:rFonts w:cs="Times New Roman"/>
          <w:szCs w:val="24"/>
        </w:rPr>
      </w:pPr>
      <w:r w:rsidRPr="00290F7F">
        <w:rPr>
          <w:rFonts w:cs="Times New Roman"/>
          <w:b w:val="0"/>
          <w:szCs w:val="24"/>
          <w:lang w:val="en-ID"/>
        </w:rPr>
        <w:tab/>
      </w:r>
      <w:r w:rsidRPr="00290F7F">
        <w:rPr>
          <w:rFonts w:cs="Times New Roman"/>
          <w:szCs w:val="24"/>
        </w:rPr>
        <w:t>Kesimpulan</w:t>
      </w:r>
    </w:p>
    <w:p w14:paraId="61656088" w14:textId="0DBCEDBA" w:rsidR="00290F7F" w:rsidRPr="00290F7F" w:rsidRDefault="00290F7F" w:rsidP="00290F7F">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Berdasarkan hasil penelitian, dapat disimpulkan bahwa rancang bangun kontroler media budidaya terumbu karang dengan </w:t>
      </w:r>
      <w:r>
        <w:rPr>
          <w:rFonts w:ascii="Times New Roman" w:eastAsia="Times New Roman" w:hAnsi="Times New Roman" w:cs="Times New Roman"/>
          <w:i/>
          <w:sz w:val="24"/>
          <w:szCs w:val="24"/>
          <w:lang w:val="en-ID"/>
        </w:rPr>
        <w:t>arduino nano v3</w:t>
      </w:r>
      <w:r>
        <w:rPr>
          <w:rFonts w:ascii="Times New Roman" w:eastAsia="Times New Roman" w:hAnsi="Times New Roman" w:cs="Times New Roman"/>
          <w:sz w:val="24"/>
          <w:szCs w:val="24"/>
          <w:lang w:val="en-ID"/>
        </w:rPr>
        <w:t xml:space="preserve"> dan </w:t>
      </w:r>
      <w:r>
        <w:rPr>
          <w:rFonts w:ascii="Times New Roman" w:eastAsia="Times New Roman" w:hAnsi="Times New Roman" w:cs="Times New Roman"/>
          <w:i/>
          <w:sz w:val="24"/>
          <w:szCs w:val="24"/>
          <w:lang w:val="en-ID"/>
        </w:rPr>
        <w:t>flutter sdk</w:t>
      </w:r>
      <w:r>
        <w:rPr>
          <w:rFonts w:ascii="Times New Roman" w:eastAsia="Times New Roman" w:hAnsi="Times New Roman" w:cs="Times New Roman"/>
          <w:sz w:val="24"/>
          <w:szCs w:val="24"/>
          <w:lang w:val="en-ID"/>
        </w:rPr>
        <w:t xml:space="preserve"> telah berhasil dilakukan. Hal ini dapat disimpul</w:t>
      </w:r>
      <w:r w:rsidR="00FC3320">
        <w:rPr>
          <w:rFonts w:ascii="Times New Roman" w:eastAsia="Times New Roman" w:hAnsi="Times New Roman" w:cs="Times New Roman"/>
          <w:sz w:val="24"/>
          <w:szCs w:val="24"/>
          <w:lang w:val="en-ID"/>
        </w:rPr>
        <w:t>k</w:t>
      </w:r>
      <w:r>
        <w:rPr>
          <w:rFonts w:ascii="Times New Roman" w:eastAsia="Times New Roman" w:hAnsi="Times New Roman" w:cs="Times New Roman"/>
          <w:sz w:val="24"/>
          <w:szCs w:val="24"/>
          <w:lang w:val="en-ID"/>
        </w:rPr>
        <w:t>an dari hasil pengujian instrumen pendukung kehidupan yang mempu memenuhi dan menjaga kondisi dan persyaratan dasar hidup bagi biota terumbu karang.</w:t>
      </w:r>
    </w:p>
    <w:p w14:paraId="09351F25" w14:textId="77777777" w:rsidR="00290F7F" w:rsidRPr="00290F7F" w:rsidRDefault="00290F7F" w:rsidP="00290F7F">
      <w:pPr>
        <w:rPr>
          <w:rFonts w:ascii="Times New Roman" w:eastAsia="Times New Roman" w:hAnsi="Times New Roman" w:cs="Times New Roman"/>
          <w:sz w:val="24"/>
          <w:szCs w:val="24"/>
        </w:rPr>
      </w:pPr>
    </w:p>
    <w:p w14:paraId="55F88AD5" w14:textId="77777777" w:rsidR="00290F7F" w:rsidRPr="00290F7F" w:rsidRDefault="00290F7F" w:rsidP="00290F7F">
      <w:pPr>
        <w:pStyle w:val="Heading1"/>
        <w:numPr>
          <w:ilvl w:val="0"/>
          <w:numId w:val="80"/>
        </w:numPr>
        <w:spacing w:before="0"/>
        <w:ind w:left="426"/>
        <w:jc w:val="left"/>
        <w:rPr>
          <w:rFonts w:cs="Times New Roman"/>
          <w:szCs w:val="24"/>
        </w:rPr>
      </w:pPr>
      <w:r w:rsidRPr="00290F7F">
        <w:rPr>
          <w:rFonts w:cs="Times New Roman"/>
          <w:szCs w:val="24"/>
        </w:rPr>
        <w:t>Saran</w:t>
      </w:r>
    </w:p>
    <w:p w14:paraId="3AF2F6A7" w14:textId="3BF32472" w:rsidR="00290F7F" w:rsidRPr="00290F7F" w:rsidRDefault="00290F7F" w:rsidP="00290F7F">
      <w:pPr>
        <w:ind w:firstLine="426"/>
        <w:rPr>
          <w:rFonts w:ascii="Times New Roman" w:hAnsi="Times New Roman" w:cs="Times New Roman"/>
          <w:sz w:val="24"/>
          <w:szCs w:val="24"/>
        </w:rPr>
      </w:pPr>
      <w:bookmarkStart w:id="49" w:name="page76"/>
      <w:bookmarkStart w:id="50" w:name="page77"/>
      <w:bookmarkEnd w:id="49"/>
      <w:bookmarkEnd w:id="50"/>
      <w:r w:rsidRPr="00290F7F">
        <w:rPr>
          <w:rFonts w:ascii="Times New Roman" w:hAnsi="Times New Roman" w:cs="Times New Roman"/>
          <w:sz w:val="24"/>
          <w:szCs w:val="24"/>
        </w:rPr>
        <w:t>Berdasarkan kesimpulan penelitian yang sudah d</w:t>
      </w:r>
      <w:r>
        <w:rPr>
          <w:rFonts w:ascii="Times New Roman" w:hAnsi="Times New Roman" w:cs="Times New Roman"/>
          <w:sz w:val="24"/>
          <w:szCs w:val="24"/>
          <w:lang w:val="en-ID"/>
        </w:rPr>
        <w:t xml:space="preserve">ibuat, </w:t>
      </w:r>
      <w:r w:rsidRPr="00290F7F">
        <w:rPr>
          <w:rFonts w:ascii="Times New Roman" w:hAnsi="Times New Roman" w:cs="Times New Roman"/>
          <w:sz w:val="24"/>
          <w:szCs w:val="24"/>
        </w:rPr>
        <w:t xml:space="preserve">peneliti dapat memberikan saran </w:t>
      </w:r>
      <w:r>
        <w:rPr>
          <w:rFonts w:ascii="Times New Roman" w:hAnsi="Times New Roman" w:cs="Times New Roman"/>
          <w:sz w:val="24"/>
          <w:szCs w:val="24"/>
          <w:lang w:val="en-ID"/>
        </w:rPr>
        <w:t xml:space="preserve">untuk penelitian selanjutnya </w:t>
      </w:r>
      <w:r w:rsidRPr="00290F7F">
        <w:rPr>
          <w:rFonts w:ascii="Times New Roman" w:hAnsi="Times New Roman" w:cs="Times New Roman"/>
          <w:sz w:val="24"/>
          <w:szCs w:val="24"/>
        </w:rPr>
        <w:t>sebagai berikut :</w:t>
      </w:r>
    </w:p>
    <w:p w14:paraId="66AFB77D" w14:textId="531B9FDF" w:rsidR="00290F7F" w:rsidRP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Untuk penelitian selanjutnya untuk menambahkan</w:t>
      </w:r>
      <w:r>
        <w:rPr>
          <w:rFonts w:ascii="Times New Roman" w:hAnsi="Times New Roman" w:cs="Times New Roman"/>
          <w:sz w:val="24"/>
          <w:szCs w:val="24"/>
          <w:lang w:val="en-ID"/>
        </w:rPr>
        <w:t xml:space="preserve"> instrumen </w:t>
      </w:r>
      <w:r>
        <w:rPr>
          <w:rFonts w:ascii="Times New Roman" w:hAnsi="Times New Roman" w:cs="Times New Roman"/>
          <w:i/>
          <w:sz w:val="24"/>
          <w:szCs w:val="24"/>
          <w:lang w:val="en-ID"/>
        </w:rPr>
        <w:t>auto tester</w:t>
      </w:r>
      <w:r>
        <w:rPr>
          <w:rFonts w:ascii="Times New Roman" w:hAnsi="Times New Roman" w:cs="Times New Roman"/>
          <w:sz w:val="24"/>
          <w:szCs w:val="24"/>
          <w:lang w:val="en-ID"/>
        </w:rPr>
        <w:t xml:space="preserve"> pada elemen krusial seperti </w:t>
      </w:r>
      <w:r>
        <w:rPr>
          <w:rFonts w:ascii="Times New Roman" w:hAnsi="Times New Roman" w:cs="Times New Roman"/>
          <w:i/>
          <w:sz w:val="24"/>
          <w:szCs w:val="24"/>
          <w:lang w:val="en-ID"/>
        </w:rPr>
        <w:t>alkalinity levels</w:t>
      </w:r>
      <w:r>
        <w:rPr>
          <w:rFonts w:ascii="Times New Roman" w:hAnsi="Times New Roman" w:cs="Times New Roman"/>
          <w:sz w:val="24"/>
          <w:szCs w:val="24"/>
          <w:lang w:val="en-ID"/>
        </w:rPr>
        <w:t xml:space="preserve"> yang sangan memegang peranan penting dalam kestabilan sistem budidaya terumbu karang</w:t>
      </w:r>
      <w:r w:rsidRPr="00290F7F">
        <w:rPr>
          <w:rFonts w:ascii="Times New Roman" w:hAnsi="Times New Roman" w:cs="Times New Roman"/>
          <w:sz w:val="24"/>
          <w:szCs w:val="24"/>
        </w:rPr>
        <w:t>.</w:t>
      </w:r>
    </w:p>
    <w:p w14:paraId="7E1F17AA" w14:textId="23F8A441" w:rsid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 xml:space="preserve">Diharapkan untuk penelitian selanjutnya </w:t>
      </w:r>
      <w:r w:rsidRPr="00290F7F">
        <w:rPr>
          <w:rFonts w:ascii="Times New Roman" w:hAnsi="Times New Roman" w:cs="Times New Roman"/>
          <w:sz w:val="24"/>
          <w:szCs w:val="24"/>
          <w:lang w:val="en-ID"/>
        </w:rPr>
        <w:t xml:space="preserve">menambah instrumen </w:t>
      </w:r>
      <w:r w:rsidRPr="00290F7F">
        <w:rPr>
          <w:rFonts w:ascii="Times New Roman" w:hAnsi="Times New Roman" w:cs="Times New Roman"/>
          <w:i/>
          <w:sz w:val="24"/>
          <w:szCs w:val="24"/>
          <w:lang w:val="en-ID"/>
        </w:rPr>
        <w:t>auto doser</w:t>
      </w:r>
      <w:r w:rsidRPr="00290F7F">
        <w:rPr>
          <w:rFonts w:ascii="Times New Roman" w:hAnsi="Times New Roman" w:cs="Times New Roman"/>
          <w:sz w:val="24"/>
          <w:szCs w:val="24"/>
          <w:lang w:val="en-ID"/>
        </w:rPr>
        <w:t xml:space="preserve"> untuk tidak hanya memenuhi suplementasi dasar, namun juga memenuhi suplementasi </w:t>
      </w:r>
      <w:r w:rsidRPr="00290F7F">
        <w:rPr>
          <w:rFonts w:ascii="Times New Roman" w:hAnsi="Times New Roman" w:cs="Times New Roman"/>
          <w:i/>
          <w:sz w:val="24"/>
          <w:szCs w:val="24"/>
          <w:lang w:val="en-ID"/>
        </w:rPr>
        <w:t>trace element</w:t>
      </w:r>
      <w:r w:rsidRPr="00290F7F">
        <w:rPr>
          <w:rFonts w:ascii="Times New Roman" w:hAnsi="Times New Roman" w:cs="Times New Roman"/>
          <w:sz w:val="24"/>
          <w:szCs w:val="24"/>
          <w:lang w:val="en-ID"/>
        </w:rPr>
        <w:t xml:space="preserve"> dan </w:t>
      </w:r>
      <w:r w:rsidRPr="00290F7F">
        <w:rPr>
          <w:rFonts w:ascii="Times New Roman" w:hAnsi="Times New Roman" w:cs="Times New Roman"/>
          <w:i/>
          <w:sz w:val="24"/>
          <w:szCs w:val="24"/>
          <w:lang w:val="en-ID"/>
        </w:rPr>
        <w:t>amino acids</w:t>
      </w:r>
      <w:r w:rsidRPr="00290F7F">
        <w:rPr>
          <w:rFonts w:ascii="Times New Roman" w:hAnsi="Times New Roman" w:cs="Times New Roman"/>
          <w:sz w:val="24"/>
          <w:szCs w:val="24"/>
        </w:rPr>
        <w:t>.</w:t>
      </w:r>
    </w:p>
    <w:p w14:paraId="14C2277C" w14:textId="3248847C" w:rsidR="00FC3320" w:rsidRPr="00290F7F" w:rsidRDefault="00FC3320" w:rsidP="00290F7F">
      <w:pPr>
        <w:pStyle w:val="ListParagraph"/>
        <w:numPr>
          <w:ilvl w:val="6"/>
          <w:numId w:val="8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ID"/>
        </w:rPr>
        <w:t xml:space="preserve">Diharapkan untuk penelitian selanjutnya untuk menambahkan instrumen kontrol suhu air media yang lebih stabil dengan mengintegrasikan sistem </w:t>
      </w:r>
      <w:r>
        <w:rPr>
          <w:rFonts w:ascii="Times New Roman" w:hAnsi="Times New Roman" w:cs="Times New Roman"/>
          <w:i/>
          <w:sz w:val="24"/>
          <w:szCs w:val="24"/>
          <w:lang w:val="en-ID"/>
        </w:rPr>
        <w:t>chill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heater</w:t>
      </w:r>
      <w:r>
        <w:rPr>
          <w:rFonts w:ascii="Times New Roman" w:hAnsi="Times New Roman" w:cs="Times New Roman"/>
          <w:sz w:val="24"/>
          <w:szCs w:val="24"/>
          <w:lang w:val="en-ID"/>
        </w:rPr>
        <w:t>.</w:t>
      </w:r>
    </w:p>
    <w:p w14:paraId="52D49DA6" w14:textId="41336307" w:rsidR="00290F7F" w:rsidRPr="00DB011C" w:rsidRDefault="00290F7F" w:rsidP="00290F7F">
      <w:pPr>
        <w:rPr>
          <w:rFonts w:ascii="Times New Roman" w:hAnsi="Times New Roman" w:cs="Times New Roman"/>
          <w:sz w:val="24"/>
          <w:szCs w:val="24"/>
          <w:lang w:val="en-ID"/>
        </w:rPr>
      </w:pPr>
    </w:p>
    <w:p w14:paraId="5E1C6D3E" w14:textId="54692B3C" w:rsidR="00EB3F9D" w:rsidRPr="00290F7F" w:rsidRDefault="00EB3F9D" w:rsidP="00290F7F">
      <w:pPr>
        <w:pStyle w:val="ListParagraph"/>
        <w:ind w:firstLine="720"/>
        <w:rPr>
          <w:rFonts w:ascii="Times New Roman" w:hAnsi="Times New Roman" w:cs="Times New Roman"/>
          <w:sz w:val="24"/>
          <w:szCs w:val="24"/>
          <w:lang w:val="en-ID"/>
        </w:rPr>
        <w:sectPr w:rsidR="00EB3F9D" w:rsidRPr="00290F7F">
          <w:headerReference w:type="default" r:id="rId113"/>
          <w:footerReference w:type="default" r:id="rId114"/>
          <w:pgSz w:w="11906" w:h="16838"/>
          <w:pgMar w:top="2268" w:right="1701" w:bottom="1701" w:left="2268" w:header="706" w:footer="706" w:gutter="0"/>
          <w:cols w:space="708"/>
          <w:docGrid w:linePitch="360"/>
        </w:sectPr>
      </w:pPr>
    </w:p>
    <w:p w14:paraId="0AD22185" w14:textId="30FC9521" w:rsidR="00922181" w:rsidRDefault="005E482F" w:rsidP="003F5BF0">
      <w:pPr>
        <w:pStyle w:val="Caption"/>
        <w:keepNext/>
        <w:rPr>
          <w:rFonts w:cs="Times New Roman"/>
          <w:sz w:val="28"/>
          <w:szCs w:val="36"/>
        </w:rPr>
      </w:pPr>
      <w:bookmarkStart w:id="51" w:name="_Toc125720242"/>
      <w:r>
        <w:rPr>
          <w:rFonts w:cs="Times New Roman"/>
          <w:sz w:val="28"/>
          <w:szCs w:val="36"/>
        </w:rPr>
        <w:lastRenderedPageBreak/>
        <w:t>DAFTAR PUSTAKA</w:t>
      </w:r>
      <w:bookmarkEnd w:id="51"/>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w:t>
      </w:r>
      <w:r>
        <w:rPr>
          <w:rFonts w:ascii="Times New Roman" w:hAnsi="Times New Roman" w:cs="Times New Roman"/>
          <w:sz w:val="24"/>
          <w:szCs w:val="24"/>
        </w:rPr>
        <w:lastRenderedPageBreak/>
        <w:t xml:space="preserve">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rsidP="00456E8C">
      <w:pPr>
        <w:autoSpaceDE w:val="0"/>
        <w:autoSpaceDN w:val="0"/>
        <w:spacing w:line="360" w:lineRule="auto"/>
        <w:jc w:val="both"/>
        <w:rPr>
          <w:rFonts w:ascii="Times New Roman" w:eastAsia="Times New Roman" w:hAnsi="Times New Roman" w:cs="Times New Roman"/>
          <w:sz w:val="24"/>
          <w:szCs w:val="24"/>
        </w:rPr>
      </w:pPr>
    </w:p>
    <w:sectPr w:rsidR="00922181">
      <w:headerReference w:type="default" r:id="rId115"/>
      <w:headerReference w:type="first" r:id="rId116"/>
      <w:footerReference w:type="first" r:id="rId117"/>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B3EE1" w14:textId="77777777" w:rsidR="00682C81" w:rsidRDefault="00682C81">
      <w:pPr>
        <w:spacing w:line="240" w:lineRule="auto"/>
      </w:pPr>
      <w:r>
        <w:separator/>
      </w:r>
    </w:p>
  </w:endnote>
  <w:endnote w:type="continuationSeparator" w:id="0">
    <w:p w14:paraId="043E4D33" w14:textId="77777777" w:rsidR="00682C81" w:rsidRDefault="00682C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D761CE" w:rsidRDefault="00D761CE">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D761CE" w:rsidRDefault="00D761CE">
    <w:pPr>
      <w:pStyle w:val="Footer"/>
      <w:jc w:val="right"/>
    </w:pPr>
  </w:p>
  <w:p w14:paraId="4B7A2C93" w14:textId="77777777" w:rsidR="00D761CE" w:rsidRDefault="00D761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D761CE" w:rsidRDefault="00D761CE">
    <w:pPr>
      <w:pStyle w:val="Footer"/>
      <w:jc w:val="right"/>
    </w:pPr>
  </w:p>
  <w:p w14:paraId="68D2D1DD" w14:textId="77777777" w:rsidR="00D761CE" w:rsidRDefault="00D761CE">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D761CE" w:rsidRDefault="00D761CE">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D761CE" w:rsidRDefault="00D761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D761CE" w:rsidRDefault="00D761CE">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D761CE" w:rsidRDefault="00D761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D761CE" w:rsidRDefault="00D761CE">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D761CE" w:rsidRDefault="00D761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D761CE" w:rsidRDefault="00D761CE">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D761CE" w:rsidRDefault="00D761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D761CE" w:rsidRDefault="00D761CE">
    <w:pPr>
      <w:pStyle w:val="Footer"/>
      <w:jc w:val="center"/>
    </w:pPr>
  </w:p>
  <w:p w14:paraId="6C8BAEBE" w14:textId="77777777" w:rsidR="00D761CE" w:rsidRDefault="00D761C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D761CE" w:rsidRDefault="00D761CE">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D761CE" w:rsidRDefault="00D761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BFFCE" w14:textId="77777777" w:rsidR="00682C81" w:rsidRDefault="00682C81">
      <w:pPr>
        <w:spacing w:after="0"/>
      </w:pPr>
      <w:r>
        <w:separator/>
      </w:r>
    </w:p>
  </w:footnote>
  <w:footnote w:type="continuationSeparator" w:id="0">
    <w:p w14:paraId="59F2AA2C" w14:textId="77777777" w:rsidR="00682C81" w:rsidRDefault="00682C8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D761CE" w:rsidRDefault="00D761CE">
    <w:pPr>
      <w:pStyle w:val="Header"/>
      <w:jc w:val="right"/>
    </w:pPr>
    <w:r>
      <w:fldChar w:fldCharType="begin"/>
    </w:r>
    <w:r>
      <w:instrText xml:space="preserve"> PAGE   \* MERGEFORMAT </w:instrText>
    </w:r>
    <w:r>
      <w:fldChar w:fldCharType="separate"/>
    </w:r>
    <w:r>
      <w:t>2</w:t>
    </w:r>
    <w:r>
      <w:fldChar w:fldCharType="end"/>
    </w:r>
  </w:p>
  <w:p w14:paraId="25808651" w14:textId="77777777" w:rsidR="00D761CE" w:rsidRDefault="00D761C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D761CE" w:rsidRDefault="00D761CE">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D761CE" w:rsidRDefault="00D761C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D761CE" w:rsidRDefault="00D761CE">
    <w:pPr>
      <w:pStyle w:val="Header"/>
      <w:jc w:val="right"/>
    </w:pPr>
  </w:p>
  <w:p w14:paraId="4043F22E" w14:textId="77777777" w:rsidR="00D761CE" w:rsidRDefault="00D761C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D761CE" w:rsidRDefault="00D761CE">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D761CE" w:rsidRDefault="00D761C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D761CE" w:rsidRDefault="00D761CE">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D761CE" w:rsidRDefault="00D761C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D761CE" w:rsidRDefault="00D761CE">
    <w:pPr>
      <w:pStyle w:val="Header"/>
    </w:pPr>
  </w:p>
  <w:p w14:paraId="21F8A386" w14:textId="77777777" w:rsidR="00D761CE" w:rsidRDefault="00D761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D761CE" w14:paraId="1AC1F1EB" w14:textId="77777777">
      <w:tc>
        <w:tcPr>
          <w:tcW w:w="2830" w:type="dxa"/>
        </w:tcPr>
        <w:p w14:paraId="7334D38D" w14:textId="77777777" w:rsidR="00D761CE" w:rsidRDefault="00D761CE">
          <w:pPr>
            <w:pStyle w:val="Header"/>
            <w:ind w:left="-115"/>
          </w:pPr>
        </w:p>
      </w:tc>
      <w:tc>
        <w:tcPr>
          <w:tcW w:w="2830" w:type="dxa"/>
        </w:tcPr>
        <w:p w14:paraId="4CA4BBB0" w14:textId="77777777" w:rsidR="00D761CE" w:rsidRDefault="00D761CE">
          <w:pPr>
            <w:pStyle w:val="Header"/>
            <w:jc w:val="center"/>
          </w:pPr>
        </w:p>
      </w:tc>
      <w:tc>
        <w:tcPr>
          <w:tcW w:w="2830" w:type="dxa"/>
        </w:tcPr>
        <w:p w14:paraId="66C12554" w14:textId="77777777" w:rsidR="00D761CE" w:rsidRDefault="00D761CE">
          <w:pPr>
            <w:pStyle w:val="Header"/>
            <w:ind w:right="-115"/>
            <w:jc w:val="right"/>
          </w:pPr>
        </w:p>
      </w:tc>
    </w:tr>
  </w:tbl>
  <w:p w14:paraId="1D6A7527" w14:textId="77777777" w:rsidR="00D761CE" w:rsidRDefault="00D761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D761CE" w:rsidRDefault="00D761CE">
    <w:pPr>
      <w:pStyle w:val="Header"/>
      <w:jc w:val="right"/>
    </w:pPr>
  </w:p>
  <w:p w14:paraId="3DF3A7FA" w14:textId="77777777" w:rsidR="00D761CE" w:rsidRDefault="00D761C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D761CE" w14:paraId="6D78AD7D" w14:textId="77777777">
      <w:tc>
        <w:tcPr>
          <w:tcW w:w="2830" w:type="dxa"/>
        </w:tcPr>
        <w:p w14:paraId="116DF085" w14:textId="77777777" w:rsidR="00D761CE" w:rsidRDefault="00D761CE">
          <w:pPr>
            <w:pStyle w:val="Header"/>
            <w:ind w:left="-115"/>
          </w:pPr>
        </w:p>
      </w:tc>
      <w:tc>
        <w:tcPr>
          <w:tcW w:w="2830" w:type="dxa"/>
        </w:tcPr>
        <w:p w14:paraId="41B0E99F" w14:textId="77777777" w:rsidR="00D761CE" w:rsidRDefault="00D761CE">
          <w:pPr>
            <w:pStyle w:val="Header"/>
            <w:jc w:val="center"/>
          </w:pPr>
        </w:p>
      </w:tc>
      <w:tc>
        <w:tcPr>
          <w:tcW w:w="2830" w:type="dxa"/>
        </w:tcPr>
        <w:p w14:paraId="3AFF414B" w14:textId="77777777" w:rsidR="00D761CE" w:rsidRDefault="00D761CE">
          <w:pPr>
            <w:pStyle w:val="Header"/>
            <w:ind w:right="-115"/>
            <w:jc w:val="right"/>
          </w:pPr>
        </w:p>
      </w:tc>
    </w:tr>
  </w:tbl>
  <w:p w14:paraId="49A48D0B" w14:textId="77777777" w:rsidR="00D761CE" w:rsidRDefault="00D761C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D761CE" w:rsidRDefault="00D761C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D761CE" w:rsidRDefault="00D761C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D761CE" w:rsidRDefault="00D761CE">
    <w:pPr>
      <w:pStyle w:val="Header"/>
      <w:jc w:val="right"/>
    </w:pPr>
  </w:p>
  <w:p w14:paraId="37858D32" w14:textId="77777777" w:rsidR="00D761CE" w:rsidRDefault="00D761C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D761CE" w:rsidRDefault="00D761C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D761CE" w:rsidRDefault="00D761C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D761CE" w:rsidRDefault="00D761CE">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D761CE" w:rsidRDefault="00D761C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D761CE" w:rsidRDefault="00D761CE">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D761CE" w:rsidRDefault="00D761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D872B4C"/>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1275AE"/>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6" w15:restartNumberingAfterBreak="0">
    <w:nsid w:val="1939624B"/>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218F15E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2" w15:restartNumberingAfterBreak="0">
    <w:nsid w:val="28173DF4"/>
    <w:multiLevelType w:val="hybridMultilevel"/>
    <w:tmpl w:val="C854E382"/>
    <w:lvl w:ilvl="0" w:tplc="CD6E6D20">
      <w:start w:val="1"/>
      <w:numFmt w:val="decimal"/>
      <w:lvlText w:val="%1."/>
      <w:lvlJc w:val="left"/>
      <w:pPr>
        <w:ind w:left="927" w:hanging="360"/>
      </w:pPr>
      <w:rPr>
        <w:rFonts w:hint="default"/>
        <w:b w:val="0"/>
        <w:i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2C2F4C47"/>
    <w:multiLevelType w:val="multilevel"/>
    <w:tmpl w:val="8DD6E060"/>
    <w:lvl w:ilvl="0">
      <w:start w:val="1"/>
      <w:numFmt w:val="decimal"/>
      <w:lvlText w:val="5.%1"/>
      <w:lvlJc w:val="left"/>
      <w:pPr>
        <w:ind w:left="3410" w:hanging="432"/>
      </w:pPr>
      <w:rPr>
        <w:rFonts w:hint="default"/>
      </w:rPr>
    </w:lvl>
    <w:lvl w:ilvl="1">
      <w:start w:val="6"/>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7" w15:restartNumberingAfterBreak="0">
    <w:nsid w:val="2FD52B4A"/>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9"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2C976EE"/>
    <w:multiLevelType w:val="hybridMultilevel"/>
    <w:tmpl w:val="1C2E6C2E"/>
    <w:lvl w:ilvl="0" w:tplc="A140B7E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4346539"/>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5DA3D4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3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CD0B94"/>
    <w:multiLevelType w:val="hybridMultilevel"/>
    <w:tmpl w:val="D17C266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44" w15:restartNumberingAfterBreak="0">
    <w:nsid w:val="4B9F4A78"/>
    <w:multiLevelType w:val="hybridMultilevel"/>
    <w:tmpl w:val="28F8338E"/>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BD74BA5"/>
    <w:multiLevelType w:val="hybridMultilevel"/>
    <w:tmpl w:val="C19C14D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49"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4EAA123A"/>
    <w:multiLevelType w:val="hybridMultilevel"/>
    <w:tmpl w:val="F0569AD6"/>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2"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4"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7"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5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0"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3" w15:restartNumberingAfterBreak="0">
    <w:nsid w:val="64497F6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5"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6B33288"/>
    <w:multiLevelType w:val="hybridMultilevel"/>
    <w:tmpl w:val="A6DEFF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6EDC302A"/>
    <w:multiLevelType w:val="multilevel"/>
    <w:tmpl w:val="827EA7A6"/>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rFonts w:ascii="Times New Roman" w:hAnsi="Times New Roman" w:cs="Times New Roman" w:hint="default"/>
        <w:sz w:val="24"/>
        <w:szCs w:val="22"/>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9"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3"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9B562A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7"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8"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9"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69"/>
  </w:num>
  <w:num w:numId="3">
    <w:abstractNumId w:val="19"/>
  </w:num>
  <w:num w:numId="4">
    <w:abstractNumId w:val="52"/>
  </w:num>
  <w:num w:numId="5">
    <w:abstractNumId w:val="18"/>
  </w:num>
  <w:num w:numId="6">
    <w:abstractNumId w:val="43"/>
  </w:num>
  <w:num w:numId="7">
    <w:abstractNumId w:val="76"/>
  </w:num>
  <w:num w:numId="8">
    <w:abstractNumId w:val="48"/>
  </w:num>
  <w:num w:numId="9">
    <w:abstractNumId w:val="42"/>
  </w:num>
  <w:num w:numId="10">
    <w:abstractNumId w:val="13"/>
  </w:num>
  <w:num w:numId="11">
    <w:abstractNumId w:val="29"/>
  </w:num>
  <w:num w:numId="12">
    <w:abstractNumId w:val="1"/>
  </w:num>
  <w:num w:numId="13">
    <w:abstractNumId w:val="0"/>
  </w:num>
  <w:num w:numId="14">
    <w:abstractNumId w:val="41"/>
  </w:num>
  <w:num w:numId="15">
    <w:abstractNumId w:val="49"/>
  </w:num>
  <w:num w:numId="16">
    <w:abstractNumId w:val="26"/>
  </w:num>
  <w:num w:numId="17">
    <w:abstractNumId w:val="51"/>
  </w:num>
  <w:num w:numId="18">
    <w:abstractNumId w:val="56"/>
  </w:num>
  <w:num w:numId="19">
    <w:abstractNumId w:val="34"/>
  </w:num>
  <w:num w:numId="20">
    <w:abstractNumId w:val="9"/>
  </w:num>
  <w:num w:numId="21">
    <w:abstractNumId w:val="15"/>
  </w:num>
  <w:num w:numId="22">
    <w:abstractNumId w:val="11"/>
  </w:num>
  <w:num w:numId="23">
    <w:abstractNumId w:val="35"/>
  </w:num>
  <w:num w:numId="24">
    <w:abstractNumId w:val="77"/>
  </w:num>
  <w:num w:numId="25">
    <w:abstractNumId w:val="72"/>
  </w:num>
  <w:num w:numId="26">
    <w:abstractNumId w:val="10"/>
  </w:num>
  <w:num w:numId="27">
    <w:abstractNumId w:val="62"/>
  </w:num>
  <w:num w:numId="28">
    <w:abstractNumId w:val="64"/>
  </w:num>
  <w:num w:numId="29">
    <w:abstractNumId w:val="39"/>
  </w:num>
  <w:num w:numId="30">
    <w:abstractNumId w:val="59"/>
  </w:num>
  <w:num w:numId="31">
    <w:abstractNumId w:val="53"/>
  </w:num>
  <w:num w:numId="32">
    <w:abstractNumId w:val="3"/>
  </w:num>
  <w:num w:numId="33">
    <w:abstractNumId w:val="4"/>
  </w:num>
  <w:num w:numId="34">
    <w:abstractNumId w:val="78"/>
  </w:num>
  <w:num w:numId="35">
    <w:abstractNumId w:val="21"/>
  </w:num>
  <w:num w:numId="36">
    <w:abstractNumId w:val="54"/>
  </w:num>
  <w:num w:numId="37">
    <w:abstractNumId w:val="47"/>
  </w:num>
  <w:num w:numId="38">
    <w:abstractNumId w:val="17"/>
  </w:num>
  <w:num w:numId="39">
    <w:abstractNumId w:val="45"/>
  </w:num>
  <w:num w:numId="40">
    <w:abstractNumId w:val="46"/>
  </w:num>
  <w:num w:numId="41">
    <w:abstractNumId w:val="70"/>
  </w:num>
  <w:num w:numId="42">
    <w:abstractNumId w:val="55"/>
  </w:num>
  <w:num w:numId="43">
    <w:abstractNumId w:val="8"/>
  </w:num>
  <w:num w:numId="44">
    <w:abstractNumId w:val="67"/>
  </w:num>
  <w:num w:numId="45">
    <w:abstractNumId w:val="6"/>
  </w:num>
  <w:num w:numId="46">
    <w:abstractNumId w:val="58"/>
  </w:num>
  <w:num w:numId="47">
    <w:abstractNumId w:val="28"/>
  </w:num>
  <w:num w:numId="48">
    <w:abstractNumId w:val="30"/>
  </w:num>
  <w:num w:numId="49">
    <w:abstractNumId w:val="74"/>
  </w:num>
  <w:num w:numId="50">
    <w:abstractNumId w:val="38"/>
  </w:num>
  <w:num w:numId="51">
    <w:abstractNumId w:val="2"/>
  </w:num>
  <w:num w:numId="52">
    <w:abstractNumId w:val="71"/>
  </w:num>
  <w:num w:numId="53">
    <w:abstractNumId w:val="79"/>
  </w:num>
  <w:num w:numId="54">
    <w:abstractNumId w:val="36"/>
  </w:num>
  <w:num w:numId="55">
    <w:abstractNumId w:val="24"/>
  </w:num>
  <w:num w:numId="56">
    <w:abstractNumId w:val="7"/>
  </w:num>
  <w:num w:numId="57">
    <w:abstractNumId w:val="25"/>
  </w:num>
  <w:num w:numId="58">
    <w:abstractNumId w:val="57"/>
  </w:num>
  <w:num w:numId="59">
    <w:abstractNumId w:val="12"/>
  </w:num>
  <w:num w:numId="60">
    <w:abstractNumId w:val="61"/>
  </w:num>
  <w:num w:numId="61">
    <w:abstractNumId w:val="73"/>
  </w:num>
  <w:num w:numId="62">
    <w:abstractNumId w:val="44"/>
  </w:num>
  <w:num w:numId="63">
    <w:abstractNumId w:val="65"/>
  </w:num>
  <w:num w:numId="64">
    <w:abstractNumId w:val="60"/>
  </w:num>
  <w:num w:numId="65">
    <w:abstractNumId w:val="63"/>
  </w:num>
  <w:num w:numId="66">
    <w:abstractNumId w:val="32"/>
  </w:num>
  <w:num w:numId="67">
    <w:abstractNumId w:val="33"/>
  </w:num>
  <w:num w:numId="68">
    <w:abstractNumId w:val="16"/>
  </w:num>
  <w:num w:numId="69">
    <w:abstractNumId w:val="27"/>
  </w:num>
  <w:num w:numId="70">
    <w:abstractNumId w:val="31"/>
  </w:num>
  <w:num w:numId="71">
    <w:abstractNumId w:val="14"/>
  </w:num>
  <w:num w:numId="72">
    <w:abstractNumId w:val="5"/>
  </w:num>
  <w:num w:numId="73">
    <w:abstractNumId w:val="75"/>
  </w:num>
  <w:num w:numId="74">
    <w:abstractNumId w:val="22"/>
  </w:num>
  <w:num w:numId="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6"/>
  </w:num>
  <w:num w:numId="77">
    <w:abstractNumId w:val="50"/>
  </w:num>
  <w:num w:numId="78">
    <w:abstractNumId w:val="20"/>
  </w:num>
  <w:num w:numId="79">
    <w:abstractNumId w:val="23"/>
  </w:num>
  <w:num w:numId="80">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16B8"/>
    <w:rsid w:val="00011802"/>
    <w:rsid w:val="0001373F"/>
    <w:rsid w:val="00013CC8"/>
    <w:rsid w:val="00021A40"/>
    <w:rsid w:val="00023B3A"/>
    <w:rsid w:val="000364A1"/>
    <w:rsid w:val="00043829"/>
    <w:rsid w:val="00050E60"/>
    <w:rsid w:val="00053393"/>
    <w:rsid w:val="00055CFC"/>
    <w:rsid w:val="000610B6"/>
    <w:rsid w:val="0007418F"/>
    <w:rsid w:val="00077802"/>
    <w:rsid w:val="000843F3"/>
    <w:rsid w:val="00095ED6"/>
    <w:rsid w:val="00096C7F"/>
    <w:rsid w:val="000A15CC"/>
    <w:rsid w:val="000A15E5"/>
    <w:rsid w:val="000A3822"/>
    <w:rsid w:val="000A6ECB"/>
    <w:rsid w:val="000B0AC4"/>
    <w:rsid w:val="000B0ADB"/>
    <w:rsid w:val="000B5BC7"/>
    <w:rsid w:val="000C0AAD"/>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26DD7"/>
    <w:rsid w:val="001347C6"/>
    <w:rsid w:val="00136954"/>
    <w:rsid w:val="001436F7"/>
    <w:rsid w:val="0014373A"/>
    <w:rsid w:val="0014496E"/>
    <w:rsid w:val="001527EF"/>
    <w:rsid w:val="001702E6"/>
    <w:rsid w:val="00172E8E"/>
    <w:rsid w:val="00180E80"/>
    <w:rsid w:val="00190D2D"/>
    <w:rsid w:val="001A1E97"/>
    <w:rsid w:val="001A64AC"/>
    <w:rsid w:val="001B16AA"/>
    <w:rsid w:val="001B7D3F"/>
    <w:rsid w:val="001D1FD2"/>
    <w:rsid w:val="001D6BDA"/>
    <w:rsid w:val="001E333E"/>
    <w:rsid w:val="001E6E2D"/>
    <w:rsid w:val="001F0A61"/>
    <w:rsid w:val="001F7C63"/>
    <w:rsid w:val="002024C4"/>
    <w:rsid w:val="002035FF"/>
    <w:rsid w:val="0021761F"/>
    <w:rsid w:val="00223568"/>
    <w:rsid w:val="002317CE"/>
    <w:rsid w:val="00236454"/>
    <w:rsid w:val="00237291"/>
    <w:rsid w:val="00244BB4"/>
    <w:rsid w:val="00261FBB"/>
    <w:rsid w:val="00265B88"/>
    <w:rsid w:val="00273B8C"/>
    <w:rsid w:val="002758D6"/>
    <w:rsid w:val="00277638"/>
    <w:rsid w:val="00284220"/>
    <w:rsid w:val="00290F7F"/>
    <w:rsid w:val="00291AA3"/>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80E"/>
    <w:rsid w:val="00353B74"/>
    <w:rsid w:val="00354B75"/>
    <w:rsid w:val="00363945"/>
    <w:rsid w:val="003740E1"/>
    <w:rsid w:val="003764F6"/>
    <w:rsid w:val="00376DD7"/>
    <w:rsid w:val="00380765"/>
    <w:rsid w:val="003844EC"/>
    <w:rsid w:val="00390F0E"/>
    <w:rsid w:val="00391B78"/>
    <w:rsid w:val="00392B79"/>
    <w:rsid w:val="003932F2"/>
    <w:rsid w:val="003A0297"/>
    <w:rsid w:val="003A270A"/>
    <w:rsid w:val="003B32CD"/>
    <w:rsid w:val="003C51B7"/>
    <w:rsid w:val="003D3CC7"/>
    <w:rsid w:val="003E1481"/>
    <w:rsid w:val="003E1C48"/>
    <w:rsid w:val="003F5BF0"/>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56E8C"/>
    <w:rsid w:val="00462B15"/>
    <w:rsid w:val="00465188"/>
    <w:rsid w:val="0046578B"/>
    <w:rsid w:val="00466ABF"/>
    <w:rsid w:val="0046751B"/>
    <w:rsid w:val="004676ED"/>
    <w:rsid w:val="004733F4"/>
    <w:rsid w:val="0048047B"/>
    <w:rsid w:val="00480F52"/>
    <w:rsid w:val="004848B9"/>
    <w:rsid w:val="00485B5B"/>
    <w:rsid w:val="00497336"/>
    <w:rsid w:val="004A0A6F"/>
    <w:rsid w:val="004A5D6F"/>
    <w:rsid w:val="004A6408"/>
    <w:rsid w:val="004A6C31"/>
    <w:rsid w:val="004B245E"/>
    <w:rsid w:val="004B7200"/>
    <w:rsid w:val="004C233A"/>
    <w:rsid w:val="004C76DE"/>
    <w:rsid w:val="004D7941"/>
    <w:rsid w:val="004E4E6F"/>
    <w:rsid w:val="004F3D1E"/>
    <w:rsid w:val="0050189A"/>
    <w:rsid w:val="00515B8D"/>
    <w:rsid w:val="005203E0"/>
    <w:rsid w:val="00531D04"/>
    <w:rsid w:val="00536132"/>
    <w:rsid w:val="005403C9"/>
    <w:rsid w:val="0054198C"/>
    <w:rsid w:val="00551DC8"/>
    <w:rsid w:val="00562DAC"/>
    <w:rsid w:val="005638DC"/>
    <w:rsid w:val="00564898"/>
    <w:rsid w:val="00572C8C"/>
    <w:rsid w:val="00574E44"/>
    <w:rsid w:val="005758F5"/>
    <w:rsid w:val="0057611D"/>
    <w:rsid w:val="0058450C"/>
    <w:rsid w:val="00594AB6"/>
    <w:rsid w:val="00596887"/>
    <w:rsid w:val="005A009C"/>
    <w:rsid w:val="005A1E6E"/>
    <w:rsid w:val="005A241B"/>
    <w:rsid w:val="005A60A9"/>
    <w:rsid w:val="005B187E"/>
    <w:rsid w:val="005B1C36"/>
    <w:rsid w:val="005B68A7"/>
    <w:rsid w:val="005C3FF6"/>
    <w:rsid w:val="005C47F6"/>
    <w:rsid w:val="005C5B65"/>
    <w:rsid w:val="005C5F99"/>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2C81"/>
    <w:rsid w:val="006839A3"/>
    <w:rsid w:val="006877AA"/>
    <w:rsid w:val="00690308"/>
    <w:rsid w:val="00690641"/>
    <w:rsid w:val="0069488E"/>
    <w:rsid w:val="00694996"/>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8C"/>
    <w:rsid w:val="007063D1"/>
    <w:rsid w:val="00713F36"/>
    <w:rsid w:val="0071743E"/>
    <w:rsid w:val="007205DC"/>
    <w:rsid w:val="00747F63"/>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0B9"/>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77469"/>
    <w:rsid w:val="0088131C"/>
    <w:rsid w:val="008830C0"/>
    <w:rsid w:val="008866FC"/>
    <w:rsid w:val="00895204"/>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2D48"/>
    <w:rsid w:val="00953DFD"/>
    <w:rsid w:val="00954375"/>
    <w:rsid w:val="0095705F"/>
    <w:rsid w:val="00960FF8"/>
    <w:rsid w:val="0096264D"/>
    <w:rsid w:val="009774C6"/>
    <w:rsid w:val="009918FA"/>
    <w:rsid w:val="009923B8"/>
    <w:rsid w:val="009943D8"/>
    <w:rsid w:val="009A24B8"/>
    <w:rsid w:val="009B3D28"/>
    <w:rsid w:val="009B5C7B"/>
    <w:rsid w:val="009C2EFF"/>
    <w:rsid w:val="009D616D"/>
    <w:rsid w:val="009E2902"/>
    <w:rsid w:val="009E4C1D"/>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E184E"/>
    <w:rsid w:val="00AE2BAE"/>
    <w:rsid w:val="00AF37B6"/>
    <w:rsid w:val="00B010CA"/>
    <w:rsid w:val="00B04D63"/>
    <w:rsid w:val="00B10236"/>
    <w:rsid w:val="00B10F20"/>
    <w:rsid w:val="00B17120"/>
    <w:rsid w:val="00B21949"/>
    <w:rsid w:val="00B305C7"/>
    <w:rsid w:val="00B327A4"/>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B651D"/>
    <w:rsid w:val="00BC1914"/>
    <w:rsid w:val="00BC52E9"/>
    <w:rsid w:val="00BD5730"/>
    <w:rsid w:val="00BD79B1"/>
    <w:rsid w:val="00BF3F7D"/>
    <w:rsid w:val="00C00E37"/>
    <w:rsid w:val="00C12C1D"/>
    <w:rsid w:val="00C16535"/>
    <w:rsid w:val="00C332A3"/>
    <w:rsid w:val="00C335C1"/>
    <w:rsid w:val="00C353A4"/>
    <w:rsid w:val="00C436C4"/>
    <w:rsid w:val="00C62C17"/>
    <w:rsid w:val="00C65A5F"/>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28A3"/>
    <w:rsid w:val="00D05963"/>
    <w:rsid w:val="00D05DCA"/>
    <w:rsid w:val="00D14B55"/>
    <w:rsid w:val="00D164D1"/>
    <w:rsid w:val="00D16980"/>
    <w:rsid w:val="00D24CC1"/>
    <w:rsid w:val="00D253BC"/>
    <w:rsid w:val="00D4576E"/>
    <w:rsid w:val="00D47DC7"/>
    <w:rsid w:val="00D550ED"/>
    <w:rsid w:val="00D560C9"/>
    <w:rsid w:val="00D5712F"/>
    <w:rsid w:val="00D571BC"/>
    <w:rsid w:val="00D577C1"/>
    <w:rsid w:val="00D62825"/>
    <w:rsid w:val="00D65999"/>
    <w:rsid w:val="00D71C9D"/>
    <w:rsid w:val="00D761CE"/>
    <w:rsid w:val="00D91AC8"/>
    <w:rsid w:val="00DA22EB"/>
    <w:rsid w:val="00DA491D"/>
    <w:rsid w:val="00DB011C"/>
    <w:rsid w:val="00DB27D1"/>
    <w:rsid w:val="00DB4CFF"/>
    <w:rsid w:val="00DB62B9"/>
    <w:rsid w:val="00DC5BC7"/>
    <w:rsid w:val="00DC68A8"/>
    <w:rsid w:val="00DC6ABB"/>
    <w:rsid w:val="00DD0723"/>
    <w:rsid w:val="00DD10F5"/>
    <w:rsid w:val="00DD12A9"/>
    <w:rsid w:val="00DD2EBD"/>
    <w:rsid w:val="00DD4ADD"/>
    <w:rsid w:val="00DD5E12"/>
    <w:rsid w:val="00DE27E9"/>
    <w:rsid w:val="00DE7DF5"/>
    <w:rsid w:val="00DF0C88"/>
    <w:rsid w:val="00DF4DC3"/>
    <w:rsid w:val="00E11EC7"/>
    <w:rsid w:val="00E14811"/>
    <w:rsid w:val="00E27ADF"/>
    <w:rsid w:val="00E319B1"/>
    <w:rsid w:val="00E33428"/>
    <w:rsid w:val="00E35971"/>
    <w:rsid w:val="00E37D9E"/>
    <w:rsid w:val="00E37F71"/>
    <w:rsid w:val="00E44987"/>
    <w:rsid w:val="00E4630C"/>
    <w:rsid w:val="00E46BBD"/>
    <w:rsid w:val="00E478D7"/>
    <w:rsid w:val="00E53411"/>
    <w:rsid w:val="00E55591"/>
    <w:rsid w:val="00E558E1"/>
    <w:rsid w:val="00E67D77"/>
    <w:rsid w:val="00E80A17"/>
    <w:rsid w:val="00E834AB"/>
    <w:rsid w:val="00E86742"/>
    <w:rsid w:val="00E8776E"/>
    <w:rsid w:val="00E900BB"/>
    <w:rsid w:val="00E949A4"/>
    <w:rsid w:val="00E96EB5"/>
    <w:rsid w:val="00EA6D4A"/>
    <w:rsid w:val="00EB3F9D"/>
    <w:rsid w:val="00EB79CF"/>
    <w:rsid w:val="00EB7A7D"/>
    <w:rsid w:val="00EC1966"/>
    <w:rsid w:val="00ED1EC4"/>
    <w:rsid w:val="00ED60D5"/>
    <w:rsid w:val="00EE2343"/>
    <w:rsid w:val="00EE6AB7"/>
    <w:rsid w:val="00EE7EB5"/>
    <w:rsid w:val="00EF198D"/>
    <w:rsid w:val="00F05611"/>
    <w:rsid w:val="00F07192"/>
    <w:rsid w:val="00F12B3A"/>
    <w:rsid w:val="00F12F7B"/>
    <w:rsid w:val="00F178FE"/>
    <w:rsid w:val="00F258F9"/>
    <w:rsid w:val="00F27D5F"/>
    <w:rsid w:val="00F328DB"/>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3320"/>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0868390-AE4E-41AC-95E7-91533103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F7F"/>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290F7F"/>
    <w:pPr>
      <w:keepNext/>
      <w:keepLines/>
      <w:spacing w:before="40" w:after="0" w:line="360" w:lineRule="auto"/>
      <w:ind w:left="1296" w:hanging="1296"/>
      <w:jc w:val="both"/>
      <w:outlineLvl w:val="6"/>
    </w:pPr>
    <w:rPr>
      <w:rFonts w:asciiTheme="majorHAnsi" w:eastAsiaTheme="majorEastAsia" w:hAnsiTheme="majorHAnsi" w:cstheme="majorBidi"/>
      <w:i/>
      <w:iCs/>
      <w:color w:val="1F3763" w:themeColor="accent1" w:themeShade="7F"/>
      <w:sz w:val="24"/>
      <w:lang w:val="en-US" w:eastAsia="ja-JP"/>
    </w:rPr>
  </w:style>
  <w:style w:type="paragraph" w:styleId="Heading8">
    <w:name w:val="heading 8"/>
    <w:basedOn w:val="Normal"/>
    <w:next w:val="Normal"/>
    <w:link w:val="Heading8Char"/>
    <w:uiPriority w:val="9"/>
    <w:semiHidden/>
    <w:unhideWhenUsed/>
    <w:qFormat/>
    <w:rsid w:val="00290F7F"/>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290F7F"/>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aliases w:val="Body of text,List Paragraph1,Colorful List - Accent 1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aliases w:val="Body of text Char,List Paragraph1 Char,Colorful List - Accent 11 Char"/>
    <w:basedOn w:val="DefaultParagraphFont"/>
    <w:link w:val="ListParagraph"/>
    <w:uiPriority w:val="34"/>
    <w:qFormat/>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7Char">
    <w:name w:val="Heading 7 Char"/>
    <w:basedOn w:val="DefaultParagraphFont"/>
    <w:link w:val="Heading7"/>
    <w:uiPriority w:val="9"/>
    <w:semiHidden/>
    <w:rsid w:val="00290F7F"/>
    <w:rPr>
      <w:rFonts w:asciiTheme="majorHAnsi" w:eastAsiaTheme="majorEastAsia" w:hAnsiTheme="majorHAnsi" w:cstheme="majorBidi"/>
      <w:i/>
      <w:iCs/>
      <w:color w:val="1F3763" w:themeColor="accent1" w:themeShade="7F"/>
      <w:sz w:val="24"/>
      <w:szCs w:val="22"/>
      <w:lang w:eastAsia="ja-JP"/>
    </w:rPr>
  </w:style>
  <w:style w:type="character" w:customStyle="1" w:styleId="Heading8Char">
    <w:name w:val="Heading 8 Char"/>
    <w:basedOn w:val="DefaultParagraphFont"/>
    <w:link w:val="Heading8"/>
    <w:uiPriority w:val="9"/>
    <w:semiHidden/>
    <w:rsid w:val="00290F7F"/>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290F7F"/>
    <w:rPr>
      <w:rFonts w:asciiTheme="majorHAnsi" w:eastAsiaTheme="majorEastAsia" w:hAnsiTheme="majorHAnsi" w:cstheme="majorBidi"/>
      <w:i/>
      <w:iCs/>
      <w:color w:val="272727" w:themeColor="text1" w:themeTint="D8"/>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3166347">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415323934">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37122912">
              <w:marLeft w:val="0"/>
              <w:marRight w:val="0"/>
              <w:marTop w:val="0"/>
              <w:marBottom w:val="0"/>
              <w:divBdr>
                <w:top w:val="none" w:sz="0" w:space="0" w:color="auto"/>
                <w:left w:val="none" w:sz="0" w:space="0" w:color="auto"/>
                <w:bottom w:val="none" w:sz="0" w:space="0" w:color="auto"/>
                <w:right w:val="none" w:sz="0" w:space="0" w:color="auto"/>
              </w:divBdr>
            </w:div>
            <w:div w:id="536215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160300">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9386461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27683954">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821703099">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4773161">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1037704140">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5249928">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712921278">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0037439">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1515419913">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152904">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1175606219">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1003208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282659939">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6710795">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1173690305">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5080107">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934123293">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18048061">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888147831">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1011892">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822967581">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2040302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367801360">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117" Type="http://schemas.openxmlformats.org/officeDocument/2006/relationships/footer" Target="footer9.xml"/><Relationship Id="rId21" Type="http://schemas.openxmlformats.org/officeDocument/2006/relationships/hyperlink" Target="file:///D:\TUGAS%20AKHIR\smpro\Alfa%20FIX%20banget.docx" TargetMode="External"/><Relationship Id="rId42" Type="http://schemas.openxmlformats.org/officeDocument/2006/relationships/image" Target="media/image3.jpeg"/><Relationship Id="rId47" Type="http://schemas.openxmlformats.org/officeDocument/2006/relationships/image" Target="media/image8.png"/><Relationship Id="rId63" Type="http://schemas.openxmlformats.org/officeDocument/2006/relationships/image" Target="media/image24.jpeg"/><Relationship Id="rId68" Type="http://schemas.openxmlformats.org/officeDocument/2006/relationships/image" Target="media/image29.png"/><Relationship Id="rId84" Type="http://schemas.openxmlformats.org/officeDocument/2006/relationships/image" Target="media/image45.jpeg"/><Relationship Id="rId89" Type="http://schemas.openxmlformats.org/officeDocument/2006/relationships/image" Target="media/image50.png"/><Relationship Id="rId112" Type="http://schemas.openxmlformats.org/officeDocument/2006/relationships/image" Target="media/image73.jpeg"/><Relationship Id="rId16" Type="http://schemas.openxmlformats.org/officeDocument/2006/relationships/header" Target="header3.xml"/><Relationship Id="rId107" Type="http://schemas.openxmlformats.org/officeDocument/2006/relationships/image" Target="media/image68.jpeg"/><Relationship Id="rId11" Type="http://schemas.openxmlformats.org/officeDocument/2006/relationships/endnotes" Target="endnotes.xml"/><Relationship Id="rId32" Type="http://schemas.openxmlformats.org/officeDocument/2006/relationships/footer" Target="footer3.xml"/><Relationship Id="rId37" Type="http://schemas.openxmlformats.org/officeDocument/2006/relationships/footer" Target="footer5.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5.jpeg"/><Relationship Id="rId79" Type="http://schemas.openxmlformats.org/officeDocument/2006/relationships/image" Target="media/image40.jpeg"/><Relationship Id="rId102" Type="http://schemas.openxmlformats.org/officeDocument/2006/relationships/image" Target="media/image63.jpeg"/><Relationship Id="rId5" Type="http://schemas.openxmlformats.org/officeDocument/2006/relationships/customXml" Target="../customXml/item5.xml"/><Relationship Id="rId90" Type="http://schemas.openxmlformats.org/officeDocument/2006/relationships/image" Target="media/image51.png"/><Relationship Id="rId95" Type="http://schemas.openxmlformats.org/officeDocument/2006/relationships/image" Target="media/image56.jpeg"/><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43" Type="http://schemas.openxmlformats.org/officeDocument/2006/relationships/image" Target="media/image4.jpeg"/><Relationship Id="rId48" Type="http://schemas.openxmlformats.org/officeDocument/2006/relationships/image" Target="media/image9.png"/><Relationship Id="rId64" Type="http://schemas.openxmlformats.org/officeDocument/2006/relationships/image" Target="media/image25.png"/><Relationship Id="rId69" Type="http://schemas.openxmlformats.org/officeDocument/2006/relationships/image" Target="media/image30.png"/><Relationship Id="rId113" Type="http://schemas.openxmlformats.org/officeDocument/2006/relationships/header" Target="header12.xml"/><Relationship Id="rId118" Type="http://schemas.openxmlformats.org/officeDocument/2006/relationships/fontTable" Target="fontTable.xml"/><Relationship Id="rId80" Type="http://schemas.openxmlformats.org/officeDocument/2006/relationships/image" Target="media/image41.jpeg"/><Relationship Id="rId85" Type="http://schemas.openxmlformats.org/officeDocument/2006/relationships/image" Target="media/image46.jpeg"/><Relationship Id="rId12" Type="http://schemas.openxmlformats.org/officeDocument/2006/relationships/image" Target="media/image1.png"/><Relationship Id="rId17" Type="http://schemas.openxmlformats.org/officeDocument/2006/relationships/image" Target="media/image2.png"/><Relationship Id="rId33" Type="http://schemas.openxmlformats.org/officeDocument/2006/relationships/header" Target="header7.xml"/><Relationship Id="rId38" Type="http://schemas.openxmlformats.org/officeDocument/2006/relationships/header" Target="header10.xml"/><Relationship Id="rId59" Type="http://schemas.openxmlformats.org/officeDocument/2006/relationships/image" Target="media/image20.png"/><Relationship Id="rId103" Type="http://schemas.openxmlformats.org/officeDocument/2006/relationships/image" Target="media/image64.jpeg"/><Relationship Id="rId108" Type="http://schemas.openxmlformats.org/officeDocument/2006/relationships/image" Target="media/image69.jpeg"/><Relationship Id="rId54" Type="http://schemas.openxmlformats.org/officeDocument/2006/relationships/image" Target="media/image15.png"/><Relationship Id="rId70" Type="http://schemas.openxmlformats.org/officeDocument/2006/relationships/image" Target="media/image31.png"/><Relationship Id="rId75" Type="http://schemas.openxmlformats.org/officeDocument/2006/relationships/image" Target="media/image36.jpeg"/><Relationship Id="rId91" Type="http://schemas.openxmlformats.org/officeDocument/2006/relationships/image" Target="media/image52.png"/><Relationship Id="rId96"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file:///D:\TUGAS%20AKHIR\smpro\Alfa%20FIX%20banget.docx" TargetMode="External"/><Relationship Id="rId28" Type="http://schemas.openxmlformats.org/officeDocument/2006/relationships/header" Target="header4.xml"/><Relationship Id="rId49" Type="http://schemas.openxmlformats.org/officeDocument/2006/relationships/image" Target="media/image10.png"/><Relationship Id="rId114" Type="http://schemas.openxmlformats.org/officeDocument/2006/relationships/footer" Target="footer8.xml"/><Relationship Id="rId119"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eader" Target="header6.xml"/><Relationship Id="rId44" Type="http://schemas.openxmlformats.org/officeDocument/2006/relationships/image" Target="media/image5.jpeg"/><Relationship Id="rId52" Type="http://schemas.openxmlformats.org/officeDocument/2006/relationships/image" Target="media/image13.jpe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94" Type="http://schemas.openxmlformats.org/officeDocument/2006/relationships/image" Target="media/image55.jpeg"/><Relationship Id="rId99" Type="http://schemas.openxmlformats.org/officeDocument/2006/relationships/image" Target="media/image60.jpeg"/><Relationship Id="rId101" Type="http://schemas.openxmlformats.org/officeDocument/2006/relationships/image" Target="media/image62.jpe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footer" Target="footer6.xml"/><Relationship Id="rId109" Type="http://schemas.openxmlformats.org/officeDocument/2006/relationships/image" Target="media/image70.jpeg"/><Relationship Id="rId34" Type="http://schemas.openxmlformats.org/officeDocument/2006/relationships/header" Target="header8.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7.jpeg"/><Relationship Id="rId97" Type="http://schemas.openxmlformats.org/officeDocument/2006/relationships/image" Target="media/image58.png"/><Relationship Id="rId104" Type="http://schemas.openxmlformats.org/officeDocument/2006/relationships/image" Target="media/image65.jpeg"/><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image" Target="media/image53.jpeg"/><Relationship Id="rId2" Type="http://schemas.openxmlformats.org/officeDocument/2006/relationships/customXml" Target="../customXml/item2.xml"/><Relationship Id="rId29" Type="http://schemas.openxmlformats.org/officeDocument/2006/relationships/header" Target="header5.xml"/><Relationship Id="rId24" Type="http://schemas.openxmlformats.org/officeDocument/2006/relationships/hyperlink" Target="file:///D:\TUGAS%20AKHIR\smpro\Alfa%20FIX%20banget.docx" TargetMode="External"/><Relationship Id="rId40" Type="http://schemas.openxmlformats.org/officeDocument/2006/relationships/header" Target="header11.xml"/><Relationship Id="rId45" Type="http://schemas.openxmlformats.org/officeDocument/2006/relationships/image" Target="media/image6.jpeg"/><Relationship Id="rId66" Type="http://schemas.openxmlformats.org/officeDocument/2006/relationships/image" Target="media/image27.png"/><Relationship Id="rId87" Type="http://schemas.openxmlformats.org/officeDocument/2006/relationships/image" Target="media/image48.jpeg"/><Relationship Id="rId110" Type="http://schemas.openxmlformats.org/officeDocument/2006/relationships/image" Target="media/image71.jpeg"/><Relationship Id="rId115" Type="http://schemas.openxmlformats.org/officeDocument/2006/relationships/header" Target="header13.xml"/><Relationship Id="rId61" Type="http://schemas.openxmlformats.org/officeDocument/2006/relationships/image" Target="media/image22.png"/><Relationship Id="rId82" Type="http://schemas.openxmlformats.org/officeDocument/2006/relationships/image" Target="media/image43.jpeg"/><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30" Type="http://schemas.openxmlformats.org/officeDocument/2006/relationships/footer" Target="footer2.xml"/><Relationship Id="rId35" Type="http://schemas.openxmlformats.org/officeDocument/2006/relationships/footer" Target="footer4.xml"/><Relationship Id="rId56" Type="http://schemas.openxmlformats.org/officeDocument/2006/relationships/image" Target="media/image17.png"/><Relationship Id="rId77" Type="http://schemas.openxmlformats.org/officeDocument/2006/relationships/image" Target="media/image38.jpeg"/><Relationship Id="rId100" Type="http://schemas.openxmlformats.org/officeDocument/2006/relationships/image" Target="media/image61.jpeg"/><Relationship Id="rId105" Type="http://schemas.openxmlformats.org/officeDocument/2006/relationships/image" Target="media/image66.jpeg"/><Relationship Id="rId8" Type="http://schemas.openxmlformats.org/officeDocument/2006/relationships/settings" Target="settings.xml"/><Relationship Id="rId51" Type="http://schemas.openxmlformats.org/officeDocument/2006/relationships/image" Target="media/image12.png"/><Relationship Id="rId72" Type="http://schemas.openxmlformats.org/officeDocument/2006/relationships/image" Target="media/image33.jpeg"/><Relationship Id="rId93" Type="http://schemas.openxmlformats.org/officeDocument/2006/relationships/image" Target="media/image54.jpeg"/><Relationship Id="rId98" Type="http://schemas.openxmlformats.org/officeDocument/2006/relationships/image" Target="media/image59.png"/><Relationship Id="rId3" Type="http://schemas.openxmlformats.org/officeDocument/2006/relationships/customXml" Target="../customXml/item3.xml"/><Relationship Id="rId25" Type="http://schemas.openxmlformats.org/officeDocument/2006/relationships/hyperlink" Target="file:///D:\TUGAS%20AKHIR\smpro\Alfa%20FIX%20banget.docx" TargetMode="External"/><Relationship Id="rId46" Type="http://schemas.openxmlformats.org/officeDocument/2006/relationships/image" Target="media/image7.png"/><Relationship Id="rId67" Type="http://schemas.openxmlformats.org/officeDocument/2006/relationships/image" Target="media/image28.png"/><Relationship Id="rId116" Type="http://schemas.openxmlformats.org/officeDocument/2006/relationships/header" Target="header14.xml"/><Relationship Id="rId20" Type="http://schemas.openxmlformats.org/officeDocument/2006/relationships/hyperlink" Target="file:///D:\TUGAS%20AKHIR\smpro\Alfa%20FIX%20banget.docx" TargetMode="External"/><Relationship Id="rId41" Type="http://schemas.openxmlformats.org/officeDocument/2006/relationships/footer" Target="footer7.xml"/><Relationship Id="rId62" Type="http://schemas.openxmlformats.org/officeDocument/2006/relationships/image" Target="media/image23.png"/><Relationship Id="rId83" Type="http://schemas.openxmlformats.org/officeDocument/2006/relationships/image" Target="media/image44.jpeg"/><Relationship Id="rId88" Type="http://schemas.openxmlformats.org/officeDocument/2006/relationships/image" Target="media/image49.png"/><Relationship Id="rId111" Type="http://schemas.openxmlformats.org/officeDocument/2006/relationships/image" Target="media/image72.jpeg"/><Relationship Id="rId15" Type="http://schemas.openxmlformats.org/officeDocument/2006/relationships/footer" Target="footer1.xml"/><Relationship Id="rId36" Type="http://schemas.openxmlformats.org/officeDocument/2006/relationships/header" Target="header9.xml"/><Relationship Id="rId57" Type="http://schemas.openxmlformats.org/officeDocument/2006/relationships/image" Target="media/image18.png"/><Relationship Id="rId106"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5.xml><?xml version="1.0" encoding="utf-8"?>
<ds:datastoreItem xmlns:ds="http://schemas.openxmlformats.org/officeDocument/2006/customXml" ds:itemID="{A46D3B84-2400-4C66-BC29-E55B6097E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1</TotalTime>
  <Pages>131</Pages>
  <Words>154772</Words>
  <Characters>882206</Characters>
  <Application>Microsoft Office Word</Application>
  <DocSecurity>0</DocSecurity>
  <Lines>7351</Lines>
  <Paragraphs>2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yu</dc:creator>
  <cp:keywords/>
  <dc:description/>
  <cp:lastModifiedBy>timorisu</cp:lastModifiedBy>
  <cp:revision>16</cp:revision>
  <cp:lastPrinted>2024-01-12T07:01:00Z</cp:lastPrinted>
  <dcterms:created xsi:type="dcterms:W3CDTF">2024-01-08T20:43:00Z</dcterms:created>
  <dcterms:modified xsi:type="dcterms:W3CDTF">2024-01-14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